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BD1A7" w14:textId="7634E274" w:rsidR="00B13BA6" w:rsidRDefault="00B13BA6" w:rsidP="00546F82">
      <w:pPr>
        <w:ind w:firstLineChars="0" w:firstLine="0"/>
      </w:pPr>
      <w:bookmarkStart w:id="0" w:name="_Toc72324813"/>
      <w:bookmarkStart w:id="1" w:name="_Toc72325727"/>
      <w:bookmarkStart w:id="2" w:name="_Toc72326081"/>
      <w:bookmarkStart w:id="3" w:name="_Toc72552926"/>
      <w:bookmarkStart w:id="4" w:name="_Toc73366742"/>
      <w:bookmarkStart w:id="5" w:name="_Toc73367175"/>
      <w:bookmarkStart w:id="6" w:name="_Toc74301511"/>
      <w:bookmarkStart w:id="7" w:name="_Toc74367034"/>
      <w:bookmarkStart w:id="8" w:name="_Toc74398179"/>
      <w:bookmarkStart w:id="9" w:name="_Toc74457222"/>
      <w:bookmarkStart w:id="10" w:name="_Toc74733152"/>
      <w:bookmarkStart w:id="11" w:name="_Toc74921405"/>
    </w:p>
    <w:bookmarkEnd w:id="0"/>
    <w:bookmarkEnd w:id="1"/>
    <w:bookmarkEnd w:id="2"/>
    <w:bookmarkEnd w:id="3"/>
    <w:bookmarkEnd w:id="4"/>
    <w:bookmarkEnd w:id="5"/>
    <w:bookmarkEnd w:id="6"/>
    <w:bookmarkEnd w:id="7"/>
    <w:bookmarkEnd w:id="8"/>
    <w:bookmarkEnd w:id="9"/>
    <w:bookmarkEnd w:id="10"/>
    <w:bookmarkEnd w:id="11"/>
    <w:p w14:paraId="02F6A520" w14:textId="044F0B13" w:rsidR="000B4DB0" w:rsidRDefault="000B4DB0" w:rsidP="00981B87">
      <w:pPr>
        <w:spacing w:line="240" w:lineRule="auto"/>
        <w:ind w:firstLine="480"/>
        <w:jc w:val="center"/>
        <w:rPr>
          <w:noProof/>
        </w:rPr>
      </w:pPr>
    </w:p>
    <w:p w14:paraId="30647DA9" w14:textId="77777777" w:rsidR="00E37748" w:rsidRDefault="00E37748" w:rsidP="00981B87">
      <w:pPr>
        <w:spacing w:line="240" w:lineRule="auto"/>
        <w:ind w:firstLine="480"/>
        <w:jc w:val="center"/>
        <w:rPr>
          <w:noProof/>
        </w:rPr>
      </w:pPr>
    </w:p>
    <w:p w14:paraId="7A52B03C" w14:textId="77777777" w:rsidR="00E37748" w:rsidRDefault="00E37748" w:rsidP="00981B87">
      <w:pPr>
        <w:spacing w:line="240" w:lineRule="auto"/>
        <w:ind w:firstLine="480"/>
        <w:jc w:val="center"/>
        <w:rPr>
          <w:noProof/>
        </w:rPr>
      </w:pPr>
    </w:p>
    <w:p w14:paraId="1D973C5E" w14:textId="77777777" w:rsidR="00E37748" w:rsidRDefault="00E37748" w:rsidP="00981B87">
      <w:pPr>
        <w:spacing w:line="240" w:lineRule="auto"/>
        <w:ind w:firstLine="480"/>
        <w:jc w:val="center"/>
        <w:rPr>
          <w:noProof/>
        </w:rPr>
      </w:pPr>
    </w:p>
    <w:p w14:paraId="18DEDD56" w14:textId="77777777" w:rsidR="00E37748" w:rsidRDefault="00E37748" w:rsidP="00981B87">
      <w:pPr>
        <w:spacing w:line="240" w:lineRule="auto"/>
        <w:ind w:firstLine="480"/>
        <w:jc w:val="center"/>
        <w:rPr>
          <w:noProof/>
        </w:rPr>
      </w:pPr>
    </w:p>
    <w:p w14:paraId="0CDF866E" w14:textId="77777777" w:rsidR="00E37748" w:rsidRDefault="00E37748" w:rsidP="00981B87">
      <w:pPr>
        <w:spacing w:line="240" w:lineRule="auto"/>
        <w:ind w:firstLine="480"/>
        <w:jc w:val="center"/>
        <w:rPr>
          <w:rFonts w:hint="eastAsia"/>
        </w:rPr>
      </w:pPr>
    </w:p>
    <w:p w14:paraId="32BFA352" w14:textId="35DB203B" w:rsidR="0097064B" w:rsidRPr="0097064B" w:rsidRDefault="001B1F78" w:rsidP="0097064B">
      <w:pPr>
        <w:spacing w:line="240" w:lineRule="auto"/>
        <w:ind w:firstLineChars="0" w:firstLine="0"/>
        <w:jc w:val="center"/>
        <w:rPr>
          <w:rFonts w:ascii="黑体" w:eastAsia="黑体" w:hAnsi="黑体" w:hint="eastAsia"/>
          <w:b/>
          <w:bCs/>
          <w:sz w:val="52"/>
          <w:szCs w:val="48"/>
        </w:rPr>
      </w:pPr>
      <w:r>
        <w:rPr>
          <w:rFonts w:ascii="黑体" w:eastAsia="黑体" w:hAnsi="黑体" w:hint="eastAsia"/>
          <w:b/>
          <w:bCs/>
          <w:sz w:val="52"/>
          <w:szCs w:val="48"/>
        </w:rPr>
        <w:t>2025精雕杯毕业设计大赛（个人）</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AA8A836"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w:t>
            </w:r>
            <w:r w:rsidR="00F01FC5">
              <w:rPr>
                <w:rFonts w:ascii="黑体" w:eastAsia="黑体" w:hAnsi="黑体" w:hint="eastAsia"/>
                <w:sz w:val="44"/>
                <w:szCs w:val="44"/>
              </w:rPr>
              <w:t>的</w:t>
            </w:r>
            <w:r>
              <w:rPr>
                <w:rFonts w:ascii="黑体" w:eastAsia="黑体" w:hAnsi="黑体" w:hint="eastAsia"/>
                <w:sz w:val="44"/>
                <w:szCs w:val="44"/>
              </w:rPr>
              <w:t>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62A28D8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E37748">
        <w:tc>
          <w:tcPr>
            <w:tcW w:w="2240" w:type="dxa"/>
            <w:shd w:val="clear" w:color="auto" w:fill="auto"/>
          </w:tcPr>
          <w:p w14:paraId="2CD6C853" w14:textId="69C55B82"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p>
        </w:tc>
        <w:tc>
          <w:tcPr>
            <w:tcW w:w="4536" w:type="dxa"/>
            <w:shd w:val="clear" w:color="auto" w:fill="auto"/>
          </w:tcPr>
          <w:p w14:paraId="46CFF43D" w14:textId="60B29644" w:rsidR="000B4DB0" w:rsidRPr="000B4DB0" w:rsidRDefault="000B4DB0" w:rsidP="00F855E1">
            <w:pPr>
              <w:spacing w:beforeLines="50" w:before="156" w:line="240" w:lineRule="auto"/>
              <w:ind w:firstLineChars="0" w:firstLine="0"/>
              <w:jc w:val="center"/>
              <w:rPr>
                <w:rFonts w:ascii="宋体" w:eastAsia="宋体" w:hAnsi="宋体" w:cs="Times New Roman" w:hint="eastAsia"/>
                <w:sz w:val="36"/>
                <w:szCs w:val="36"/>
              </w:rPr>
            </w:pPr>
          </w:p>
        </w:tc>
      </w:tr>
      <w:tr w:rsidR="000B4DB0" w:rsidRPr="000B4DB0" w14:paraId="700F4E22" w14:textId="77777777" w:rsidTr="00E37748">
        <w:tc>
          <w:tcPr>
            <w:tcW w:w="2240" w:type="dxa"/>
            <w:shd w:val="clear" w:color="auto" w:fill="auto"/>
          </w:tcPr>
          <w:p w14:paraId="63847C06" w14:textId="0CE68EB0"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p>
        </w:tc>
        <w:tc>
          <w:tcPr>
            <w:tcW w:w="4536" w:type="dxa"/>
            <w:shd w:val="clear" w:color="auto" w:fill="auto"/>
          </w:tcPr>
          <w:p w14:paraId="6C96CBA4" w14:textId="1A483F56" w:rsidR="000B4DB0" w:rsidRPr="000B4DB0" w:rsidRDefault="000B4DB0" w:rsidP="00E37748">
            <w:pPr>
              <w:spacing w:beforeLines="50" w:before="156" w:line="240" w:lineRule="auto"/>
              <w:ind w:firstLineChars="0" w:firstLine="0"/>
              <w:rPr>
                <w:rFonts w:ascii="宋体" w:eastAsia="宋体" w:hAnsi="宋体" w:cs="Times New Roman" w:hint="eastAsia"/>
                <w:sz w:val="36"/>
                <w:szCs w:val="36"/>
              </w:rPr>
            </w:pPr>
          </w:p>
        </w:tc>
      </w:tr>
      <w:tr w:rsidR="000B4DB0" w:rsidRPr="000B4DB0" w14:paraId="3BCBF6B2" w14:textId="77777777" w:rsidTr="00E37748">
        <w:tc>
          <w:tcPr>
            <w:tcW w:w="2240" w:type="dxa"/>
            <w:shd w:val="clear" w:color="auto" w:fill="auto"/>
          </w:tcPr>
          <w:p w14:paraId="16355C6D" w14:textId="03FCB974"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p>
        </w:tc>
        <w:tc>
          <w:tcPr>
            <w:tcW w:w="4536" w:type="dxa"/>
            <w:shd w:val="clear" w:color="auto" w:fill="auto"/>
          </w:tcPr>
          <w:p w14:paraId="18276EA2" w14:textId="70B862F2" w:rsidR="000B4DB0" w:rsidRPr="000B4DB0" w:rsidRDefault="000B4DB0" w:rsidP="00F855E1">
            <w:pPr>
              <w:spacing w:beforeLines="50" w:before="156" w:line="240" w:lineRule="auto"/>
              <w:ind w:firstLineChars="0" w:firstLine="0"/>
              <w:jc w:val="center"/>
              <w:rPr>
                <w:rFonts w:ascii="宋体" w:eastAsia="宋体" w:hAnsi="宋体" w:cs="Times New Roman" w:hint="eastAsia"/>
                <w:sz w:val="36"/>
                <w:szCs w:val="36"/>
              </w:rPr>
            </w:pPr>
          </w:p>
        </w:tc>
      </w:tr>
      <w:tr w:rsidR="000B4DB0" w:rsidRPr="000B4DB0" w14:paraId="727D2E79" w14:textId="77777777" w:rsidTr="00E37748">
        <w:tc>
          <w:tcPr>
            <w:tcW w:w="2240" w:type="dxa"/>
            <w:shd w:val="clear" w:color="auto" w:fill="auto"/>
          </w:tcPr>
          <w:p w14:paraId="1AC3ED33" w14:textId="11633D82"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p>
        </w:tc>
        <w:tc>
          <w:tcPr>
            <w:tcW w:w="4536" w:type="dxa"/>
            <w:shd w:val="clear" w:color="auto" w:fill="auto"/>
          </w:tcPr>
          <w:p w14:paraId="696F6B88" w14:textId="21F88C5F" w:rsidR="000B4DB0" w:rsidRPr="00DC2180" w:rsidRDefault="000B4DB0" w:rsidP="00F855E1">
            <w:pPr>
              <w:spacing w:beforeLines="50" w:before="156" w:line="240" w:lineRule="auto"/>
              <w:ind w:firstLineChars="0" w:firstLine="0"/>
              <w:jc w:val="center"/>
              <w:rPr>
                <w:rFonts w:ascii="宋体" w:eastAsia="宋体" w:hAnsi="宋体" w:cs="Times New Roman" w:hint="eastAsia"/>
                <w:color w:val="FF0000"/>
                <w:sz w:val="36"/>
                <w:szCs w:val="36"/>
              </w:rPr>
            </w:pPr>
          </w:p>
        </w:tc>
      </w:tr>
      <w:tr w:rsidR="000B4DB0" w:rsidRPr="000B4DB0" w14:paraId="5F898D93" w14:textId="77777777" w:rsidTr="00E37748">
        <w:tc>
          <w:tcPr>
            <w:tcW w:w="2240" w:type="dxa"/>
            <w:shd w:val="clear" w:color="auto" w:fill="auto"/>
          </w:tcPr>
          <w:p w14:paraId="476CD1A4" w14:textId="273B57B4"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p>
        </w:tc>
        <w:tc>
          <w:tcPr>
            <w:tcW w:w="4536" w:type="dxa"/>
            <w:shd w:val="clear" w:color="auto" w:fill="auto"/>
          </w:tcPr>
          <w:p w14:paraId="34B359D2" w14:textId="5A53208A" w:rsidR="000B4DB0" w:rsidRPr="000B4DB0" w:rsidRDefault="000B4DB0" w:rsidP="00F855E1">
            <w:pPr>
              <w:spacing w:beforeLines="50" w:before="156" w:line="240" w:lineRule="auto"/>
              <w:ind w:firstLineChars="0" w:firstLine="0"/>
              <w:jc w:val="center"/>
              <w:rPr>
                <w:rFonts w:ascii="宋体" w:eastAsia="宋体" w:hAnsi="宋体" w:cs="Times New Roman" w:hint="eastAsia"/>
                <w:sz w:val="36"/>
                <w:szCs w:val="36"/>
              </w:rPr>
            </w:pPr>
          </w:p>
        </w:tc>
      </w:tr>
      <w:tr w:rsidR="000B4DB0" w:rsidRPr="000B4DB0" w14:paraId="25FB721A" w14:textId="77777777" w:rsidTr="00E37748">
        <w:trPr>
          <w:trHeight w:val="170"/>
        </w:trPr>
        <w:tc>
          <w:tcPr>
            <w:tcW w:w="2240" w:type="dxa"/>
            <w:shd w:val="clear" w:color="auto" w:fill="auto"/>
          </w:tcPr>
          <w:p w14:paraId="3B093AC3" w14:textId="5541492C" w:rsidR="000B4DB0" w:rsidRPr="00372776" w:rsidRDefault="001B1F78" w:rsidP="00F855E1">
            <w:pPr>
              <w:spacing w:beforeLines="50" w:before="156" w:line="240" w:lineRule="auto"/>
              <w:ind w:firstLineChars="0" w:firstLine="0"/>
              <w:jc w:val="left"/>
              <w:rPr>
                <w:rFonts w:ascii="宋体" w:eastAsia="宋体" w:hAnsi="宋体" w:cs="Times New Roman" w:hint="eastAsia"/>
                <w:sz w:val="36"/>
                <w:szCs w:val="36"/>
              </w:rPr>
            </w:pPr>
            <w:r>
              <w:rPr>
                <w:rFonts w:ascii="宋体" w:eastAsia="宋体" w:hAnsi="宋体" w:cs="Times New Roman" w:hint="eastAsia"/>
                <w:sz w:val="36"/>
                <w:szCs w:val="36"/>
              </w:rPr>
              <w:t>答辩日期</w:t>
            </w:r>
            <w:r w:rsidR="00981B87" w:rsidRPr="00372776">
              <w:rPr>
                <w:rFonts w:ascii="宋体" w:eastAsia="宋体" w:hAnsi="宋体" w:cs="Times New Roman" w:hint="eastAsia"/>
                <w:sz w:val="36"/>
                <w:szCs w:val="36"/>
              </w:rPr>
              <w:t>：</w:t>
            </w:r>
          </w:p>
        </w:tc>
        <w:tc>
          <w:tcPr>
            <w:tcW w:w="4536" w:type="dxa"/>
            <w:tcBorders>
              <w:bottom w:val="single" w:sz="4" w:space="0" w:color="auto"/>
            </w:tcBorders>
            <w:shd w:val="clear" w:color="auto" w:fill="auto"/>
          </w:tcPr>
          <w:p w14:paraId="6C201611" w14:textId="0310C2C6"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w:t>
            </w:r>
            <w:r w:rsidR="001B1F78">
              <w:rPr>
                <w:rFonts w:ascii="宋体" w:eastAsia="宋体" w:hAnsi="宋体" w:cs="Times New Roman" w:hint="eastAsia"/>
                <w:sz w:val="36"/>
                <w:szCs w:val="36"/>
              </w:rPr>
              <w:t>6</w:t>
            </w:r>
            <w:r>
              <w:rPr>
                <w:rFonts w:ascii="宋体" w:eastAsia="宋体" w:hAnsi="宋体" w:cs="Times New Roman" w:hint="eastAsia"/>
                <w:sz w:val="36"/>
                <w:szCs w:val="36"/>
              </w:rPr>
              <w:t>月</w:t>
            </w:r>
            <w:r w:rsidR="001B1F78">
              <w:rPr>
                <w:rFonts w:ascii="宋体" w:eastAsia="宋体" w:hAnsi="宋体" w:cs="Times New Roman" w:hint="eastAsia"/>
                <w:sz w:val="36"/>
                <w:szCs w:val="36"/>
              </w:rPr>
              <w:t>2日</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8719DD">
      <w:pPr>
        <w:pStyle w:val="1"/>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489946D0" w14:textId="77777777" w:rsidR="00244132" w:rsidRDefault="00244132" w:rsidP="00E37748">
      <w:pPr>
        <w:pStyle w:val="1"/>
        <w:jc w:val="both"/>
        <w:rPr>
          <w:rFonts w:hint="eastAsia"/>
        </w:rPr>
        <w:sectPr w:rsidR="00244132" w:rsidSect="005B5352">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12" w:name="_Hlk196085888"/>
      <w:bookmarkStart w:id="13" w:name="_Toc199606562"/>
      <w:r w:rsidRPr="005535FE">
        <w:lastRenderedPageBreak/>
        <w:t>摘</w:t>
      </w:r>
      <w:r w:rsidR="00FF3949" w:rsidRPr="005535FE">
        <w:rPr>
          <w:rFonts w:hint="eastAsia"/>
        </w:rPr>
        <w:t xml:space="preserve">    </w:t>
      </w:r>
      <w:r w:rsidRPr="005535FE">
        <w:t>要</w:t>
      </w:r>
      <w:bookmarkEnd w:id="13"/>
    </w:p>
    <w:p w14:paraId="00965008"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灵巧手作为机械臂末端执行器，其性能的好坏将直接影响机器人整体的工作质量。然而，现有灵巧手普遍存在结构较为复杂、控制难度较大、自由度少及无触觉感知能力等问题。本文针对这些缺陷，设计制作了一种基于电机驱动的多自由度五指灵巧手，采用电机驱动与腱绳传动相结合的欠驱动结构，在手指关节上布置触觉传感器并在其上覆盖柔性皮肤，形成刚柔混合结构。</w:t>
      </w:r>
    </w:p>
    <w:p w14:paraId="2188E12E"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本文首先对灵巧手的机械和驱动结构进行了设计和制作，包括五指、手掌、手腕和小臂的设计组装，具有结构简单、自由度丰富、整手集成度高的优点；其次，在灵巧手的五根手指上设计集成了动/静敏感单元组成的触觉传感器，赋予了灵巧手感知能力；再次，设计了灵巧手的控制系统，利用上位机软件编程配合主控板进行调试和控制；最后针对灵巧手的灵巧性和触觉能力进行了实验设计和测试，分别让灵巧手进行动作模仿和物品抓握，同时采集触觉信号并分析。</w:t>
      </w:r>
    </w:p>
    <w:p w14:paraId="5ECBB563" w14:textId="5388EA05" w:rsidR="00B810F9"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实验表明，本文提出的一种基于电机驱动的多自由度五指灵巧手具有很好的灵巧性和可控性，其创新欠驱动结构结合腱绳传动和触觉传感器为高端工业机器人、家政机器人</w:t>
      </w:r>
      <w:r>
        <w:rPr>
          <w:rFonts w:asciiTheme="minorEastAsia" w:hAnsiTheme="minorEastAsia" w:hint="eastAsia"/>
        </w:rPr>
        <w:t>及医疗康复</w:t>
      </w:r>
      <w:r w:rsidRPr="00BA4BEF">
        <w:rPr>
          <w:rFonts w:asciiTheme="minorEastAsia" w:hAnsiTheme="minorEastAsia" w:hint="eastAsia"/>
        </w:rPr>
        <w:t>等领域提供了高效可靠的解决方案，为智能机器人技术低成本化</w:t>
      </w:r>
      <w:r>
        <w:rPr>
          <w:rFonts w:asciiTheme="minorEastAsia" w:hAnsiTheme="minorEastAsia" w:hint="eastAsia"/>
        </w:rPr>
        <w:t>、产业化发展</w:t>
      </w:r>
      <w:r w:rsidRPr="00BA4BEF">
        <w:rPr>
          <w:rFonts w:asciiTheme="minorEastAsia" w:hAnsiTheme="minorEastAsia" w:hint="eastAsia"/>
        </w:rPr>
        <w:t>提供</w:t>
      </w:r>
      <w:r>
        <w:rPr>
          <w:rFonts w:asciiTheme="minorEastAsia" w:hAnsiTheme="minorEastAsia" w:hint="eastAsia"/>
        </w:rPr>
        <w:t>了</w:t>
      </w:r>
      <w:r w:rsidRPr="00BA4BEF">
        <w:rPr>
          <w:rFonts w:asciiTheme="minorEastAsia" w:hAnsiTheme="minorEastAsia" w:hint="eastAsia"/>
        </w:rPr>
        <w:t>重要方案。</w:t>
      </w:r>
    </w:p>
    <w:p w14:paraId="05792E49" w14:textId="77777777" w:rsidR="00BA4BEF" w:rsidRPr="00BA4BEF" w:rsidRDefault="00BA4BEF" w:rsidP="00BA4BEF">
      <w:pPr>
        <w:ind w:firstLineChars="0" w:firstLine="0"/>
        <w:rPr>
          <w:rFonts w:asciiTheme="minorEastAsia" w:hAnsiTheme="minorEastAsia" w:hint="eastAsia"/>
        </w:rPr>
      </w:pPr>
    </w:p>
    <w:p w14:paraId="5FDC4A23" w14:textId="793E3B64" w:rsidR="00893199" w:rsidRPr="00417FA2" w:rsidRDefault="00893199" w:rsidP="00D913D9">
      <w:pPr>
        <w:ind w:firstLineChars="0" w:firstLine="0"/>
        <w:rPr>
          <w:rFonts w:asciiTheme="minorEastAsia" w:hAnsiTheme="minorEastAsia" w:hint="eastAsia"/>
        </w:rPr>
      </w:pPr>
      <w:r>
        <w:rPr>
          <w:rFonts w:asciiTheme="minorEastAsia" w:hAnsiTheme="minorEastAsia" w:hint="eastAsia"/>
        </w:rPr>
        <w:t>关键词：电机驱动，</w:t>
      </w:r>
      <w:r w:rsidR="004A61AB">
        <w:rPr>
          <w:rFonts w:asciiTheme="minorEastAsia" w:hAnsiTheme="minorEastAsia" w:hint="eastAsia"/>
        </w:rPr>
        <w:t>刚柔混合，五指灵巧手，触觉感知，</w:t>
      </w:r>
      <w:r w:rsidR="00F540CF">
        <w:rPr>
          <w:rFonts w:asciiTheme="minorEastAsia" w:hAnsiTheme="minorEastAsia" w:hint="eastAsia"/>
        </w:rPr>
        <w:t>欠驱动</w:t>
      </w:r>
      <w:r w:rsidR="000513B5">
        <w:rPr>
          <w:rFonts w:asciiTheme="minorEastAsia" w:hAnsiTheme="minorEastAsia" w:hint="eastAsia"/>
        </w:rPr>
        <w:t>结构</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14" w:name="_Toc199606563"/>
      <w:r w:rsidRPr="0049077D">
        <w:lastRenderedPageBreak/>
        <w:t>ABSTRACT</w:t>
      </w:r>
      <w:bookmarkEnd w:id="14"/>
    </w:p>
    <w:p w14:paraId="634D1C88" w14:textId="00946BF5" w:rsidR="00BA4BEF" w:rsidRPr="00BA4BEF" w:rsidRDefault="00BA4BEF" w:rsidP="00BA4BEF">
      <w:pPr>
        <w:spacing w:line="360" w:lineRule="auto"/>
        <w:ind w:firstLine="480"/>
      </w:pPr>
      <w:r w:rsidRPr="00BA4BEF">
        <w:t>The performance of a dexterous hand, as the end effector of a robotic arm, directly impacts the overall operational quality of a robot. However, existing dexterous hands commonly suffer from issues such as complex structures, high control difficulty, limited degrees of freedom, and lack of tactile sensing capabilities. To address these shortcomings, this paper designs and develops a multi-degree-of-freedom five-finger dexterous hand based on motor-driven actuation. It adopts an underactuated structure combining motor drive and tendon transmission, with tactile sensors integrated into the finger joints and covered with flexible skin, forming a hybrid rigid-flexible structure.</w:t>
      </w:r>
    </w:p>
    <w:p w14:paraId="204C849F" w14:textId="77777777" w:rsidR="00BA4BEF" w:rsidRPr="00BA4BEF" w:rsidRDefault="00BA4BEF" w:rsidP="00BA4BEF">
      <w:pPr>
        <w:spacing w:line="360" w:lineRule="auto"/>
        <w:ind w:firstLine="480"/>
      </w:pPr>
      <w:r w:rsidRPr="00BA4BEF">
        <w:t>First, the mechanical and drive structures of the dexterous hand were designed and fabricated, including the assembly of five fingers, palm, wrist, and forearm, offering advantages such as simple structure, high degrees of freedom, and high integration. Second, tactile sensors composed of dynamic and static sensing units were designed and integrated into the five fingers, endowing the dexterous hand with perception capabilities. Third, a control system for the dexterous hand was developed, utilizing host computer software for programming, combined with a main control board for debugging and control. Finally, experiments were designed and conducted to evaluate the dexterity and tactile capabilities of the hand, including motion imitation and object grasping tasks, while collecting and analyzing tactile signals.</w:t>
      </w:r>
    </w:p>
    <w:p w14:paraId="32887ADD" w14:textId="77777777" w:rsidR="00BA4BEF" w:rsidRPr="00BA4BEF" w:rsidRDefault="00BA4BEF" w:rsidP="00BA4BEF">
      <w:pPr>
        <w:spacing w:line="360" w:lineRule="auto"/>
        <w:ind w:firstLine="480"/>
      </w:pPr>
      <w:r w:rsidRPr="00BA4BEF">
        <w:t>Experimental results demonstrate that the proposed motor-driven multi-degree-of-freedom five-finger dexterous hand exhibits excellent dexterity and controllability. Its innovative underactuated structure, combined with tendon transmission and tactile sensors, provides an efficient and reliable solution for high-end industrial robots, domestic service robots, and other fields, offering a significant approach to the low-cost advancement of intelligent robot technology.</w:t>
      </w:r>
    </w:p>
    <w:p w14:paraId="2AF7B93D" w14:textId="38DE457B" w:rsidR="00DD78C9" w:rsidRPr="00722F0B" w:rsidRDefault="00DD78C9" w:rsidP="00BA4BEF">
      <w:pPr>
        <w:spacing w:line="360" w:lineRule="auto"/>
        <w:ind w:firstLine="480"/>
      </w:pPr>
    </w:p>
    <w:p w14:paraId="3D0D6474" w14:textId="69CD125C" w:rsidR="004D295C" w:rsidRPr="006B418A" w:rsidRDefault="004D295C" w:rsidP="004D295C">
      <w:pPr>
        <w:spacing w:line="360" w:lineRule="auto"/>
        <w:ind w:firstLineChars="0" w:firstLine="0"/>
        <w:rPr>
          <w:rFonts w:cs="Times New Roman"/>
        </w:rPr>
      </w:pPr>
      <w:r w:rsidRPr="00BA711E">
        <w:rPr>
          <w:rFonts w:hint="eastAsia"/>
        </w:rPr>
        <w:t>KEY WORDS</w:t>
      </w:r>
      <w:r>
        <w:rPr>
          <w:rFonts w:hint="eastAsia"/>
        </w:rPr>
        <w:t>:</w:t>
      </w:r>
      <w:r w:rsidRPr="004D295C">
        <w:rPr>
          <w:rFonts w:cs="Times New Roman"/>
        </w:rPr>
        <w:t xml:space="preserve"> </w:t>
      </w:r>
      <w:r w:rsidR="006B418A" w:rsidRPr="006B418A">
        <w:rPr>
          <w:rFonts w:cs="Times New Roman"/>
        </w:rPr>
        <w:t>Motor-driven</w:t>
      </w:r>
      <w:r w:rsidR="009E007C">
        <w:rPr>
          <w:rFonts w:cs="Times New Roman" w:hint="eastAsia"/>
        </w:rPr>
        <w:t xml:space="preserve">, </w:t>
      </w:r>
      <w:r w:rsidR="006B418A" w:rsidRPr="006B418A">
        <w:rPr>
          <w:rFonts w:cs="Times New Roman"/>
        </w:rPr>
        <w:t>Hybrid rigid-flexible</w:t>
      </w:r>
      <w:r w:rsidR="009E007C">
        <w:rPr>
          <w:rFonts w:cs="Times New Roman" w:hint="eastAsia"/>
        </w:rPr>
        <w:t xml:space="preserve">, </w:t>
      </w:r>
      <w:r w:rsidR="006B418A" w:rsidRPr="006B418A">
        <w:rPr>
          <w:rFonts w:cs="Times New Roman"/>
        </w:rPr>
        <w:t>Five-finger dexterous hand</w:t>
      </w:r>
      <w:r w:rsidR="006B418A">
        <w:rPr>
          <w:rFonts w:cs="Times New Roman" w:hint="eastAsia"/>
        </w:rPr>
        <w:t>,</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15" w:name="_Toc199606564"/>
      <w:r w:rsidRPr="007E0984">
        <w:rPr>
          <w:rFonts w:hAnsi="黑体"/>
        </w:rPr>
        <w:lastRenderedPageBreak/>
        <w:t>目</w:t>
      </w:r>
      <w:r w:rsidRPr="007E0984">
        <w:t xml:space="preserve">    </w:t>
      </w:r>
      <w:r w:rsidRPr="007E0984">
        <w:rPr>
          <w:rFonts w:hAnsi="黑体"/>
        </w:rPr>
        <w:t>录</w:t>
      </w:r>
      <w:bookmarkEnd w:id="15"/>
    </w:p>
    <w:bookmarkStart w:id="16" w:name="_Hlk196086319"/>
    <w:p w14:paraId="09FFF7EF" w14:textId="6BCF96A4" w:rsidR="00E37748" w:rsidRDefault="00B83C2D">
      <w:pPr>
        <w:pStyle w:val="TOC1"/>
        <w:rPr>
          <w:rFonts w:asciiTheme="minorHAnsi" w:hAnsiTheme="minorHAnsi" w:hint="eastAsia"/>
          <w:sz w:val="22"/>
          <w:szCs w:val="24"/>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hyperlink w:anchor="_Toc199606562" w:history="1">
        <w:r w:rsidR="00E37748" w:rsidRPr="00102B20">
          <w:rPr>
            <w:rStyle w:val="ac"/>
            <w:rFonts w:hint="eastAsia"/>
          </w:rPr>
          <w:t>摘    要</w:t>
        </w:r>
        <w:r w:rsidR="00E37748">
          <w:rPr>
            <w:rFonts w:hint="eastAsia"/>
            <w:webHidden/>
          </w:rPr>
          <w:tab/>
        </w:r>
        <w:r w:rsidR="00E37748">
          <w:rPr>
            <w:rFonts w:hint="eastAsia"/>
            <w:webHidden/>
          </w:rPr>
          <w:fldChar w:fldCharType="begin"/>
        </w:r>
        <w:r w:rsidR="00E37748">
          <w:rPr>
            <w:rFonts w:hint="eastAsia"/>
            <w:webHidden/>
          </w:rPr>
          <w:instrText xml:space="preserve"> </w:instrText>
        </w:r>
        <w:r w:rsidR="00E37748">
          <w:rPr>
            <w:webHidden/>
          </w:rPr>
          <w:instrText>PAGEREF _Toc199606562 \h</w:instrText>
        </w:r>
        <w:r w:rsidR="00E37748">
          <w:rPr>
            <w:rFonts w:hint="eastAsia"/>
            <w:webHidden/>
          </w:rPr>
          <w:instrText xml:space="preserve"> </w:instrText>
        </w:r>
        <w:r w:rsidR="00E37748">
          <w:rPr>
            <w:rFonts w:hint="eastAsia"/>
            <w:webHidden/>
          </w:rPr>
        </w:r>
        <w:r w:rsidR="00E37748">
          <w:rPr>
            <w:rFonts w:hint="eastAsia"/>
            <w:webHidden/>
          </w:rPr>
          <w:fldChar w:fldCharType="separate"/>
        </w:r>
        <w:r w:rsidR="006C142B">
          <w:rPr>
            <w:rFonts w:hint="eastAsia"/>
            <w:webHidden/>
          </w:rPr>
          <w:t>I</w:t>
        </w:r>
        <w:r w:rsidR="00E37748">
          <w:rPr>
            <w:rFonts w:hint="eastAsia"/>
            <w:webHidden/>
          </w:rPr>
          <w:fldChar w:fldCharType="end"/>
        </w:r>
      </w:hyperlink>
    </w:p>
    <w:p w14:paraId="3BD74452" w14:textId="78BBA1AD" w:rsidR="00E37748" w:rsidRDefault="00E37748">
      <w:pPr>
        <w:pStyle w:val="TOC1"/>
        <w:rPr>
          <w:rFonts w:asciiTheme="minorHAnsi" w:hAnsiTheme="minorHAnsi" w:hint="eastAsia"/>
          <w:sz w:val="22"/>
          <w:szCs w:val="24"/>
          <w14:ligatures w14:val="standardContextual"/>
        </w:rPr>
      </w:pPr>
      <w:hyperlink w:anchor="_Toc199606563" w:history="1">
        <w:r w:rsidRPr="00102B20">
          <w:rPr>
            <w:rStyle w:val="ac"/>
            <w:rFonts w:hint="eastAsia"/>
          </w:rPr>
          <w:t>ABSTRACT</w:t>
        </w:r>
        <w:r>
          <w:rPr>
            <w:rFonts w:hint="eastAsia"/>
            <w:webHidden/>
          </w:rPr>
          <w:tab/>
        </w:r>
        <w:r>
          <w:rPr>
            <w:rFonts w:hint="eastAsia"/>
            <w:webHidden/>
          </w:rPr>
          <w:fldChar w:fldCharType="begin"/>
        </w:r>
        <w:r>
          <w:rPr>
            <w:rFonts w:hint="eastAsia"/>
            <w:webHidden/>
          </w:rPr>
          <w:instrText xml:space="preserve"> </w:instrText>
        </w:r>
        <w:r>
          <w:rPr>
            <w:webHidden/>
          </w:rPr>
          <w:instrText>PAGEREF _Toc199606563 \h</w:instrText>
        </w:r>
        <w:r>
          <w:rPr>
            <w:rFonts w:hint="eastAsia"/>
            <w:webHidden/>
          </w:rPr>
          <w:instrText xml:space="preserve"> </w:instrText>
        </w:r>
        <w:r>
          <w:rPr>
            <w:rFonts w:hint="eastAsia"/>
            <w:webHidden/>
          </w:rPr>
        </w:r>
        <w:r>
          <w:rPr>
            <w:rFonts w:hint="eastAsia"/>
            <w:webHidden/>
          </w:rPr>
          <w:fldChar w:fldCharType="separate"/>
        </w:r>
        <w:r w:rsidR="006C142B">
          <w:rPr>
            <w:rFonts w:hint="eastAsia"/>
            <w:webHidden/>
          </w:rPr>
          <w:t>II</w:t>
        </w:r>
        <w:r>
          <w:rPr>
            <w:rFonts w:hint="eastAsia"/>
            <w:webHidden/>
          </w:rPr>
          <w:fldChar w:fldCharType="end"/>
        </w:r>
      </w:hyperlink>
    </w:p>
    <w:p w14:paraId="4C64D5FB" w14:textId="2F784781" w:rsidR="00E37748" w:rsidRDefault="00E37748">
      <w:pPr>
        <w:pStyle w:val="TOC1"/>
        <w:rPr>
          <w:rFonts w:asciiTheme="minorHAnsi" w:hAnsiTheme="minorHAnsi" w:hint="eastAsia"/>
          <w:sz w:val="22"/>
          <w:szCs w:val="24"/>
          <w14:ligatures w14:val="standardContextual"/>
        </w:rPr>
      </w:pPr>
      <w:hyperlink w:anchor="_Toc199606564" w:history="1">
        <w:r w:rsidRPr="00102B20">
          <w:rPr>
            <w:rStyle w:val="ac"/>
            <w:rFonts w:hAnsi="黑体" w:hint="eastAsia"/>
          </w:rPr>
          <w:t>目</w:t>
        </w:r>
        <w:r w:rsidRPr="00102B20">
          <w:rPr>
            <w:rStyle w:val="ac"/>
            <w:rFonts w:hint="eastAsia"/>
          </w:rPr>
          <w:t xml:space="preserve">    </w:t>
        </w:r>
        <w:r w:rsidRPr="00102B20">
          <w:rPr>
            <w:rStyle w:val="ac"/>
            <w:rFonts w:hAnsi="黑体" w:hint="eastAsia"/>
          </w:rPr>
          <w:t>录</w:t>
        </w:r>
        <w:r>
          <w:rPr>
            <w:rFonts w:hint="eastAsia"/>
            <w:webHidden/>
          </w:rPr>
          <w:tab/>
        </w:r>
        <w:r>
          <w:rPr>
            <w:rFonts w:hint="eastAsia"/>
            <w:webHidden/>
          </w:rPr>
          <w:fldChar w:fldCharType="begin"/>
        </w:r>
        <w:r>
          <w:rPr>
            <w:rFonts w:hint="eastAsia"/>
            <w:webHidden/>
          </w:rPr>
          <w:instrText xml:space="preserve"> </w:instrText>
        </w:r>
        <w:r>
          <w:rPr>
            <w:webHidden/>
          </w:rPr>
          <w:instrText>PAGEREF _Toc199606564 \h</w:instrText>
        </w:r>
        <w:r>
          <w:rPr>
            <w:rFonts w:hint="eastAsia"/>
            <w:webHidden/>
          </w:rPr>
          <w:instrText xml:space="preserve"> </w:instrText>
        </w:r>
        <w:r>
          <w:rPr>
            <w:rFonts w:hint="eastAsia"/>
            <w:webHidden/>
          </w:rPr>
        </w:r>
        <w:r>
          <w:rPr>
            <w:rFonts w:hint="eastAsia"/>
            <w:webHidden/>
          </w:rPr>
          <w:fldChar w:fldCharType="separate"/>
        </w:r>
        <w:r w:rsidR="006C142B">
          <w:rPr>
            <w:rFonts w:hint="eastAsia"/>
            <w:webHidden/>
          </w:rPr>
          <w:t>III</w:t>
        </w:r>
        <w:r>
          <w:rPr>
            <w:rFonts w:hint="eastAsia"/>
            <w:webHidden/>
          </w:rPr>
          <w:fldChar w:fldCharType="end"/>
        </w:r>
      </w:hyperlink>
    </w:p>
    <w:p w14:paraId="5371D001" w14:textId="47B25E1F" w:rsidR="00E37748" w:rsidRPr="00E37748" w:rsidRDefault="00E37748">
      <w:pPr>
        <w:pStyle w:val="TOC1"/>
        <w:rPr>
          <w:rStyle w:val="ac"/>
          <w:rFonts w:ascii="Times New Roman" w:hAnsi="Times New Roman" w:hint="eastAsia"/>
        </w:rPr>
      </w:pPr>
      <w:hyperlink w:anchor="_Toc199606565" w:history="1">
        <w:r w:rsidRPr="00E37748">
          <w:rPr>
            <w:rStyle w:val="ac"/>
            <w:rFonts w:ascii="Times New Roman" w:hAnsi="Times New Roman" w:hint="eastAsia"/>
          </w:rPr>
          <w:t>第一章</w:t>
        </w:r>
        <w:r w:rsidRPr="00E37748">
          <w:rPr>
            <w:rStyle w:val="ac"/>
            <w:rFonts w:ascii="Times New Roman" w:hAnsi="Times New Roman" w:hint="eastAsia"/>
          </w:rPr>
          <w:t xml:space="preserve"> </w:t>
        </w:r>
        <w:r w:rsidRPr="00E37748">
          <w:rPr>
            <w:rStyle w:val="ac"/>
            <w:rFonts w:ascii="Times New Roman" w:hAnsi="Times New Roman" w:hint="eastAsia"/>
          </w:rPr>
          <w:t>绪论</w:t>
        </w:r>
        <w:r w:rsidRPr="00E37748">
          <w:rPr>
            <w:rStyle w:val="ac"/>
            <w:rFonts w:ascii="Times New Roman" w:hAnsi="Times New Roman" w:hint="eastAsia"/>
            <w:webHidden/>
          </w:rPr>
          <w:tab/>
        </w:r>
        <w:r w:rsidRPr="00E37748">
          <w:rPr>
            <w:rStyle w:val="ac"/>
            <w:rFonts w:ascii="Times New Roman" w:hAnsi="Times New Roman" w:hint="eastAsia"/>
            <w:webHidden/>
          </w:rPr>
          <w:fldChar w:fldCharType="begin"/>
        </w:r>
        <w:r w:rsidRPr="00E37748">
          <w:rPr>
            <w:rStyle w:val="ac"/>
            <w:rFonts w:ascii="Times New Roman" w:hAnsi="Times New Roman" w:hint="eastAsia"/>
            <w:webHidden/>
          </w:rPr>
          <w:instrText xml:space="preserve"> </w:instrText>
        </w:r>
        <w:r w:rsidRPr="00E37748">
          <w:rPr>
            <w:rStyle w:val="ac"/>
            <w:rFonts w:ascii="Times New Roman" w:hAnsi="Times New Roman"/>
            <w:webHidden/>
          </w:rPr>
          <w:instrText>PAGEREF _Toc199606565 \h</w:instrText>
        </w:r>
        <w:r w:rsidRPr="00E37748">
          <w:rPr>
            <w:rStyle w:val="ac"/>
            <w:rFonts w:ascii="Times New Roman" w:hAnsi="Times New Roman" w:hint="eastAsia"/>
            <w:webHidden/>
          </w:rPr>
          <w:instrText xml:space="preserve"> </w:instrText>
        </w:r>
        <w:r w:rsidRPr="00E37748">
          <w:rPr>
            <w:rStyle w:val="ac"/>
            <w:rFonts w:ascii="Times New Roman" w:hAnsi="Times New Roman" w:hint="eastAsia"/>
            <w:webHidden/>
          </w:rPr>
        </w:r>
        <w:r w:rsidRPr="00E37748">
          <w:rPr>
            <w:rStyle w:val="ac"/>
            <w:rFonts w:ascii="Times New Roman" w:hAnsi="Times New Roman" w:hint="eastAsia"/>
            <w:webHidden/>
          </w:rPr>
          <w:fldChar w:fldCharType="separate"/>
        </w:r>
        <w:r w:rsidR="006C142B">
          <w:rPr>
            <w:rStyle w:val="ac"/>
            <w:rFonts w:ascii="Times New Roman" w:hAnsi="Times New Roman"/>
            <w:webHidden/>
          </w:rPr>
          <w:t>1</w:t>
        </w:r>
        <w:r w:rsidRPr="00E37748">
          <w:rPr>
            <w:rStyle w:val="ac"/>
            <w:rFonts w:ascii="Times New Roman" w:hAnsi="Times New Roman" w:hint="eastAsia"/>
            <w:webHidden/>
          </w:rPr>
          <w:fldChar w:fldCharType="end"/>
        </w:r>
      </w:hyperlink>
    </w:p>
    <w:p w14:paraId="50459DB0" w14:textId="27E26F29" w:rsidR="00E37748" w:rsidRPr="00E37748" w:rsidRDefault="00E37748">
      <w:pPr>
        <w:pStyle w:val="TOC2"/>
        <w:rPr>
          <w:rStyle w:val="ac"/>
          <w:rFonts w:hint="eastAsia"/>
        </w:rPr>
      </w:pPr>
      <w:hyperlink w:anchor="_Toc199606566" w:history="1">
        <w:r w:rsidRPr="00E37748">
          <w:rPr>
            <w:rStyle w:val="ac"/>
            <w:rFonts w:eastAsiaTheme="minorEastAsia" w:cstheme="minorBidi" w:hint="eastAsia"/>
          </w:rPr>
          <w:t>1.1</w:t>
        </w:r>
        <w:r w:rsidRPr="00E37748">
          <w:rPr>
            <w:rStyle w:val="ac"/>
            <w:rFonts w:eastAsiaTheme="minorEastAsia" w:cstheme="minorBidi" w:hint="eastAsia"/>
          </w:rPr>
          <w:t>课题背景和意义</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66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1</w:t>
        </w:r>
        <w:r w:rsidRPr="00E37748">
          <w:rPr>
            <w:rStyle w:val="ac"/>
            <w:rFonts w:eastAsiaTheme="minorEastAsia" w:cstheme="minorBidi" w:hint="eastAsia"/>
            <w:webHidden/>
          </w:rPr>
          <w:fldChar w:fldCharType="end"/>
        </w:r>
      </w:hyperlink>
    </w:p>
    <w:p w14:paraId="19BF5549" w14:textId="0C383C3F" w:rsidR="00E37748" w:rsidRPr="00E37748" w:rsidRDefault="00E37748">
      <w:pPr>
        <w:pStyle w:val="TOC2"/>
        <w:rPr>
          <w:rStyle w:val="ac"/>
          <w:rFonts w:hint="eastAsia"/>
        </w:rPr>
      </w:pPr>
      <w:hyperlink w:anchor="_Toc199606567" w:history="1">
        <w:r w:rsidRPr="00E37748">
          <w:rPr>
            <w:rStyle w:val="ac"/>
            <w:rFonts w:eastAsiaTheme="minorEastAsia" w:cstheme="minorBidi" w:hint="eastAsia"/>
          </w:rPr>
          <w:t>1.2</w:t>
        </w:r>
        <w:r w:rsidRPr="00E37748">
          <w:rPr>
            <w:rStyle w:val="ac"/>
            <w:rFonts w:eastAsiaTheme="minorEastAsia" w:cstheme="minorBidi" w:hint="eastAsia"/>
          </w:rPr>
          <w:t>国内外研究现状</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67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1</w:t>
        </w:r>
        <w:r w:rsidRPr="00E37748">
          <w:rPr>
            <w:rStyle w:val="ac"/>
            <w:rFonts w:eastAsiaTheme="minorEastAsia" w:cstheme="minorBidi" w:hint="eastAsia"/>
            <w:webHidden/>
          </w:rPr>
          <w:fldChar w:fldCharType="end"/>
        </w:r>
      </w:hyperlink>
    </w:p>
    <w:p w14:paraId="5C379E05" w14:textId="1B755705" w:rsidR="00E37748" w:rsidRPr="00E37748" w:rsidRDefault="00E37748">
      <w:pPr>
        <w:pStyle w:val="TOC3"/>
        <w:tabs>
          <w:tab w:val="right" w:leader="dot" w:pos="9344"/>
        </w:tabs>
        <w:ind w:left="960" w:firstLine="480"/>
        <w:rPr>
          <w:rStyle w:val="ac"/>
          <w:rFonts w:hint="eastAsia"/>
        </w:rPr>
      </w:pPr>
      <w:hyperlink w:anchor="_Toc199606568" w:history="1">
        <w:r w:rsidRPr="00E37748">
          <w:rPr>
            <w:rStyle w:val="ac"/>
            <w:rFonts w:hint="eastAsia"/>
            <w:noProof/>
          </w:rPr>
          <w:t>1.2.1</w:t>
        </w:r>
        <w:r w:rsidRPr="00E37748">
          <w:rPr>
            <w:rStyle w:val="ac"/>
            <w:rFonts w:hint="eastAsia"/>
            <w:noProof/>
          </w:rPr>
          <w:t>全驱动型灵巧手</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68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w:t>
        </w:r>
        <w:r w:rsidRPr="00E37748">
          <w:rPr>
            <w:rStyle w:val="ac"/>
            <w:rFonts w:hint="eastAsia"/>
            <w:webHidden/>
          </w:rPr>
          <w:fldChar w:fldCharType="end"/>
        </w:r>
      </w:hyperlink>
    </w:p>
    <w:p w14:paraId="5CB6111D" w14:textId="0AE71CB3" w:rsidR="00E37748" w:rsidRPr="00E37748" w:rsidRDefault="00E37748">
      <w:pPr>
        <w:pStyle w:val="TOC3"/>
        <w:tabs>
          <w:tab w:val="right" w:leader="dot" w:pos="9344"/>
        </w:tabs>
        <w:ind w:left="960" w:firstLine="480"/>
        <w:rPr>
          <w:rStyle w:val="ac"/>
          <w:rFonts w:hint="eastAsia"/>
        </w:rPr>
      </w:pPr>
      <w:hyperlink w:anchor="_Toc199606569" w:history="1">
        <w:r w:rsidRPr="00E37748">
          <w:rPr>
            <w:rStyle w:val="ac"/>
            <w:rFonts w:hint="eastAsia"/>
            <w:noProof/>
          </w:rPr>
          <w:t>1.2.2</w:t>
        </w:r>
        <w:r w:rsidRPr="00E37748">
          <w:rPr>
            <w:rStyle w:val="ac"/>
            <w:rFonts w:hint="eastAsia"/>
            <w:noProof/>
          </w:rPr>
          <w:t>欠驱动型灵巧手</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69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w:t>
        </w:r>
        <w:r w:rsidRPr="00E37748">
          <w:rPr>
            <w:rStyle w:val="ac"/>
            <w:rFonts w:hint="eastAsia"/>
            <w:webHidden/>
          </w:rPr>
          <w:fldChar w:fldCharType="end"/>
        </w:r>
      </w:hyperlink>
    </w:p>
    <w:p w14:paraId="4FBB6392" w14:textId="6CD969FE" w:rsidR="00E37748" w:rsidRPr="00E37748" w:rsidRDefault="00E37748">
      <w:pPr>
        <w:pStyle w:val="TOC3"/>
        <w:tabs>
          <w:tab w:val="right" w:leader="dot" w:pos="9344"/>
        </w:tabs>
        <w:ind w:left="960" w:firstLine="480"/>
        <w:rPr>
          <w:rStyle w:val="ac"/>
          <w:rFonts w:hint="eastAsia"/>
        </w:rPr>
      </w:pPr>
      <w:hyperlink w:anchor="_Toc199606570" w:history="1">
        <w:r w:rsidRPr="00E37748">
          <w:rPr>
            <w:rStyle w:val="ac"/>
            <w:rFonts w:hint="eastAsia"/>
            <w:noProof/>
          </w:rPr>
          <w:t>1.2.3</w:t>
        </w:r>
        <w:r w:rsidRPr="00E37748">
          <w:rPr>
            <w:rStyle w:val="ac"/>
            <w:rFonts w:hint="eastAsia"/>
            <w:noProof/>
          </w:rPr>
          <w:t>传感与控制技术</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70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w:t>
        </w:r>
        <w:r w:rsidRPr="00E37748">
          <w:rPr>
            <w:rStyle w:val="ac"/>
            <w:rFonts w:hint="eastAsia"/>
            <w:webHidden/>
          </w:rPr>
          <w:fldChar w:fldCharType="end"/>
        </w:r>
      </w:hyperlink>
    </w:p>
    <w:p w14:paraId="62E7B04E" w14:textId="6121DC9E" w:rsidR="00E37748" w:rsidRPr="00E37748" w:rsidRDefault="00E37748">
      <w:pPr>
        <w:pStyle w:val="TOC2"/>
        <w:rPr>
          <w:rStyle w:val="ac"/>
          <w:rFonts w:hint="eastAsia"/>
        </w:rPr>
      </w:pPr>
      <w:hyperlink w:anchor="_Toc199606571" w:history="1">
        <w:r w:rsidRPr="00E37748">
          <w:rPr>
            <w:rStyle w:val="ac"/>
            <w:rFonts w:eastAsiaTheme="minorEastAsia" w:cstheme="minorBidi" w:hint="eastAsia"/>
          </w:rPr>
          <w:t>1.3</w:t>
        </w:r>
        <w:r w:rsidRPr="00E37748">
          <w:rPr>
            <w:rStyle w:val="ac"/>
            <w:rFonts w:eastAsiaTheme="minorEastAsia" w:cstheme="minorBidi" w:hint="eastAsia"/>
          </w:rPr>
          <w:t>本文研究内容及章节安排</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71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5</w:t>
        </w:r>
        <w:r w:rsidRPr="00E37748">
          <w:rPr>
            <w:rStyle w:val="ac"/>
            <w:rFonts w:eastAsiaTheme="minorEastAsia" w:cstheme="minorBidi" w:hint="eastAsia"/>
            <w:webHidden/>
          </w:rPr>
          <w:fldChar w:fldCharType="end"/>
        </w:r>
      </w:hyperlink>
    </w:p>
    <w:p w14:paraId="6D637920" w14:textId="4D0D1E50" w:rsidR="00E37748" w:rsidRPr="00E37748" w:rsidRDefault="00E37748">
      <w:pPr>
        <w:pStyle w:val="TOC1"/>
        <w:rPr>
          <w:rStyle w:val="ac"/>
          <w:rFonts w:ascii="Times New Roman" w:hAnsi="Times New Roman" w:hint="eastAsia"/>
        </w:rPr>
      </w:pPr>
      <w:hyperlink w:anchor="_Toc199606572" w:history="1">
        <w:r w:rsidRPr="00E37748">
          <w:rPr>
            <w:rStyle w:val="ac"/>
            <w:rFonts w:ascii="Times New Roman" w:hAnsi="Times New Roman" w:hint="eastAsia"/>
          </w:rPr>
          <w:t>第二章</w:t>
        </w:r>
        <w:r w:rsidRPr="00E37748">
          <w:rPr>
            <w:rStyle w:val="ac"/>
            <w:rFonts w:ascii="Times New Roman" w:hAnsi="Times New Roman" w:hint="eastAsia"/>
          </w:rPr>
          <w:t xml:space="preserve"> </w:t>
        </w:r>
        <w:r w:rsidRPr="00E37748">
          <w:rPr>
            <w:rStyle w:val="ac"/>
            <w:rFonts w:ascii="Times New Roman" w:hAnsi="Times New Roman" w:hint="eastAsia"/>
          </w:rPr>
          <w:t>五指灵巧手结构与驱动的设计</w:t>
        </w:r>
        <w:r w:rsidRPr="00E37748">
          <w:rPr>
            <w:rStyle w:val="ac"/>
            <w:rFonts w:ascii="Times New Roman" w:hAnsi="Times New Roman" w:hint="eastAsia"/>
            <w:webHidden/>
          </w:rPr>
          <w:tab/>
        </w:r>
        <w:r w:rsidRPr="00E37748">
          <w:rPr>
            <w:rStyle w:val="ac"/>
            <w:rFonts w:ascii="Times New Roman" w:hAnsi="Times New Roman" w:hint="eastAsia"/>
            <w:webHidden/>
          </w:rPr>
          <w:fldChar w:fldCharType="begin"/>
        </w:r>
        <w:r w:rsidRPr="00E37748">
          <w:rPr>
            <w:rStyle w:val="ac"/>
            <w:rFonts w:ascii="Times New Roman" w:hAnsi="Times New Roman" w:hint="eastAsia"/>
            <w:webHidden/>
          </w:rPr>
          <w:instrText xml:space="preserve"> </w:instrText>
        </w:r>
        <w:r w:rsidRPr="00E37748">
          <w:rPr>
            <w:rStyle w:val="ac"/>
            <w:rFonts w:ascii="Times New Roman" w:hAnsi="Times New Roman"/>
            <w:webHidden/>
          </w:rPr>
          <w:instrText>PAGEREF _Toc199606572 \h</w:instrText>
        </w:r>
        <w:r w:rsidRPr="00E37748">
          <w:rPr>
            <w:rStyle w:val="ac"/>
            <w:rFonts w:ascii="Times New Roman" w:hAnsi="Times New Roman" w:hint="eastAsia"/>
            <w:webHidden/>
          </w:rPr>
          <w:instrText xml:space="preserve"> </w:instrText>
        </w:r>
        <w:r w:rsidRPr="00E37748">
          <w:rPr>
            <w:rStyle w:val="ac"/>
            <w:rFonts w:ascii="Times New Roman" w:hAnsi="Times New Roman" w:hint="eastAsia"/>
            <w:webHidden/>
          </w:rPr>
        </w:r>
        <w:r w:rsidRPr="00E37748">
          <w:rPr>
            <w:rStyle w:val="ac"/>
            <w:rFonts w:ascii="Times New Roman" w:hAnsi="Times New Roman" w:hint="eastAsia"/>
            <w:webHidden/>
          </w:rPr>
          <w:fldChar w:fldCharType="separate"/>
        </w:r>
        <w:r w:rsidR="006C142B">
          <w:rPr>
            <w:rStyle w:val="ac"/>
            <w:rFonts w:ascii="Times New Roman" w:hAnsi="Times New Roman"/>
            <w:webHidden/>
          </w:rPr>
          <w:t>8</w:t>
        </w:r>
        <w:r w:rsidRPr="00E37748">
          <w:rPr>
            <w:rStyle w:val="ac"/>
            <w:rFonts w:ascii="Times New Roman" w:hAnsi="Times New Roman" w:hint="eastAsia"/>
            <w:webHidden/>
          </w:rPr>
          <w:fldChar w:fldCharType="end"/>
        </w:r>
      </w:hyperlink>
    </w:p>
    <w:p w14:paraId="1C2AA3D5" w14:textId="315AD363" w:rsidR="00E37748" w:rsidRPr="00E37748" w:rsidRDefault="00E37748">
      <w:pPr>
        <w:pStyle w:val="TOC2"/>
        <w:rPr>
          <w:rStyle w:val="ac"/>
          <w:rFonts w:hint="eastAsia"/>
        </w:rPr>
      </w:pPr>
      <w:hyperlink w:anchor="_Toc199606573" w:history="1">
        <w:r w:rsidRPr="00E37748">
          <w:rPr>
            <w:rStyle w:val="ac"/>
            <w:rFonts w:eastAsiaTheme="minorEastAsia" w:cstheme="minorBidi" w:hint="eastAsia"/>
          </w:rPr>
          <w:t>2.1</w:t>
        </w:r>
        <w:r w:rsidRPr="00E37748">
          <w:rPr>
            <w:rStyle w:val="ac"/>
            <w:rFonts w:eastAsiaTheme="minorEastAsia" w:cstheme="minorBidi" w:hint="eastAsia"/>
          </w:rPr>
          <w:t>仿生手指及手掌的设计方案</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73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8</w:t>
        </w:r>
        <w:r w:rsidRPr="00E37748">
          <w:rPr>
            <w:rStyle w:val="ac"/>
            <w:rFonts w:eastAsiaTheme="minorEastAsia" w:cstheme="minorBidi" w:hint="eastAsia"/>
            <w:webHidden/>
          </w:rPr>
          <w:fldChar w:fldCharType="end"/>
        </w:r>
      </w:hyperlink>
    </w:p>
    <w:p w14:paraId="2ADBE8BD" w14:textId="49E0BECD" w:rsidR="00E37748" w:rsidRPr="00E37748" w:rsidRDefault="00E37748">
      <w:pPr>
        <w:pStyle w:val="TOC3"/>
        <w:tabs>
          <w:tab w:val="right" w:leader="dot" w:pos="9344"/>
        </w:tabs>
        <w:ind w:left="960" w:firstLine="480"/>
        <w:rPr>
          <w:rStyle w:val="ac"/>
          <w:rFonts w:hint="eastAsia"/>
        </w:rPr>
      </w:pPr>
      <w:hyperlink w:anchor="_Toc199606574" w:history="1">
        <w:r w:rsidRPr="00102B20">
          <w:rPr>
            <w:rStyle w:val="ac"/>
            <w:rFonts w:hint="eastAsia"/>
            <w:noProof/>
          </w:rPr>
          <w:t>2.1.1</w:t>
        </w:r>
        <w:r w:rsidRPr="00102B20">
          <w:rPr>
            <w:rStyle w:val="ac"/>
            <w:rFonts w:hint="eastAsia"/>
            <w:noProof/>
          </w:rPr>
          <w:t>手指机械结构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74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8</w:t>
        </w:r>
        <w:r w:rsidRPr="00E37748">
          <w:rPr>
            <w:rStyle w:val="ac"/>
            <w:rFonts w:hint="eastAsia"/>
            <w:webHidden/>
          </w:rPr>
          <w:fldChar w:fldCharType="end"/>
        </w:r>
      </w:hyperlink>
    </w:p>
    <w:p w14:paraId="517C63A4" w14:textId="24566414" w:rsidR="00E37748" w:rsidRPr="00E37748" w:rsidRDefault="00E37748">
      <w:pPr>
        <w:pStyle w:val="TOC3"/>
        <w:tabs>
          <w:tab w:val="right" w:leader="dot" w:pos="9344"/>
        </w:tabs>
        <w:ind w:left="960" w:firstLine="480"/>
        <w:rPr>
          <w:rStyle w:val="ac"/>
          <w:rFonts w:hint="eastAsia"/>
        </w:rPr>
      </w:pPr>
      <w:hyperlink w:anchor="_Toc199606575" w:history="1">
        <w:r w:rsidRPr="00102B20">
          <w:rPr>
            <w:rStyle w:val="ac"/>
            <w:rFonts w:hint="eastAsia"/>
            <w:noProof/>
          </w:rPr>
          <w:t>2.1.2</w:t>
        </w:r>
        <w:r w:rsidRPr="00102B20">
          <w:rPr>
            <w:rStyle w:val="ac"/>
            <w:rFonts w:hint="eastAsia"/>
            <w:noProof/>
          </w:rPr>
          <w:t>手指驱动结构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75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1</w:t>
        </w:r>
        <w:r w:rsidRPr="00E37748">
          <w:rPr>
            <w:rStyle w:val="ac"/>
            <w:rFonts w:hint="eastAsia"/>
            <w:webHidden/>
          </w:rPr>
          <w:fldChar w:fldCharType="end"/>
        </w:r>
      </w:hyperlink>
    </w:p>
    <w:p w14:paraId="2C076146" w14:textId="3116AB81" w:rsidR="00E37748" w:rsidRPr="00E37748" w:rsidRDefault="00E37748">
      <w:pPr>
        <w:pStyle w:val="TOC3"/>
        <w:tabs>
          <w:tab w:val="right" w:leader="dot" w:pos="9344"/>
        </w:tabs>
        <w:ind w:left="960" w:firstLine="480"/>
        <w:rPr>
          <w:rStyle w:val="ac"/>
          <w:rFonts w:hint="eastAsia"/>
        </w:rPr>
      </w:pPr>
      <w:hyperlink w:anchor="_Toc199606576" w:history="1">
        <w:r w:rsidRPr="00102B20">
          <w:rPr>
            <w:rStyle w:val="ac"/>
            <w:rFonts w:hint="eastAsia"/>
            <w:noProof/>
          </w:rPr>
          <w:t>2.1.3</w:t>
        </w:r>
        <w:r w:rsidRPr="00102B20">
          <w:rPr>
            <w:rStyle w:val="ac"/>
            <w:rFonts w:hint="eastAsia"/>
            <w:noProof/>
          </w:rPr>
          <w:t>不同手指设计方案的结构与功能差异分析</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76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3</w:t>
        </w:r>
        <w:r w:rsidRPr="00E37748">
          <w:rPr>
            <w:rStyle w:val="ac"/>
            <w:rFonts w:hint="eastAsia"/>
            <w:webHidden/>
          </w:rPr>
          <w:fldChar w:fldCharType="end"/>
        </w:r>
      </w:hyperlink>
    </w:p>
    <w:p w14:paraId="322B73FA" w14:textId="18E5C1FF" w:rsidR="00E37748" w:rsidRPr="00E37748" w:rsidRDefault="00E37748">
      <w:pPr>
        <w:pStyle w:val="TOC3"/>
        <w:tabs>
          <w:tab w:val="right" w:leader="dot" w:pos="9344"/>
        </w:tabs>
        <w:ind w:left="960" w:firstLine="480"/>
        <w:rPr>
          <w:rStyle w:val="ac"/>
          <w:rFonts w:hint="eastAsia"/>
        </w:rPr>
      </w:pPr>
      <w:hyperlink w:anchor="_Toc199606577" w:history="1">
        <w:r w:rsidRPr="00102B20">
          <w:rPr>
            <w:rStyle w:val="ac"/>
            <w:rFonts w:hint="eastAsia"/>
            <w:noProof/>
          </w:rPr>
          <w:t>2.1.4</w:t>
        </w:r>
        <w:r w:rsidRPr="00102B20">
          <w:rPr>
            <w:rStyle w:val="ac"/>
            <w:rFonts w:hint="eastAsia"/>
            <w:noProof/>
          </w:rPr>
          <w:t>手掌的结构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77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5</w:t>
        </w:r>
        <w:r w:rsidRPr="00E37748">
          <w:rPr>
            <w:rStyle w:val="ac"/>
            <w:rFonts w:hint="eastAsia"/>
            <w:webHidden/>
          </w:rPr>
          <w:fldChar w:fldCharType="end"/>
        </w:r>
      </w:hyperlink>
    </w:p>
    <w:p w14:paraId="480D047A" w14:textId="37BA635C" w:rsidR="00E37748" w:rsidRPr="00E37748" w:rsidRDefault="00E37748">
      <w:pPr>
        <w:pStyle w:val="TOC2"/>
        <w:rPr>
          <w:rStyle w:val="ac"/>
          <w:rFonts w:hint="eastAsia"/>
        </w:rPr>
      </w:pPr>
      <w:hyperlink w:anchor="_Toc199606578" w:history="1">
        <w:r w:rsidRPr="00E37748">
          <w:rPr>
            <w:rStyle w:val="ac"/>
            <w:rFonts w:eastAsiaTheme="minorEastAsia" w:cstheme="minorBidi" w:hint="eastAsia"/>
          </w:rPr>
          <w:t>2.2</w:t>
        </w:r>
        <w:r w:rsidRPr="00E37748">
          <w:rPr>
            <w:rStyle w:val="ac"/>
            <w:rFonts w:eastAsiaTheme="minorEastAsia" w:cstheme="minorBidi" w:hint="eastAsia"/>
          </w:rPr>
          <w:t>灵巧手手腕关节的设计方案</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78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15</w:t>
        </w:r>
        <w:r w:rsidRPr="00E37748">
          <w:rPr>
            <w:rStyle w:val="ac"/>
            <w:rFonts w:eastAsiaTheme="minorEastAsia" w:cstheme="minorBidi" w:hint="eastAsia"/>
            <w:webHidden/>
          </w:rPr>
          <w:fldChar w:fldCharType="end"/>
        </w:r>
      </w:hyperlink>
    </w:p>
    <w:p w14:paraId="3671A12D" w14:textId="22564327" w:rsidR="00E37748" w:rsidRPr="00E37748" w:rsidRDefault="00E37748">
      <w:pPr>
        <w:pStyle w:val="TOC3"/>
        <w:tabs>
          <w:tab w:val="right" w:leader="dot" w:pos="9344"/>
        </w:tabs>
        <w:ind w:left="960" w:firstLine="480"/>
        <w:rPr>
          <w:rStyle w:val="ac"/>
          <w:rFonts w:hint="eastAsia"/>
        </w:rPr>
      </w:pPr>
      <w:hyperlink w:anchor="_Toc199606579" w:history="1">
        <w:r w:rsidRPr="00102B20">
          <w:rPr>
            <w:rStyle w:val="ac"/>
            <w:rFonts w:hint="eastAsia"/>
            <w:noProof/>
          </w:rPr>
          <w:t>2.2.1</w:t>
        </w:r>
        <w:r w:rsidRPr="00102B20">
          <w:rPr>
            <w:rStyle w:val="ac"/>
            <w:rFonts w:hint="eastAsia"/>
            <w:noProof/>
          </w:rPr>
          <w:t>手腕关节的机械结构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79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6</w:t>
        </w:r>
        <w:r w:rsidRPr="00E37748">
          <w:rPr>
            <w:rStyle w:val="ac"/>
            <w:rFonts w:hint="eastAsia"/>
            <w:webHidden/>
          </w:rPr>
          <w:fldChar w:fldCharType="end"/>
        </w:r>
      </w:hyperlink>
    </w:p>
    <w:p w14:paraId="4041018E" w14:textId="5381E7F1" w:rsidR="00E37748" w:rsidRPr="00E37748" w:rsidRDefault="00E37748">
      <w:pPr>
        <w:pStyle w:val="TOC3"/>
        <w:tabs>
          <w:tab w:val="right" w:leader="dot" w:pos="9344"/>
        </w:tabs>
        <w:ind w:left="960" w:firstLine="480"/>
        <w:rPr>
          <w:rStyle w:val="ac"/>
          <w:rFonts w:hint="eastAsia"/>
        </w:rPr>
      </w:pPr>
      <w:hyperlink w:anchor="_Toc199606580" w:history="1">
        <w:r w:rsidRPr="00102B20">
          <w:rPr>
            <w:rStyle w:val="ac"/>
            <w:rFonts w:hint="eastAsia"/>
            <w:noProof/>
          </w:rPr>
          <w:t>2.2.2</w:t>
        </w:r>
        <w:r w:rsidRPr="00102B20">
          <w:rPr>
            <w:rStyle w:val="ac"/>
            <w:rFonts w:hint="eastAsia"/>
            <w:noProof/>
          </w:rPr>
          <w:t>手腕关节的驱动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80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8</w:t>
        </w:r>
        <w:r w:rsidRPr="00E37748">
          <w:rPr>
            <w:rStyle w:val="ac"/>
            <w:rFonts w:hint="eastAsia"/>
            <w:webHidden/>
          </w:rPr>
          <w:fldChar w:fldCharType="end"/>
        </w:r>
      </w:hyperlink>
    </w:p>
    <w:p w14:paraId="18E585FF" w14:textId="11A5ED2D" w:rsidR="00E37748" w:rsidRPr="00E37748" w:rsidRDefault="00E37748">
      <w:pPr>
        <w:pStyle w:val="TOC2"/>
        <w:rPr>
          <w:rStyle w:val="ac"/>
          <w:rFonts w:hint="eastAsia"/>
        </w:rPr>
      </w:pPr>
      <w:hyperlink w:anchor="_Toc199606581" w:history="1">
        <w:r w:rsidRPr="00E37748">
          <w:rPr>
            <w:rStyle w:val="ac"/>
            <w:rFonts w:eastAsiaTheme="minorEastAsia" w:cstheme="minorBidi" w:hint="eastAsia"/>
          </w:rPr>
          <w:t>2.3</w:t>
        </w:r>
        <w:r w:rsidRPr="00E37748">
          <w:rPr>
            <w:rStyle w:val="ac"/>
            <w:rFonts w:eastAsiaTheme="minorEastAsia" w:cstheme="minorBidi" w:hint="eastAsia"/>
          </w:rPr>
          <w:t>灵巧手小臂的设计方案</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81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18</w:t>
        </w:r>
        <w:r w:rsidRPr="00E37748">
          <w:rPr>
            <w:rStyle w:val="ac"/>
            <w:rFonts w:eastAsiaTheme="minorEastAsia" w:cstheme="minorBidi" w:hint="eastAsia"/>
            <w:webHidden/>
          </w:rPr>
          <w:fldChar w:fldCharType="end"/>
        </w:r>
      </w:hyperlink>
    </w:p>
    <w:p w14:paraId="38524035" w14:textId="03E63F72" w:rsidR="00E37748" w:rsidRPr="00E37748" w:rsidRDefault="00E37748">
      <w:pPr>
        <w:pStyle w:val="TOC3"/>
        <w:tabs>
          <w:tab w:val="right" w:leader="dot" w:pos="9344"/>
        </w:tabs>
        <w:ind w:left="960" w:firstLine="480"/>
        <w:rPr>
          <w:rStyle w:val="ac"/>
          <w:rFonts w:hint="eastAsia"/>
        </w:rPr>
      </w:pPr>
      <w:hyperlink w:anchor="_Toc199606582" w:history="1">
        <w:r w:rsidRPr="00102B20">
          <w:rPr>
            <w:rStyle w:val="ac"/>
            <w:rFonts w:hint="eastAsia"/>
            <w:noProof/>
          </w:rPr>
          <w:t>2.3.1</w:t>
        </w:r>
        <w:r w:rsidRPr="00102B20">
          <w:rPr>
            <w:rStyle w:val="ac"/>
            <w:rFonts w:hint="eastAsia"/>
            <w:noProof/>
          </w:rPr>
          <w:t>小臂机械结构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82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9</w:t>
        </w:r>
        <w:r w:rsidRPr="00E37748">
          <w:rPr>
            <w:rStyle w:val="ac"/>
            <w:rFonts w:hint="eastAsia"/>
            <w:webHidden/>
          </w:rPr>
          <w:fldChar w:fldCharType="end"/>
        </w:r>
      </w:hyperlink>
    </w:p>
    <w:p w14:paraId="4676106A" w14:textId="6FBB8753" w:rsidR="00E37748" w:rsidRPr="00E37748" w:rsidRDefault="00E37748">
      <w:pPr>
        <w:pStyle w:val="TOC3"/>
        <w:tabs>
          <w:tab w:val="right" w:leader="dot" w:pos="9344"/>
        </w:tabs>
        <w:ind w:left="960" w:firstLine="480"/>
        <w:rPr>
          <w:rStyle w:val="ac"/>
          <w:rFonts w:hint="eastAsia"/>
        </w:rPr>
      </w:pPr>
      <w:hyperlink w:anchor="_Toc199606583" w:history="1">
        <w:r w:rsidRPr="00102B20">
          <w:rPr>
            <w:rStyle w:val="ac"/>
            <w:rFonts w:hint="eastAsia"/>
            <w:noProof/>
          </w:rPr>
          <w:t>2.3.2</w:t>
        </w:r>
        <w:r w:rsidRPr="00102B20">
          <w:rPr>
            <w:rStyle w:val="ac"/>
            <w:rFonts w:hint="eastAsia"/>
            <w:noProof/>
          </w:rPr>
          <w:t>内置驱动模块的分配</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83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19</w:t>
        </w:r>
        <w:r w:rsidRPr="00E37748">
          <w:rPr>
            <w:rStyle w:val="ac"/>
            <w:rFonts w:hint="eastAsia"/>
            <w:webHidden/>
          </w:rPr>
          <w:fldChar w:fldCharType="end"/>
        </w:r>
      </w:hyperlink>
    </w:p>
    <w:p w14:paraId="3A608036" w14:textId="1B7396C3" w:rsidR="00E37748" w:rsidRPr="00E37748" w:rsidRDefault="00E37748">
      <w:pPr>
        <w:pStyle w:val="TOC2"/>
        <w:rPr>
          <w:rStyle w:val="ac"/>
          <w:rFonts w:hint="eastAsia"/>
        </w:rPr>
      </w:pPr>
      <w:hyperlink w:anchor="_Toc199606584" w:history="1">
        <w:r w:rsidRPr="00E37748">
          <w:rPr>
            <w:rStyle w:val="ac"/>
            <w:rFonts w:eastAsiaTheme="minorEastAsia" w:cstheme="minorBidi" w:hint="eastAsia"/>
          </w:rPr>
          <w:t>2.4</w:t>
        </w:r>
        <w:r w:rsidRPr="00E37748">
          <w:rPr>
            <w:rStyle w:val="ac"/>
            <w:rFonts w:eastAsiaTheme="minorEastAsia" w:cstheme="minorBidi" w:hint="eastAsia"/>
          </w:rPr>
          <w:t>本章小结</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84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0</w:t>
        </w:r>
        <w:r w:rsidRPr="00E37748">
          <w:rPr>
            <w:rStyle w:val="ac"/>
            <w:rFonts w:eastAsiaTheme="minorEastAsia" w:cstheme="minorBidi" w:hint="eastAsia"/>
            <w:webHidden/>
          </w:rPr>
          <w:fldChar w:fldCharType="end"/>
        </w:r>
      </w:hyperlink>
    </w:p>
    <w:p w14:paraId="232358F5" w14:textId="02B1B662" w:rsidR="00E37748" w:rsidRPr="00E37748" w:rsidRDefault="00E37748">
      <w:pPr>
        <w:pStyle w:val="TOC1"/>
        <w:rPr>
          <w:rStyle w:val="ac"/>
          <w:rFonts w:ascii="Times New Roman" w:hAnsi="Times New Roman" w:hint="eastAsia"/>
        </w:rPr>
      </w:pPr>
      <w:hyperlink w:anchor="_Toc199606585" w:history="1">
        <w:r w:rsidRPr="00E37748">
          <w:rPr>
            <w:rStyle w:val="ac"/>
            <w:rFonts w:ascii="Times New Roman" w:hAnsi="Times New Roman" w:hint="eastAsia"/>
          </w:rPr>
          <w:t>第三章</w:t>
        </w:r>
        <w:r w:rsidRPr="00E37748">
          <w:rPr>
            <w:rStyle w:val="ac"/>
            <w:rFonts w:ascii="Times New Roman" w:hAnsi="Times New Roman" w:hint="eastAsia"/>
          </w:rPr>
          <w:t xml:space="preserve"> </w:t>
        </w:r>
        <w:r w:rsidRPr="00E37748">
          <w:rPr>
            <w:rStyle w:val="ac"/>
            <w:rFonts w:ascii="Times New Roman" w:hAnsi="Times New Roman" w:hint="eastAsia"/>
          </w:rPr>
          <w:t>五指灵巧手触觉传感系统的集成设计</w:t>
        </w:r>
        <w:r w:rsidRPr="00E37748">
          <w:rPr>
            <w:rStyle w:val="ac"/>
            <w:rFonts w:ascii="Times New Roman" w:hAnsi="Times New Roman" w:hint="eastAsia"/>
            <w:webHidden/>
          </w:rPr>
          <w:tab/>
        </w:r>
        <w:r w:rsidRPr="00E37748">
          <w:rPr>
            <w:rStyle w:val="ac"/>
            <w:rFonts w:ascii="Times New Roman" w:hAnsi="Times New Roman" w:hint="eastAsia"/>
            <w:webHidden/>
          </w:rPr>
          <w:fldChar w:fldCharType="begin"/>
        </w:r>
        <w:r w:rsidRPr="00E37748">
          <w:rPr>
            <w:rStyle w:val="ac"/>
            <w:rFonts w:ascii="Times New Roman" w:hAnsi="Times New Roman" w:hint="eastAsia"/>
            <w:webHidden/>
          </w:rPr>
          <w:instrText xml:space="preserve"> </w:instrText>
        </w:r>
        <w:r w:rsidRPr="00E37748">
          <w:rPr>
            <w:rStyle w:val="ac"/>
            <w:rFonts w:ascii="Times New Roman" w:hAnsi="Times New Roman"/>
            <w:webHidden/>
          </w:rPr>
          <w:instrText>PAGEREF _Toc199606585 \h</w:instrText>
        </w:r>
        <w:r w:rsidRPr="00E37748">
          <w:rPr>
            <w:rStyle w:val="ac"/>
            <w:rFonts w:ascii="Times New Roman" w:hAnsi="Times New Roman" w:hint="eastAsia"/>
            <w:webHidden/>
          </w:rPr>
          <w:instrText xml:space="preserve"> </w:instrText>
        </w:r>
        <w:r w:rsidRPr="00E37748">
          <w:rPr>
            <w:rStyle w:val="ac"/>
            <w:rFonts w:ascii="Times New Roman" w:hAnsi="Times New Roman" w:hint="eastAsia"/>
            <w:webHidden/>
          </w:rPr>
        </w:r>
        <w:r w:rsidRPr="00E37748">
          <w:rPr>
            <w:rStyle w:val="ac"/>
            <w:rFonts w:ascii="Times New Roman" w:hAnsi="Times New Roman" w:hint="eastAsia"/>
            <w:webHidden/>
          </w:rPr>
          <w:fldChar w:fldCharType="separate"/>
        </w:r>
        <w:r w:rsidR="006C142B">
          <w:rPr>
            <w:rStyle w:val="ac"/>
            <w:rFonts w:ascii="Times New Roman" w:hAnsi="Times New Roman"/>
            <w:webHidden/>
          </w:rPr>
          <w:t>21</w:t>
        </w:r>
        <w:r w:rsidRPr="00E37748">
          <w:rPr>
            <w:rStyle w:val="ac"/>
            <w:rFonts w:ascii="Times New Roman" w:hAnsi="Times New Roman" w:hint="eastAsia"/>
            <w:webHidden/>
          </w:rPr>
          <w:fldChar w:fldCharType="end"/>
        </w:r>
      </w:hyperlink>
    </w:p>
    <w:p w14:paraId="1E187178" w14:textId="1E83DA7D" w:rsidR="00E37748" w:rsidRPr="00E37748" w:rsidRDefault="00E37748">
      <w:pPr>
        <w:pStyle w:val="TOC2"/>
        <w:rPr>
          <w:rStyle w:val="ac"/>
          <w:rFonts w:hint="eastAsia"/>
        </w:rPr>
      </w:pPr>
      <w:hyperlink w:anchor="_Toc199606586" w:history="1">
        <w:r w:rsidRPr="00E37748">
          <w:rPr>
            <w:rStyle w:val="ac"/>
            <w:rFonts w:eastAsiaTheme="minorEastAsia" w:cstheme="minorBidi" w:hint="eastAsia"/>
          </w:rPr>
          <w:t>3.1</w:t>
        </w:r>
        <w:r w:rsidRPr="00E37748">
          <w:rPr>
            <w:rStyle w:val="ac"/>
            <w:rFonts w:eastAsiaTheme="minorEastAsia" w:cstheme="minorBidi" w:hint="eastAsia"/>
          </w:rPr>
          <w:t>敏感元件的设计与制备</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86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1</w:t>
        </w:r>
        <w:r w:rsidRPr="00E37748">
          <w:rPr>
            <w:rStyle w:val="ac"/>
            <w:rFonts w:eastAsiaTheme="minorEastAsia" w:cstheme="minorBidi" w:hint="eastAsia"/>
            <w:webHidden/>
          </w:rPr>
          <w:fldChar w:fldCharType="end"/>
        </w:r>
      </w:hyperlink>
    </w:p>
    <w:p w14:paraId="2AC5C07E" w14:textId="1371759F" w:rsidR="00E37748" w:rsidRPr="00E37748" w:rsidRDefault="00E37748">
      <w:pPr>
        <w:pStyle w:val="TOC3"/>
        <w:tabs>
          <w:tab w:val="right" w:leader="dot" w:pos="9344"/>
        </w:tabs>
        <w:ind w:left="960" w:firstLine="480"/>
        <w:rPr>
          <w:rStyle w:val="ac"/>
          <w:rFonts w:hint="eastAsia"/>
        </w:rPr>
      </w:pPr>
      <w:hyperlink w:anchor="_Toc199606587" w:history="1">
        <w:r w:rsidRPr="00102B20">
          <w:rPr>
            <w:rStyle w:val="ac"/>
            <w:rFonts w:hint="eastAsia"/>
            <w:noProof/>
          </w:rPr>
          <w:t>3.1.1</w:t>
        </w:r>
        <w:r w:rsidRPr="00102B20">
          <w:rPr>
            <w:rStyle w:val="ac"/>
            <w:rFonts w:hint="eastAsia"/>
            <w:noProof/>
          </w:rPr>
          <w:t>应变片静态力传感元件</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87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1</w:t>
        </w:r>
        <w:r w:rsidRPr="00E37748">
          <w:rPr>
            <w:rStyle w:val="ac"/>
            <w:rFonts w:hint="eastAsia"/>
            <w:webHidden/>
          </w:rPr>
          <w:fldChar w:fldCharType="end"/>
        </w:r>
      </w:hyperlink>
    </w:p>
    <w:p w14:paraId="7F766894" w14:textId="3910F8D8" w:rsidR="00E37748" w:rsidRPr="00E37748" w:rsidRDefault="00E37748">
      <w:pPr>
        <w:pStyle w:val="TOC3"/>
        <w:tabs>
          <w:tab w:val="right" w:leader="dot" w:pos="9344"/>
        </w:tabs>
        <w:ind w:left="960" w:firstLine="480"/>
        <w:rPr>
          <w:rStyle w:val="ac"/>
          <w:rFonts w:hint="eastAsia"/>
        </w:rPr>
      </w:pPr>
      <w:hyperlink w:anchor="_Toc199606588" w:history="1">
        <w:r w:rsidRPr="00102B20">
          <w:rPr>
            <w:rStyle w:val="ac"/>
            <w:rFonts w:hint="eastAsia"/>
            <w:noProof/>
          </w:rPr>
          <w:t>3.1.2 PVDF</w:t>
        </w:r>
        <w:r w:rsidRPr="00102B20">
          <w:rPr>
            <w:rStyle w:val="ac"/>
            <w:rFonts w:hint="eastAsia"/>
            <w:noProof/>
          </w:rPr>
          <w:t>动态力传感元件</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88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2</w:t>
        </w:r>
        <w:r w:rsidRPr="00E37748">
          <w:rPr>
            <w:rStyle w:val="ac"/>
            <w:rFonts w:hint="eastAsia"/>
            <w:webHidden/>
          </w:rPr>
          <w:fldChar w:fldCharType="end"/>
        </w:r>
      </w:hyperlink>
    </w:p>
    <w:p w14:paraId="7C96E88D" w14:textId="0FC7BDCA" w:rsidR="00E37748" w:rsidRPr="00E37748" w:rsidRDefault="00E37748">
      <w:pPr>
        <w:pStyle w:val="TOC2"/>
        <w:rPr>
          <w:rStyle w:val="ac"/>
          <w:rFonts w:hint="eastAsia"/>
        </w:rPr>
      </w:pPr>
      <w:hyperlink w:anchor="_Toc199606589" w:history="1">
        <w:r w:rsidRPr="00E37748">
          <w:rPr>
            <w:rStyle w:val="ac"/>
            <w:rFonts w:eastAsiaTheme="minorEastAsia" w:cstheme="minorBidi" w:hint="eastAsia"/>
          </w:rPr>
          <w:t>3.2</w:t>
        </w:r>
        <w:r w:rsidRPr="00E37748">
          <w:rPr>
            <w:rStyle w:val="ac"/>
            <w:rFonts w:eastAsiaTheme="minorEastAsia" w:cstheme="minorBidi" w:hint="eastAsia"/>
          </w:rPr>
          <w:t>触觉传感器的布置方案</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89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3</w:t>
        </w:r>
        <w:r w:rsidRPr="00E37748">
          <w:rPr>
            <w:rStyle w:val="ac"/>
            <w:rFonts w:eastAsiaTheme="minorEastAsia" w:cstheme="minorBidi" w:hint="eastAsia"/>
            <w:webHidden/>
          </w:rPr>
          <w:fldChar w:fldCharType="end"/>
        </w:r>
      </w:hyperlink>
    </w:p>
    <w:p w14:paraId="446473EA" w14:textId="38C81D27" w:rsidR="00E37748" w:rsidRPr="00E37748" w:rsidRDefault="00E37748">
      <w:pPr>
        <w:pStyle w:val="TOC2"/>
        <w:rPr>
          <w:rStyle w:val="ac"/>
          <w:rFonts w:hint="eastAsia"/>
        </w:rPr>
      </w:pPr>
      <w:hyperlink w:anchor="_Toc199606590" w:history="1">
        <w:r w:rsidRPr="00E37748">
          <w:rPr>
            <w:rStyle w:val="ac"/>
            <w:rFonts w:eastAsiaTheme="minorEastAsia" w:cstheme="minorBidi" w:hint="eastAsia"/>
          </w:rPr>
          <w:t>3.3</w:t>
        </w:r>
        <w:r w:rsidRPr="00E37748">
          <w:rPr>
            <w:rStyle w:val="ac"/>
            <w:rFonts w:eastAsiaTheme="minorEastAsia" w:cstheme="minorBidi" w:hint="eastAsia"/>
          </w:rPr>
          <w:t>柔性皮肤制作方案</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90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3</w:t>
        </w:r>
        <w:r w:rsidRPr="00E37748">
          <w:rPr>
            <w:rStyle w:val="ac"/>
            <w:rFonts w:eastAsiaTheme="minorEastAsia" w:cstheme="minorBidi" w:hint="eastAsia"/>
            <w:webHidden/>
          </w:rPr>
          <w:fldChar w:fldCharType="end"/>
        </w:r>
      </w:hyperlink>
    </w:p>
    <w:p w14:paraId="5CBFBA3D" w14:textId="2DA60392" w:rsidR="00E37748" w:rsidRPr="00E37748" w:rsidRDefault="00E37748">
      <w:pPr>
        <w:pStyle w:val="TOC3"/>
        <w:tabs>
          <w:tab w:val="right" w:leader="dot" w:pos="9344"/>
        </w:tabs>
        <w:ind w:left="960" w:firstLine="480"/>
        <w:rPr>
          <w:rStyle w:val="ac"/>
          <w:rFonts w:hint="eastAsia"/>
        </w:rPr>
      </w:pPr>
      <w:hyperlink w:anchor="_Toc199606591" w:history="1">
        <w:r w:rsidRPr="00102B20">
          <w:rPr>
            <w:rStyle w:val="ac"/>
            <w:rFonts w:hint="eastAsia"/>
            <w:noProof/>
          </w:rPr>
          <w:t>3.3.1</w:t>
        </w:r>
        <w:r w:rsidRPr="00102B20">
          <w:rPr>
            <w:rStyle w:val="ac"/>
            <w:rFonts w:hint="eastAsia"/>
            <w:noProof/>
          </w:rPr>
          <w:t>硅胶浇筑工艺制备柔性皮肤</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91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4</w:t>
        </w:r>
        <w:r w:rsidRPr="00E37748">
          <w:rPr>
            <w:rStyle w:val="ac"/>
            <w:rFonts w:hint="eastAsia"/>
            <w:webHidden/>
          </w:rPr>
          <w:fldChar w:fldCharType="end"/>
        </w:r>
      </w:hyperlink>
    </w:p>
    <w:p w14:paraId="42589505" w14:textId="41FA81CA" w:rsidR="00E37748" w:rsidRPr="00E37748" w:rsidRDefault="00E37748">
      <w:pPr>
        <w:pStyle w:val="TOC3"/>
        <w:tabs>
          <w:tab w:val="right" w:leader="dot" w:pos="9344"/>
        </w:tabs>
        <w:ind w:left="960" w:firstLine="480"/>
        <w:rPr>
          <w:rStyle w:val="ac"/>
          <w:rFonts w:hint="eastAsia"/>
        </w:rPr>
      </w:pPr>
      <w:hyperlink w:anchor="_Toc199606592" w:history="1">
        <w:r w:rsidRPr="00102B20">
          <w:rPr>
            <w:rStyle w:val="ac"/>
            <w:rFonts w:hint="eastAsia"/>
            <w:noProof/>
          </w:rPr>
          <w:t>3.3.2</w:t>
        </w:r>
        <w:r w:rsidRPr="00102B20">
          <w:rPr>
            <w:rStyle w:val="ac"/>
            <w:rFonts w:hint="eastAsia"/>
            <w:noProof/>
          </w:rPr>
          <w:t>室温固化硅硅胶制备柔性皮肤</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92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5</w:t>
        </w:r>
        <w:r w:rsidRPr="00E37748">
          <w:rPr>
            <w:rStyle w:val="ac"/>
            <w:rFonts w:hint="eastAsia"/>
            <w:webHidden/>
          </w:rPr>
          <w:fldChar w:fldCharType="end"/>
        </w:r>
      </w:hyperlink>
    </w:p>
    <w:p w14:paraId="5B59B901" w14:textId="60CF8B26" w:rsidR="00E37748" w:rsidRPr="00E37748" w:rsidRDefault="00E37748">
      <w:pPr>
        <w:pStyle w:val="TOC3"/>
        <w:tabs>
          <w:tab w:val="right" w:leader="dot" w:pos="9344"/>
        </w:tabs>
        <w:ind w:left="960" w:firstLine="480"/>
        <w:rPr>
          <w:rStyle w:val="ac"/>
          <w:rFonts w:hint="eastAsia"/>
        </w:rPr>
      </w:pPr>
      <w:hyperlink w:anchor="_Toc199606593" w:history="1">
        <w:r w:rsidRPr="00102B20">
          <w:rPr>
            <w:rStyle w:val="ac"/>
            <w:rFonts w:hint="eastAsia"/>
            <w:noProof/>
          </w:rPr>
          <w:t>3.3.3</w:t>
        </w:r>
        <w:r w:rsidRPr="00102B20">
          <w:rPr>
            <w:rStyle w:val="ac"/>
            <w:rFonts w:hint="eastAsia"/>
            <w:noProof/>
          </w:rPr>
          <w:t>方案对比与最终选型</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93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6</w:t>
        </w:r>
        <w:r w:rsidRPr="00E37748">
          <w:rPr>
            <w:rStyle w:val="ac"/>
            <w:rFonts w:hint="eastAsia"/>
            <w:webHidden/>
          </w:rPr>
          <w:fldChar w:fldCharType="end"/>
        </w:r>
      </w:hyperlink>
    </w:p>
    <w:p w14:paraId="1C1B538D" w14:textId="272D7E8A" w:rsidR="00E37748" w:rsidRPr="00E37748" w:rsidRDefault="00E37748">
      <w:pPr>
        <w:pStyle w:val="TOC2"/>
        <w:rPr>
          <w:rStyle w:val="ac"/>
          <w:rFonts w:hint="eastAsia"/>
        </w:rPr>
      </w:pPr>
      <w:hyperlink w:anchor="_Toc199606594" w:history="1">
        <w:r w:rsidRPr="00E37748">
          <w:rPr>
            <w:rStyle w:val="ac"/>
            <w:rFonts w:eastAsiaTheme="minorEastAsia" w:cstheme="minorBidi" w:hint="eastAsia"/>
          </w:rPr>
          <w:t>3.4</w:t>
        </w:r>
        <w:r w:rsidRPr="00E37748">
          <w:rPr>
            <w:rStyle w:val="ac"/>
            <w:rFonts w:eastAsiaTheme="minorEastAsia" w:cstheme="minorBidi" w:hint="eastAsia"/>
          </w:rPr>
          <w:t>触觉信号质量测试分析</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94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7</w:t>
        </w:r>
        <w:r w:rsidRPr="00E37748">
          <w:rPr>
            <w:rStyle w:val="ac"/>
            <w:rFonts w:eastAsiaTheme="minorEastAsia" w:cstheme="minorBidi" w:hint="eastAsia"/>
            <w:webHidden/>
          </w:rPr>
          <w:fldChar w:fldCharType="end"/>
        </w:r>
      </w:hyperlink>
    </w:p>
    <w:p w14:paraId="5F61092F" w14:textId="4A8162A1" w:rsidR="00E37748" w:rsidRPr="00E37748" w:rsidRDefault="00E37748">
      <w:pPr>
        <w:pStyle w:val="TOC3"/>
        <w:tabs>
          <w:tab w:val="right" w:leader="dot" w:pos="9344"/>
        </w:tabs>
        <w:ind w:left="960" w:firstLine="480"/>
        <w:rPr>
          <w:rStyle w:val="ac"/>
          <w:rFonts w:hint="eastAsia"/>
        </w:rPr>
      </w:pPr>
      <w:hyperlink w:anchor="_Toc199606595" w:history="1">
        <w:r w:rsidRPr="00102B20">
          <w:rPr>
            <w:rStyle w:val="ac"/>
            <w:rFonts w:hint="eastAsia"/>
            <w:noProof/>
          </w:rPr>
          <w:t>3.4.1</w:t>
        </w:r>
        <w:r w:rsidRPr="00102B20">
          <w:rPr>
            <w:rStyle w:val="ac"/>
            <w:rFonts w:hint="eastAsia"/>
            <w:noProof/>
          </w:rPr>
          <w:t>应变片静态力传感器信号测试分析</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95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7</w:t>
        </w:r>
        <w:r w:rsidRPr="00E37748">
          <w:rPr>
            <w:rStyle w:val="ac"/>
            <w:rFonts w:hint="eastAsia"/>
            <w:webHidden/>
          </w:rPr>
          <w:fldChar w:fldCharType="end"/>
        </w:r>
      </w:hyperlink>
    </w:p>
    <w:p w14:paraId="28AA3C6C" w14:textId="18D61DB5" w:rsidR="00E37748" w:rsidRPr="00E37748" w:rsidRDefault="00E37748">
      <w:pPr>
        <w:pStyle w:val="TOC3"/>
        <w:tabs>
          <w:tab w:val="right" w:leader="dot" w:pos="9344"/>
        </w:tabs>
        <w:ind w:left="960" w:firstLine="480"/>
        <w:rPr>
          <w:rStyle w:val="ac"/>
          <w:rFonts w:hint="eastAsia"/>
        </w:rPr>
      </w:pPr>
      <w:hyperlink w:anchor="_Toc199606596" w:history="1">
        <w:r w:rsidRPr="00102B20">
          <w:rPr>
            <w:rStyle w:val="ac"/>
            <w:rFonts w:hint="eastAsia"/>
            <w:noProof/>
          </w:rPr>
          <w:t>3.4.2 PVDF</w:t>
        </w:r>
        <w:r w:rsidRPr="00102B20">
          <w:rPr>
            <w:rStyle w:val="ac"/>
            <w:rFonts w:hint="eastAsia"/>
            <w:noProof/>
          </w:rPr>
          <w:t>动态力传感器信号测试分析</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596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8</w:t>
        </w:r>
        <w:r w:rsidRPr="00E37748">
          <w:rPr>
            <w:rStyle w:val="ac"/>
            <w:rFonts w:hint="eastAsia"/>
            <w:webHidden/>
          </w:rPr>
          <w:fldChar w:fldCharType="end"/>
        </w:r>
      </w:hyperlink>
    </w:p>
    <w:p w14:paraId="25DCC7BD" w14:textId="1825D7F4" w:rsidR="00E37748" w:rsidRPr="00E37748" w:rsidRDefault="00E37748">
      <w:pPr>
        <w:pStyle w:val="TOC2"/>
        <w:rPr>
          <w:rStyle w:val="ac"/>
          <w:rFonts w:hint="eastAsia"/>
        </w:rPr>
      </w:pPr>
      <w:hyperlink w:anchor="_Toc199606597" w:history="1">
        <w:r w:rsidRPr="00E37748">
          <w:rPr>
            <w:rStyle w:val="ac"/>
            <w:rFonts w:eastAsiaTheme="minorEastAsia" w:cstheme="minorBidi" w:hint="eastAsia"/>
          </w:rPr>
          <w:t>3.5</w:t>
        </w:r>
        <w:r w:rsidRPr="00E37748">
          <w:rPr>
            <w:rStyle w:val="ac"/>
            <w:rFonts w:eastAsiaTheme="minorEastAsia" w:cstheme="minorBidi" w:hint="eastAsia"/>
          </w:rPr>
          <w:t>本章小结</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97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8</w:t>
        </w:r>
        <w:r w:rsidRPr="00E37748">
          <w:rPr>
            <w:rStyle w:val="ac"/>
            <w:rFonts w:eastAsiaTheme="minorEastAsia" w:cstheme="minorBidi" w:hint="eastAsia"/>
            <w:webHidden/>
          </w:rPr>
          <w:fldChar w:fldCharType="end"/>
        </w:r>
      </w:hyperlink>
    </w:p>
    <w:p w14:paraId="21E76299" w14:textId="1C853C4B" w:rsidR="00E37748" w:rsidRPr="00E37748" w:rsidRDefault="00E37748">
      <w:pPr>
        <w:pStyle w:val="TOC1"/>
        <w:rPr>
          <w:rStyle w:val="ac"/>
          <w:rFonts w:ascii="Times New Roman" w:hAnsi="Times New Roman" w:hint="eastAsia"/>
        </w:rPr>
      </w:pPr>
      <w:hyperlink w:anchor="_Toc199606598" w:history="1">
        <w:r w:rsidRPr="00E37748">
          <w:rPr>
            <w:rStyle w:val="ac"/>
            <w:rFonts w:ascii="Times New Roman" w:hAnsi="Times New Roman" w:hint="eastAsia"/>
          </w:rPr>
          <w:t>第四章</w:t>
        </w:r>
        <w:r w:rsidRPr="00E37748">
          <w:rPr>
            <w:rStyle w:val="ac"/>
            <w:rFonts w:ascii="Times New Roman" w:hAnsi="Times New Roman" w:hint="eastAsia"/>
          </w:rPr>
          <w:t xml:space="preserve"> </w:t>
        </w:r>
        <w:r w:rsidRPr="00E37748">
          <w:rPr>
            <w:rStyle w:val="ac"/>
            <w:rFonts w:ascii="Times New Roman" w:hAnsi="Times New Roman" w:hint="eastAsia"/>
          </w:rPr>
          <w:t>五指灵巧手控制系统的设计</w:t>
        </w:r>
        <w:r w:rsidRPr="00E37748">
          <w:rPr>
            <w:rStyle w:val="ac"/>
            <w:rFonts w:ascii="Times New Roman" w:hAnsi="Times New Roman" w:hint="eastAsia"/>
            <w:webHidden/>
          </w:rPr>
          <w:tab/>
        </w:r>
        <w:r w:rsidRPr="00E37748">
          <w:rPr>
            <w:rStyle w:val="ac"/>
            <w:rFonts w:ascii="Times New Roman" w:hAnsi="Times New Roman" w:hint="eastAsia"/>
            <w:webHidden/>
          </w:rPr>
          <w:fldChar w:fldCharType="begin"/>
        </w:r>
        <w:r w:rsidRPr="00E37748">
          <w:rPr>
            <w:rStyle w:val="ac"/>
            <w:rFonts w:ascii="Times New Roman" w:hAnsi="Times New Roman" w:hint="eastAsia"/>
            <w:webHidden/>
          </w:rPr>
          <w:instrText xml:space="preserve"> </w:instrText>
        </w:r>
        <w:r w:rsidRPr="00E37748">
          <w:rPr>
            <w:rStyle w:val="ac"/>
            <w:rFonts w:ascii="Times New Roman" w:hAnsi="Times New Roman"/>
            <w:webHidden/>
          </w:rPr>
          <w:instrText>PAGEREF _Toc199606598 \h</w:instrText>
        </w:r>
        <w:r w:rsidRPr="00E37748">
          <w:rPr>
            <w:rStyle w:val="ac"/>
            <w:rFonts w:ascii="Times New Roman" w:hAnsi="Times New Roman" w:hint="eastAsia"/>
            <w:webHidden/>
          </w:rPr>
          <w:instrText xml:space="preserve"> </w:instrText>
        </w:r>
        <w:r w:rsidRPr="00E37748">
          <w:rPr>
            <w:rStyle w:val="ac"/>
            <w:rFonts w:ascii="Times New Roman" w:hAnsi="Times New Roman" w:hint="eastAsia"/>
            <w:webHidden/>
          </w:rPr>
        </w:r>
        <w:r w:rsidRPr="00E37748">
          <w:rPr>
            <w:rStyle w:val="ac"/>
            <w:rFonts w:ascii="Times New Roman" w:hAnsi="Times New Roman" w:hint="eastAsia"/>
            <w:webHidden/>
          </w:rPr>
          <w:fldChar w:fldCharType="separate"/>
        </w:r>
        <w:r w:rsidR="006C142B">
          <w:rPr>
            <w:rStyle w:val="ac"/>
            <w:rFonts w:ascii="Times New Roman" w:hAnsi="Times New Roman"/>
            <w:webHidden/>
          </w:rPr>
          <w:t>29</w:t>
        </w:r>
        <w:r w:rsidRPr="00E37748">
          <w:rPr>
            <w:rStyle w:val="ac"/>
            <w:rFonts w:ascii="Times New Roman" w:hAnsi="Times New Roman" w:hint="eastAsia"/>
            <w:webHidden/>
          </w:rPr>
          <w:fldChar w:fldCharType="end"/>
        </w:r>
      </w:hyperlink>
    </w:p>
    <w:p w14:paraId="44BE3F41" w14:textId="0A28AB6E" w:rsidR="00E37748" w:rsidRPr="00E37748" w:rsidRDefault="00E37748">
      <w:pPr>
        <w:pStyle w:val="TOC2"/>
        <w:rPr>
          <w:rStyle w:val="ac"/>
          <w:rFonts w:hint="eastAsia"/>
        </w:rPr>
      </w:pPr>
      <w:hyperlink w:anchor="_Toc199606599" w:history="1">
        <w:r w:rsidRPr="00E37748">
          <w:rPr>
            <w:rStyle w:val="ac"/>
            <w:rFonts w:eastAsiaTheme="minorEastAsia" w:cstheme="minorBidi" w:hint="eastAsia"/>
          </w:rPr>
          <w:t xml:space="preserve">4.1 </w:t>
        </w:r>
        <w:r w:rsidRPr="00E37748">
          <w:rPr>
            <w:rStyle w:val="ac"/>
            <w:rFonts w:eastAsiaTheme="minorEastAsia" w:cstheme="minorBidi" w:hint="eastAsia"/>
          </w:rPr>
          <w:t>电机的选型与控制方法</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599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29</w:t>
        </w:r>
        <w:r w:rsidRPr="00E37748">
          <w:rPr>
            <w:rStyle w:val="ac"/>
            <w:rFonts w:eastAsiaTheme="minorEastAsia" w:cstheme="minorBidi" w:hint="eastAsia"/>
            <w:webHidden/>
          </w:rPr>
          <w:fldChar w:fldCharType="end"/>
        </w:r>
      </w:hyperlink>
    </w:p>
    <w:p w14:paraId="518D78E1" w14:textId="5E43B757" w:rsidR="00E37748" w:rsidRPr="00E37748" w:rsidRDefault="00E37748">
      <w:pPr>
        <w:pStyle w:val="TOC3"/>
        <w:tabs>
          <w:tab w:val="right" w:leader="dot" w:pos="9344"/>
        </w:tabs>
        <w:ind w:left="960" w:firstLine="480"/>
        <w:rPr>
          <w:rStyle w:val="ac"/>
          <w:rFonts w:hint="eastAsia"/>
        </w:rPr>
      </w:pPr>
      <w:hyperlink w:anchor="_Toc199606600" w:history="1">
        <w:r w:rsidRPr="00102B20">
          <w:rPr>
            <w:rStyle w:val="ac"/>
            <w:rFonts w:hint="eastAsia"/>
            <w:noProof/>
          </w:rPr>
          <w:t>4.1.1 PWM</w:t>
        </w:r>
        <w:r w:rsidRPr="00102B20">
          <w:rPr>
            <w:rStyle w:val="ac"/>
            <w:rFonts w:hint="eastAsia"/>
            <w:noProof/>
          </w:rPr>
          <w:t>舵机及其控制方法</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0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29</w:t>
        </w:r>
        <w:r w:rsidRPr="00E37748">
          <w:rPr>
            <w:rStyle w:val="ac"/>
            <w:rFonts w:hint="eastAsia"/>
            <w:webHidden/>
          </w:rPr>
          <w:fldChar w:fldCharType="end"/>
        </w:r>
      </w:hyperlink>
    </w:p>
    <w:p w14:paraId="3B632887" w14:textId="5A0658D6" w:rsidR="00E37748" w:rsidRPr="00E37748" w:rsidRDefault="00E37748">
      <w:pPr>
        <w:pStyle w:val="TOC3"/>
        <w:tabs>
          <w:tab w:val="right" w:leader="dot" w:pos="9344"/>
        </w:tabs>
        <w:ind w:left="960" w:firstLine="480"/>
        <w:rPr>
          <w:rStyle w:val="ac"/>
          <w:rFonts w:hint="eastAsia"/>
        </w:rPr>
      </w:pPr>
      <w:hyperlink w:anchor="_Toc199606601" w:history="1">
        <w:r w:rsidRPr="00102B20">
          <w:rPr>
            <w:rStyle w:val="ac"/>
            <w:rFonts w:hint="eastAsia"/>
            <w:noProof/>
          </w:rPr>
          <w:t>4.1.2</w:t>
        </w:r>
        <w:r w:rsidRPr="00102B20">
          <w:rPr>
            <w:rStyle w:val="ac"/>
            <w:rFonts w:hint="eastAsia"/>
            <w:noProof/>
          </w:rPr>
          <w:t>总线舵机及其控制方法</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1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1</w:t>
        </w:r>
        <w:r w:rsidRPr="00E37748">
          <w:rPr>
            <w:rStyle w:val="ac"/>
            <w:rFonts w:hint="eastAsia"/>
            <w:webHidden/>
          </w:rPr>
          <w:fldChar w:fldCharType="end"/>
        </w:r>
      </w:hyperlink>
    </w:p>
    <w:p w14:paraId="6616A63F" w14:textId="2EADB5BF" w:rsidR="00E37748" w:rsidRPr="00E37748" w:rsidRDefault="00E37748">
      <w:pPr>
        <w:pStyle w:val="TOC3"/>
        <w:tabs>
          <w:tab w:val="right" w:leader="dot" w:pos="9344"/>
        </w:tabs>
        <w:ind w:left="960" w:firstLine="480"/>
        <w:rPr>
          <w:rStyle w:val="ac"/>
          <w:rFonts w:hint="eastAsia"/>
        </w:rPr>
      </w:pPr>
      <w:hyperlink w:anchor="_Toc199606602" w:history="1">
        <w:r w:rsidRPr="00102B20">
          <w:rPr>
            <w:rStyle w:val="ac"/>
            <w:rFonts w:hint="eastAsia"/>
            <w:noProof/>
          </w:rPr>
          <w:t>4.1.3</w:t>
        </w:r>
        <w:r w:rsidRPr="00102B20">
          <w:rPr>
            <w:rStyle w:val="ac"/>
            <w:rFonts w:hint="eastAsia"/>
            <w:noProof/>
          </w:rPr>
          <w:t>各驱动模块的舵机选型方案</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2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3</w:t>
        </w:r>
        <w:r w:rsidRPr="00E37748">
          <w:rPr>
            <w:rStyle w:val="ac"/>
            <w:rFonts w:hint="eastAsia"/>
            <w:webHidden/>
          </w:rPr>
          <w:fldChar w:fldCharType="end"/>
        </w:r>
      </w:hyperlink>
    </w:p>
    <w:p w14:paraId="0DF4AB9C" w14:textId="0E85B2C0" w:rsidR="00E37748" w:rsidRPr="00E37748" w:rsidRDefault="00E37748">
      <w:pPr>
        <w:pStyle w:val="TOC2"/>
        <w:rPr>
          <w:rStyle w:val="ac"/>
          <w:rFonts w:hint="eastAsia"/>
        </w:rPr>
      </w:pPr>
      <w:hyperlink w:anchor="_Toc199606603" w:history="1">
        <w:r w:rsidRPr="00E37748">
          <w:rPr>
            <w:rStyle w:val="ac"/>
            <w:rFonts w:eastAsiaTheme="minorEastAsia" w:cstheme="minorBidi" w:hint="eastAsia"/>
          </w:rPr>
          <w:t xml:space="preserve">4.2 </w:t>
        </w:r>
        <w:r w:rsidRPr="00E37748">
          <w:rPr>
            <w:rStyle w:val="ac"/>
            <w:rFonts w:eastAsiaTheme="minorEastAsia" w:cstheme="minorBidi" w:hint="eastAsia"/>
          </w:rPr>
          <w:t>主控芯片和集成控制板的选型方案</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03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34</w:t>
        </w:r>
        <w:r w:rsidRPr="00E37748">
          <w:rPr>
            <w:rStyle w:val="ac"/>
            <w:rFonts w:eastAsiaTheme="minorEastAsia" w:cstheme="minorBidi" w:hint="eastAsia"/>
            <w:webHidden/>
          </w:rPr>
          <w:fldChar w:fldCharType="end"/>
        </w:r>
      </w:hyperlink>
    </w:p>
    <w:p w14:paraId="7E6848A6" w14:textId="09FAFFB2" w:rsidR="00E37748" w:rsidRPr="00E37748" w:rsidRDefault="00E37748">
      <w:pPr>
        <w:pStyle w:val="TOC3"/>
        <w:tabs>
          <w:tab w:val="right" w:leader="dot" w:pos="9344"/>
        </w:tabs>
        <w:ind w:left="960" w:firstLine="480"/>
        <w:rPr>
          <w:rStyle w:val="ac"/>
          <w:rFonts w:hint="eastAsia"/>
        </w:rPr>
      </w:pPr>
      <w:hyperlink w:anchor="_Toc199606604" w:history="1">
        <w:r w:rsidRPr="00102B20">
          <w:rPr>
            <w:rStyle w:val="ac"/>
            <w:rFonts w:hint="eastAsia"/>
            <w:noProof/>
          </w:rPr>
          <w:t>4.1.1</w:t>
        </w:r>
        <w:r w:rsidRPr="00102B20">
          <w:rPr>
            <w:rStyle w:val="ac"/>
            <w:rFonts w:hint="eastAsia"/>
            <w:noProof/>
          </w:rPr>
          <w:t>集成舵机控制板</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4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4</w:t>
        </w:r>
        <w:r w:rsidRPr="00E37748">
          <w:rPr>
            <w:rStyle w:val="ac"/>
            <w:rFonts w:hint="eastAsia"/>
            <w:webHidden/>
          </w:rPr>
          <w:fldChar w:fldCharType="end"/>
        </w:r>
      </w:hyperlink>
    </w:p>
    <w:p w14:paraId="01B8055D" w14:textId="358DD268" w:rsidR="00E37748" w:rsidRPr="00E37748" w:rsidRDefault="00E37748">
      <w:pPr>
        <w:pStyle w:val="TOC3"/>
        <w:tabs>
          <w:tab w:val="right" w:leader="dot" w:pos="9344"/>
        </w:tabs>
        <w:ind w:left="960" w:firstLine="480"/>
        <w:rPr>
          <w:rStyle w:val="ac"/>
          <w:rFonts w:hint="eastAsia"/>
        </w:rPr>
      </w:pPr>
      <w:hyperlink w:anchor="_Toc199606605" w:history="1">
        <w:r w:rsidRPr="00102B20">
          <w:rPr>
            <w:rStyle w:val="ac"/>
            <w:rFonts w:hint="eastAsia"/>
            <w:noProof/>
          </w:rPr>
          <w:t>4.1.2 URT-1</w:t>
        </w:r>
        <w:r w:rsidRPr="00102B20">
          <w:rPr>
            <w:rStyle w:val="ac"/>
            <w:rFonts w:hint="eastAsia"/>
            <w:noProof/>
          </w:rPr>
          <w:t>总线舵机调试板</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5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5</w:t>
        </w:r>
        <w:r w:rsidRPr="00E37748">
          <w:rPr>
            <w:rStyle w:val="ac"/>
            <w:rFonts w:hint="eastAsia"/>
            <w:webHidden/>
          </w:rPr>
          <w:fldChar w:fldCharType="end"/>
        </w:r>
      </w:hyperlink>
    </w:p>
    <w:p w14:paraId="0BB27A69" w14:textId="1A87E3BF" w:rsidR="00E37748" w:rsidRPr="00E37748" w:rsidRDefault="00E37748">
      <w:pPr>
        <w:pStyle w:val="TOC3"/>
        <w:tabs>
          <w:tab w:val="right" w:leader="dot" w:pos="9344"/>
        </w:tabs>
        <w:ind w:left="960" w:firstLine="480"/>
        <w:rPr>
          <w:rStyle w:val="ac"/>
          <w:rFonts w:hint="eastAsia"/>
        </w:rPr>
      </w:pPr>
      <w:hyperlink w:anchor="_Toc199606606" w:history="1">
        <w:r w:rsidRPr="00102B20">
          <w:rPr>
            <w:rStyle w:val="ac"/>
            <w:rFonts w:hint="eastAsia"/>
            <w:noProof/>
          </w:rPr>
          <w:t>4.1.3 Arduino UNO</w:t>
        </w:r>
        <w:r w:rsidRPr="00102B20">
          <w:rPr>
            <w:rStyle w:val="ac"/>
            <w:rFonts w:hint="eastAsia"/>
            <w:noProof/>
          </w:rPr>
          <w:t>控制板</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6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6</w:t>
        </w:r>
        <w:r w:rsidRPr="00E37748">
          <w:rPr>
            <w:rStyle w:val="ac"/>
            <w:rFonts w:hint="eastAsia"/>
            <w:webHidden/>
          </w:rPr>
          <w:fldChar w:fldCharType="end"/>
        </w:r>
      </w:hyperlink>
    </w:p>
    <w:p w14:paraId="590EB568" w14:textId="23CC851C" w:rsidR="00E37748" w:rsidRPr="00E37748" w:rsidRDefault="00E37748">
      <w:pPr>
        <w:pStyle w:val="TOC2"/>
        <w:rPr>
          <w:rStyle w:val="ac"/>
          <w:rFonts w:hint="eastAsia"/>
        </w:rPr>
      </w:pPr>
      <w:hyperlink w:anchor="_Toc199606607" w:history="1">
        <w:r w:rsidRPr="00E37748">
          <w:rPr>
            <w:rStyle w:val="ac"/>
            <w:rFonts w:eastAsiaTheme="minorEastAsia" w:cstheme="minorBidi" w:hint="eastAsia"/>
          </w:rPr>
          <w:t xml:space="preserve">4.3 </w:t>
        </w:r>
        <w:r w:rsidRPr="00E37748">
          <w:rPr>
            <w:rStyle w:val="ac"/>
            <w:rFonts w:eastAsiaTheme="minorEastAsia" w:cstheme="minorBidi" w:hint="eastAsia"/>
          </w:rPr>
          <w:t>上位机的介绍及使用</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07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37</w:t>
        </w:r>
        <w:r w:rsidRPr="00E37748">
          <w:rPr>
            <w:rStyle w:val="ac"/>
            <w:rFonts w:eastAsiaTheme="minorEastAsia" w:cstheme="minorBidi" w:hint="eastAsia"/>
            <w:webHidden/>
          </w:rPr>
          <w:fldChar w:fldCharType="end"/>
        </w:r>
      </w:hyperlink>
    </w:p>
    <w:p w14:paraId="24524E82" w14:textId="4870BFF1" w:rsidR="00E37748" w:rsidRPr="00E37748" w:rsidRDefault="00E37748">
      <w:pPr>
        <w:pStyle w:val="TOC3"/>
        <w:tabs>
          <w:tab w:val="right" w:leader="dot" w:pos="9344"/>
        </w:tabs>
        <w:ind w:left="960" w:firstLine="480"/>
        <w:rPr>
          <w:rStyle w:val="ac"/>
          <w:rFonts w:hint="eastAsia"/>
        </w:rPr>
      </w:pPr>
      <w:hyperlink w:anchor="_Toc199606608" w:history="1">
        <w:r w:rsidRPr="00102B20">
          <w:rPr>
            <w:rStyle w:val="ac"/>
            <w:rFonts w:hint="eastAsia"/>
            <w:noProof/>
          </w:rPr>
          <w:t>4.3.1 FD</w:t>
        </w:r>
        <w:r w:rsidRPr="00102B20">
          <w:rPr>
            <w:rStyle w:val="ac"/>
            <w:rFonts w:hint="eastAsia"/>
            <w:noProof/>
          </w:rPr>
          <w:t>调试软件</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8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7</w:t>
        </w:r>
        <w:r w:rsidRPr="00E37748">
          <w:rPr>
            <w:rStyle w:val="ac"/>
            <w:rFonts w:hint="eastAsia"/>
            <w:webHidden/>
          </w:rPr>
          <w:fldChar w:fldCharType="end"/>
        </w:r>
      </w:hyperlink>
    </w:p>
    <w:p w14:paraId="049AA5D3" w14:textId="5D3595BA" w:rsidR="00E37748" w:rsidRPr="00E37748" w:rsidRDefault="00E37748">
      <w:pPr>
        <w:pStyle w:val="TOC3"/>
        <w:tabs>
          <w:tab w:val="right" w:leader="dot" w:pos="9344"/>
        </w:tabs>
        <w:ind w:left="960" w:firstLine="480"/>
        <w:rPr>
          <w:rStyle w:val="ac"/>
          <w:rFonts w:hint="eastAsia"/>
        </w:rPr>
      </w:pPr>
      <w:hyperlink w:anchor="_Toc199606609" w:history="1">
        <w:r w:rsidRPr="00102B20">
          <w:rPr>
            <w:rStyle w:val="ac"/>
            <w:rFonts w:hint="eastAsia"/>
            <w:noProof/>
          </w:rPr>
          <w:t>4.3.2 Zide</w:t>
        </w:r>
        <w:r w:rsidRPr="00102B20">
          <w:rPr>
            <w:rStyle w:val="ac"/>
            <w:rFonts w:hint="eastAsia"/>
            <w:noProof/>
          </w:rPr>
          <w:t>调试软件</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09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38</w:t>
        </w:r>
        <w:r w:rsidRPr="00E37748">
          <w:rPr>
            <w:rStyle w:val="ac"/>
            <w:rFonts w:hint="eastAsia"/>
            <w:webHidden/>
          </w:rPr>
          <w:fldChar w:fldCharType="end"/>
        </w:r>
      </w:hyperlink>
    </w:p>
    <w:p w14:paraId="3BD845E7" w14:textId="6DA47D7C" w:rsidR="00E37748" w:rsidRPr="00E37748" w:rsidRDefault="00E37748">
      <w:pPr>
        <w:pStyle w:val="TOC2"/>
        <w:rPr>
          <w:rStyle w:val="ac"/>
          <w:rFonts w:hint="eastAsia"/>
        </w:rPr>
      </w:pPr>
      <w:hyperlink w:anchor="_Toc199606610" w:history="1">
        <w:r w:rsidRPr="00E37748">
          <w:rPr>
            <w:rStyle w:val="ac"/>
            <w:rFonts w:eastAsiaTheme="minorEastAsia" w:cstheme="minorBidi" w:hint="eastAsia"/>
          </w:rPr>
          <w:t>4.4</w:t>
        </w:r>
        <w:r w:rsidRPr="00E37748">
          <w:rPr>
            <w:rStyle w:val="ac"/>
            <w:rFonts w:eastAsiaTheme="minorEastAsia" w:cstheme="minorBidi" w:hint="eastAsia"/>
          </w:rPr>
          <w:t>本章小结</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10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39</w:t>
        </w:r>
        <w:r w:rsidRPr="00E37748">
          <w:rPr>
            <w:rStyle w:val="ac"/>
            <w:rFonts w:eastAsiaTheme="minorEastAsia" w:cstheme="minorBidi" w:hint="eastAsia"/>
            <w:webHidden/>
          </w:rPr>
          <w:fldChar w:fldCharType="end"/>
        </w:r>
      </w:hyperlink>
    </w:p>
    <w:p w14:paraId="72FE75DF" w14:textId="6F6D2B60" w:rsidR="00E37748" w:rsidRPr="00E37748" w:rsidRDefault="00E37748">
      <w:pPr>
        <w:pStyle w:val="TOC1"/>
        <w:rPr>
          <w:rStyle w:val="ac"/>
          <w:rFonts w:ascii="Times New Roman" w:hAnsi="Times New Roman" w:hint="eastAsia"/>
        </w:rPr>
      </w:pPr>
      <w:hyperlink w:anchor="_Toc199606611" w:history="1">
        <w:r w:rsidRPr="00E37748">
          <w:rPr>
            <w:rStyle w:val="ac"/>
            <w:rFonts w:ascii="Times New Roman" w:hAnsi="Times New Roman" w:hint="eastAsia"/>
          </w:rPr>
          <w:t>第五章</w:t>
        </w:r>
        <w:r w:rsidRPr="00E37748">
          <w:rPr>
            <w:rStyle w:val="ac"/>
            <w:rFonts w:ascii="Times New Roman" w:hAnsi="Times New Roman" w:hint="eastAsia"/>
          </w:rPr>
          <w:t xml:space="preserve"> </w:t>
        </w:r>
        <w:r w:rsidRPr="00E37748">
          <w:rPr>
            <w:rStyle w:val="ac"/>
            <w:rFonts w:ascii="Times New Roman" w:hAnsi="Times New Roman" w:hint="eastAsia"/>
          </w:rPr>
          <w:t>五指灵巧手的运动和感知性能测试与实验验证</w:t>
        </w:r>
        <w:r w:rsidRPr="00E37748">
          <w:rPr>
            <w:rStyle w:val="ac"/>
            <w:rFonts w:ascii="Times New Roman" w:hAnsi="Times New Roman" w:hint="eastAsia"/>
            <w:webHidden/>
          </w:rPr>
          <w:tab/>
        </w:r>
        <w:r w:rsidRPr="00E37748">
          <w:rPr>
            <w:rStyle w:val="ac"/>
            <w:rFonts w:ascii="Times New Roman" w:hAnsi="Times New Roman" w:hint="eastAsia"/>
            <w:webHidden/>
          </w:rPr>
          <w:fldChar w:fldCharType="begin"/>
        </w:r>
        <w:r w:rsidRPr="00E37748">
          <w:rPr>
            <w:rStyle w:val="ac"/>
            <w:rFonts w:ascii="Times New Roman" w:hAnsi="Times New Roman" w:hint="eastAsia"/>
            <w:webHidden/>
          </w:rPr>
          <w:instrText xml:space="preserve"> </w:instrText>
        </w:r>
        <w:r w:rsidRPr="00E37748">
          <w:rPr>
            <w:rStyle w:val="ac"/>
            <w:rFonts w:ascii="Times New Roman" w:hAnsi="Times New Roman"/>
            <w:webHidden/>
          </w:rPr>
          <w:instrText>PAGEREF _Toc199606611 \h</w:instrText>
        </w:r>
        <w:r w:rsidRPr="00E37748">
          <w:rPr>
            <w:rStyle w:val="ac"/>
            <w:rFonts w:ascii="Times New Roman" w:hAnsi="Times New Roman" w:hint="eastAsia"/>
            <w:webHidden/>
          </w:rPr>
          <w:instrText xml:space="preserve"> </w:instrText>
        </w:r>
        <w:r w:rsidRPr="00E37748">
          <w:rPr>
            <w:rStyle w:val="ac"/>
            <w:rFonts w:ascii="Times New Roman" w:hAnsi="Times New Roman" w:hint="eastAsia"/>
            <w:webHidden/>
          </w:rPr>
        </w:r>
        <w:r w:rsidRPr="00E37748">
          <w:rPr>
            <w:rStyle w:val="ac"/>
            <w:rFonts w:ascii="Times New Roman" w:hAnsi="Times New Roman" w:hint="eastAsia"/>
            <w:webHidden/>
          </w:rPr>
          <w:fldChar w:fldCharType="separate"/>
        </w:r>
        <w:r w:rsidR="006C142B">
          <w:rPr>
            <w:rStyle w:val="ac"/>
            <w:rFonts w:ascii="Times New Roman" w:hAnsi="Times New Roman"/>
            <w:webHidden/>
          </w:rPr>
          <w:t>40</w:t>
        </w:r>
        <w:r w:rsidRPr="00E37748">
          <w:rPr>
            <w:rStyle w:val="ac"/>
            <w:rFonts w:ascii="Times New Roman" w:hAnsi="Times New Roman" w:hint="eastAsia"/>
            <w:webHidden/>
          </w:rPr>
          <w:fldChar w:fldCharType="end"/>
        </w:r>
      </w:hyperlink>
    </w:p>
    <w:p w14:paraId="26FCECBE" w14:textId="2A596292" w:rsidR="00E37748" w:rsidRPr="00E37748" w:rsidRDefault="00E37748">
      <w:pPr>
        <w:pStyle w:val="TOC2"/>
        <w:rPr>
          <w:rStyle w:val="ac"/>
          <w:rFonts w:hint="eastAsia"/>
        </w:rPr>
      </w:pPr>
      <w:hyperlink w:anchor="_Toc199606612" w:history="1">
        <w:r w:rsidRPr="00E37748">
          <w:rPr>
            <w:rStyle w:val="ac"/>
            <w:rFonts w:eastAsiaTheme="minorEastAsia" w:cstheme="minorBidi" w:hint="eastAsia"/>
          </w:rPr>
          <w:t>5.1</w:t>
        </w:r>
        <w:r w:rsidRPr="00E37748">
          <w:rPr>
            <w:rStyle w:val="ac"/>
            <w:rFonts w:eastAsiaTheme="minorEastAsia" w:cstheme="minorBidi" w:hint="eastAsia"/>
          </w:rPr>
          <w:t>典型动作控制实验</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12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40</w:t>
        </w:r>
        <w:r w:rsidRPr="00E37748">
          <w:rPr>
            <w:rStyle w:val="ac"/>
            <w:rFonts w:eastAsiaTheme="minorEastAsia" w:cstheme="minorBidi" w:hint="eastAsia"/>
            <w:webHidden/>
          </w:rPr>
          <w:fldChar w:fldCharType="end"/>
        </w:r>
      </w:hyperlink>
    </w:p>
    <w:p w14:paraId="5012EAE5" w14:textId="76B152C8" w:rsidR="00E37748" w:rsidRPr="00E37748" w:rsidRDefault="00E37748">
      <w:pPr>
        <w:pStyle w:val="TOC3"/>
        <w:tabs>
          <w:tab w:val="right" w:leader="dot" w:pos="9344"/>
        </w:tabs>
        <w:ind w:left="960" w:firstLine="480"/>
        <w:rPr>
          <w:rStyle w:val="ac"/>
          <w:rFonts w:hint="eastAsia"/>
        </w:rPr>
      </w:pPr>
      <w:hyperlink w:anchor="_Toc199606613" w:history="1">
        <w:r w:rsidRPr="00102B20">
          <w:rPr>
            <w:rStyle w:val="ac"/>
            <w:rFonts w:hint="eastAsia"/>
            <w:noProof/>
          </w:rPr>
          <w:t>5.1.1</w:t>
        </w:r>
        <w:r w:rsidRPr="00102B20">
          <w:rPr>
            <w:rStyle w:val="ac"/>
            <w:rFonts w:hint="eastAsia"/>
            <w:noProof/>
          </w:rPr>
          <w:t>实验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13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0</w:t>
        </w:r>
        <w:r w:rsidRPr="00E37748">
          <w:rPr>
            <w:rStyle w:val="ac"/>
            <w:rFonts w:hint="eastAsia"/>
            <w:webHidden/>
          </w:rPr>
          <w:fldChar w:fldCharType="end"/>
        </w:r>
      </w:hyperlink>
    </w:p>
    <w:p w14:paraId="00CA440A" w14:textId="238E2166" w:rsidR="00E37748" w:rsidRPr="00E37748" w:rsidRDefault="00E37748">
      <w:pPr>
        <w:pStyle w:val="TOC3"/>
        <w:tabs>
          <w:tab w:val="right" w:leader="dot" w:pos="9344"/>
        </w:tabs>
        <w:ind w:left="960" w:firstLine="480"/>
        <w:rPr>
          <w:rStyle w:val="ac"/>
          <w:rFonts w:hint="eastAsia"/>
        </w:rPr>
      </w:pPr>
      <w:hyperlink w:anchor="_Toc199606614" w:history="1">
        <w:r w:rsidRPr="00102B20">
          <w:rPr>
            <w:rStyle w:val="ac"/>
            <w:rFonts w:hint="eastAsia"/>
            <w:noProof/>
          </w:rPr>
          <w:t>5.1.2</w:t>
        </w:r>
        <w:r w:rsidRPr="00102B20">
          <w:rPr>
            <w:rStyle w:val="ac"/>
            <w:rFonts w:hint="eastAsia"/>
            <w:noProof/>
          </w:rPr>
          <w:t>上位机程序</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14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1</w:t>
        </w:r>
        <w:r w:rsidRPr="00E37748">
          <w:rPr>
            <w:rStyle w:val="ac"/>
            <w:rFonts w:hint="eastAsia"/>
            <w:webHidden/>
          </w:rPr>
          <w:fldChar w:fldCharType="end"/>
        </w:r>
      </w:hyperlink>
    </w:p>
    <w:p w14:paraId="6AA0D5DF" w14:textId="14973D59" w:rsidR="00E37748" w:rsidRPr="00E37748" w:rsidRDefault="00E37748">
      <w:pPr>
        <w:pStyle w:val="TOC3"/>
        <w:tabs>
          <w:tab w:val="right" w:leader="dot" w:pos="9344"/>
        </w:tabs>
        <w:ind w:left="960" w:firstLine="480"/>
        <w:rPr>
          <w:rStyle w:val="ac"/>
          <w:rFonts w:hint="eastAsia"/>
        </w:rPr>
      </w:pPr>
      <w:hyperlink w:anchor="_Toc199606615" w:history="1">
        <w:r w:rsidRPr="00102B20">
          <w:rPr>
            <w:rStyle w:val="ac"/>
            <w:rFonts w:hint="eastAsia"/>
            <w:noProof/>
          </w:rPr>
          <w:t>5.1.3</w:t>
        </w:r>
        <w:r w:rsidRPr="00102B20">
          <w:rPr>
            <w:rStyle w:val="ac"/>
            <w:rFonts w:hint="eastAsia"/>
            <w:noProof/>
          </w:rPr>
          <w:t>实验效果展示</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15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2</w:t>
        </w:r>
        <w:r w:rsidRPr="00E37748">
          <w:rPr>
            <w:rStyle w:val="ac"/>
            <w:rFonts w:hint="eastAsia"/>
            <w:webHidden/>
          </w:rPr>
          <w:fldChar w:fldCharType="end"/>
        </w:r>
      </w:hyperlink>
    </w:p>
    <w:p w14:paraId="3739CC97" w14:textId="27295C16" w:rsidR="00E37748" w:rsidRPr="00E37748" w:rsidRDefault="00E37748">
      <w:pPr>
        <w:pStyle w:val="TOC2"/>
        <w:rPr>
          <w:rStyle w:val="ac"/>
          <w:rFonts w:hint="eastAsia"/>
        </w:rPr>
      </w:pPr>
      <w:hyperlink w:anchor="_Toc199606616" w:history="1">
        <w:r w:rsidRPr="00E37748">
          <w:rPr>
            <w:rStyle w:val="ac"/>
            <w:rFonts w:eastAsiaTheme="minorEastAsia" w:cstheme="minorBidi" w:hint="eastAsia"/>
          </w:rPr>
          <w:t>5.2</w:t>
        </w:r>
        <w:r w:rsidRPr="00E37748">
          <w:rPr>
            <w:rStyle w:val="ac"/>
            <w:rFonts w:eastAsiaTheme="minorEastAsia" w:cstheme="minorBidi" w:hint="eastAsia"/>
          </w:rPr>
          <w:t>触觉信号测试实验</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16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43</w:t>
        </w:r>
        <w:r w:rsidRPr="00E37748">
          <w:rPr>
            <w:rStyle w:val="ac"/>
            <w:rFonts w:eastAsiaTheme="minorEastAsia" w:cstheme="minorBidi" w:hint="eastAsia"/>
            <w:webHidden/>
          </w:rPr>
          <w:fldChar w:fldCharType="end"/>
        </w:r>
      </w:hyperlink>
    </w:p>
    <w:p w14:paraId="3F6A9678" w14:textId="42018925" w:rsidR="00E37748" w:rsidRPr="00E37748" w:rsidRDefault="00E37748">
      <w:pPr>
        <w:pStyle w:val="TOC3"/>
        <w:tabs>
          <w:tab w:val="right" w:leader="dot" w:pos="9344"/>
        </w:tabs>
        <w:ind w:left="960" w:firstLine="480"/>
        <w:rPr>
          <w:rStyle w:val="ac"/>
          <w:rFonts w:hint="eastAsia"/>
        </w:rPr>
      </w:pPr>
      <w:hyperlink w:anchor="_Toc199606617" w:history="1">
        <w:r w:rsidRPr="00102B20">
          <w:rPr>
            <w:rStyle w:val="ac"/>
            <w:rFonts w:hint="eastAsia"/>
            <w:noProof/>
          </w:rPr>
          <w:t>5.2.1</w:t>
        </w:r>
        <w:r w:rsidRPr="00102B20">
          <w:rPr>
            <w:rStyle w:val="ac"/>
            <w:rFonts w:hint="eastAsia"/>
            <w:noProof/>
          </w:rPr>
          <w:t>实验设计</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17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3</w:t>
        </w:r>
        <w:r w:rsidRPr="00E37748">
          <w:rPr>
            <w:rStyle w:val="ac"/>
            <w:rFonts w:hint="eastAsia"/>
            <w:webHidden/>
          </w:rPr>
          <w:fldChar w:fldCharType="end"/>
        </w:r>
      </w:hyperlink>
    </w:p>
    <w:p w14:paraId="771B5CB9" w14:textId="597C8E0D" w:rsidR="00E37748" w:rsidRPr="00E37748" w:rsidRDefault="00E37748">
      <w:pPr>
        <w:pStyle w:val="TOC3"/>
        <w:tabs>
          <w:tab w:val="right" w:leader="dot" w:pos="9344"/>
        </w:tabs>
        <w:ind w:left="960" w:firstLine="480"/>
        <w:rPr>
          <w:rStyle w:val="ac"/>
          <w:rFonts w:hint="eastAsia"/>
        </w:rPr>
      </w:pPr>
      <w:hyperlink w:anchor="_Toc199606618" w:history="1">
        <w:r w:rsidRPr="00102B20">
          <w:rPr>
            <w:rStyle w:val="ac"/>
            <w:rFonts w:hint="eastAsia"/>
            <w:noProof/>
          </w:rPr>
          <w:t>5.2.2</w:t>
        </w:r>
        <w:r w:rsidRPr="00102B20">
          <w:rPr>
            <w:rStyle w:val="ac"/>
            <w:rFonts w:hint="eastAsia"/>
            <w:noProof/>
          </w:rPr>
          <w:t>抓握实验</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18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4</w:t>
        </w:r>
        <w:r w:rsidRPr="00E37748">
          <w:rPr>
            <w:rStyle w:val="ac"/>
            <w:rFonts w:hint="eastAsia"/>
            <w:webHidden/>
          </w:rPr>
          <w:fldChar w:fldCharType="end"/>
        </w:r>
      </w:hyperlink>
    </w:p>
    <w:p w14:paraId="6FC10AF5" w14:textId="4ABF87BE" w:rsidR="00E37748" w:rsidRPr="00E37748" w:rsidRDefault="00E37748">
      <w:pPr>
        <w:pStyle w:val="TOC3"/>
        <w:tabs>
          <w:tab w:val="right" w:leader="dot" w:pos="9344"/>
        </w:tabs>
        <w:ind w:left="960" w:firstLine="480"/>
        <w:rPr>
          <w:rStyle w:val="ac"/>
          <w:rFonts w:hint="eastAsia"/>
        </w:rPr>
      </w:pPr>
      <w:hyperlink w:anchor="_Toc199606619" w:history="1">
        <w:r w:rsidRPr="00102B20">
          <w:rPr>
            <w:rStyle w:val="ac"/>
            <w:rFonts w:hint="eastAsia"/>
            <w:noProof/>
          </w:rPr>
          <w:t>5.2.3</w:t>
        </w:r>
        <w:r w:rsidRPr="00102B20">
          <w:rPr>
            <w:rStyle w:val="ac"/>
            <w:rFonts w:hint="eastAsia"/>
            <w:noProof/>
          </w:rPr>
          <w:t>传感信号采集</w:t>
        </w:r>
        <w:r w:rsidRPr="00E37748">
          <w:rPr>
            <w:rStyle w:val="ac"/>
            <w:rFonts w:hint="eastAsia"/>
            <w:webHidden/>
          </w:rPr>
          <w:tab/>
        </w:r>
        <w:r w:rsidRPr="00E37748">
          <w:rPr>
            <w:rStyle w:val="ac"/>
            <w:rFonts w:hint="eastAsia"/>
            <w:webHidden/>
          </w:rPr>
          <w:fldChar w:fldCharType="begin"/>
        </w:r>
        <w:r w:rsidRPr="00E37748">
          <w:rPr>
            <w:rStyle w:val="ac"/>
            <w:rFonts w:hint="eastAsia"/>
            <w:webHidden/>
          </w:rPr>
          <w:instrText xml:space="preserve"> </w:instrText>
        </w:r>
        <w:r w:rsidRPr="00E37748">
          <w:rPr>
            <w:rStyle w:val="ac"/>
            <w:webHidden/>
          </w:rPr>
          <w:instrText>PAGEREF _Toc199606619 \h</w:instrText>
        </w:r>
        <w:r w:rsidRPr="00E37748">
          <w:rPr>
            <w:rStyle w:val="ac"/>
            <w:rFonts w:hint="eastAsia"/>
            <w:webHidden/>
          </w:rPr>
          <w:instrText xml:space="preserve"> </w:instrText>
        </w:r>
        <w:r w:rsidRPr="00E37748">
          <w:rPr>
            <w:rStyle w:val="ac"/>
            <w:rFonts w:hint="eastAsia"/>
            <w:webHidden/>
          </w:rPr>
        </w:r>
        <w:r w:rsidRPr="00E37748">
          <w:rPr>
            <w:rStyle w:val="ac"/>
            <w:webHidden/>
          </w:rPr>
          <w:fldChar w:fldCharType="separate"/>
        </w:r>
        <w:r w:rsidR="006C142B">
          <w:rPr>
            <w:rStyle w:val="ac"/>
            <w:noProof/>
            <w:webHidden/>
          </w:rPr>
          <w:t>44</w:t>
        </w:r>
        <w:r w:rsidRPr="00E37748">
          <w:rPr>
            <w:rStyle w:val="ac"/>
            <w:rFonts w:hint="eastAsia"/>
            <w:webHidden/>
          </w:rPr>
          <w:fldChar w:fldCharType="end"/>
        </w:r>
      </w:hyperlink>
    </w:p>
    <w:p w14:paraId="5BCE4C9E" w14:textId="6DE6DC3F" w:rsidR="00E37748" w:rsidRPr="00E37748" w:rsidRDefault="00E37748">
      <w:pPr>
        <w:pStyle w:val="TOC2"/>
        <w:rPr>
          <w:rStyle w:val="ac"/>
          <w:rFonts w:hint="eastAsia"/>
        </w:rPr>
      </w:pPr>
      <w:hyperlink w:anchor="_Toc199606620" w:history="1">
        <w:r w:rsidRPr="00E37748">
          <w:rPr>
            <w:rStyle w:val="ac"/>
            <w:rFonts w:eastAsiaTheme="minorEastAsia" w:cstheme="minorBidi" w:hint="eastAsia"/>
          </w:rPr>
          <w:t>5.3</w:t>
        </w:r>
        <w:r w:rsidRPr="00E37748">
          <w:rPr>
            <w:rStyle w:val="ac"/>
            <w:rFonts w:eastAsiaTheme="minorEastAsia" w:cstheme="minorBidi" w:hint="eastAsia"/>
          </w:rPr>
          <w:t>本章小结</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20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46</w:t>
        </w:r>
        <w:r w:rsidRPr="00E37748">
          <w:rPr>
            <w:rStyle w:val="ac"/>
            <w:rFonts w:eastAsiaTheme="minorEastAsia" w:cstheme="minorBidi" w:hint="eastAsia"/>
            <w:webHidden/>
          </w:rPr>
          <w:fldChar w:fldCharType="end"/>
        </w:r>
      </w:hyperlink>
    </w:p>
    <w:p w14:paraId="145E2DBB" w14:textId="20BB4602" w:rsidR="00E37748" w:rsidRPr="00E37748" w:rsidRDefault="00E37748">
      <w:pPr>
        <w:pStyle w:val="TOC1"/>
        <w:rPr>
          <w:rStyle w:val="ac"/>
          <w:rFonts w:ascii="Times New Roman" w:hAnsi="Times New Roman" w:hint="eastAsia"/>
        </w:rPr>
      </w:pPr>
      <w:hyperlink w:anchor="_Toc199606621" w:history="1">
        <w:r w:rsidRPr="00E37748">
          <w:rPr>
            <w:rStyle w:val="ac"/>
            <w:rFonts w:ascii="Times New Roman" w:hAnsi="Times New Roman" w:hint="eastAsia"/>
          </w:rPr>
          <w:t>第六章</w:t>
        </w:r>
        <w:r w:rsidRPr="00E37748">
          <w:rPr>
            <w:rStyle w:val="ac"/>
            <w:rFonts w:ascii="Times New Roman" w:hAnsi="Times New Roman" w:hint="eastAsia"/>
          </w:rPr>
          <w:t xml:space="preserve"> </w:t>
        </w:r>
        <w:r w:rsidRPr="00E37748">
          <w:rPr>
            <w:rStyle w:val="ac"/>
            <w:rFonts w:ascii="Times New Roman" w:hAnsi="Times New Roman" w:hint="eastAsia"/>
          </w:rPr>
          <w:t>总结与展望</w:t>
        </w:r>
        <w:r w:rsidRPr="00E37748">
          <w:rPr>
            <w:rStyle w:val="ac"/>
            <w:rFonts w:ascii="Times New Roman" w:hAnsi="Times New Roman" w:hint="eastAsia"/>
            <w:webHidden/>
          </w:rPr>
          <w:tab/>
        </w:r>
        <w:r w:rsidRPr="00E37748">
          <w:rPr>
            <w:rStyle w:val="ac"/>
            <w:rFonts w:ascii="Times New Roman" w:hAnsi="Times New Roman" w:hint="eastAsia"/>
            <w:webHidden/>
          </w:rPr>
          <w:fldChar w:fldCharType="begin"/>
        </w:r>
        <w:r w:rsidRPr="00E37748">
          <w:rPr>
            <w:rStyle w:val="ac"/>
            <w:rFonts w:ascii="Times New Roman" w:hAnsi="Times New Roman" w:hint="eastAsia"/>
            <w:webHidden/>
          </w:rPr>
          <w:instrText xml:space="preserve"> </w:instrText>
        </w:r>
        <w:r w:rsidRPr="00E37748">
          <w:rPr>
            <w:rStyle w:val="ac"/>
            <w:rFonts w:ascii="Times New Roman" w:hAnsi="Times New Roman"/>
            <w:webHidden/>
          </w:rPr>
          <w:instrText>PAGEREF _Toc199606621 \h</w:instrText>
        </w:r>
        <w:r w:rsidRPr="00E37748">
          <w:rPr>
            <w:rStyle w:val="ac"/>
            <w:rFonts w:ascii="Times New Roman" w:hAnsi="Times New Roman" w:hint="eastAsia"/>
            <w:webHidden/>
          </w:rPr>
          <w:instrText xml:space="preserve"> </w:instrText>
        </w:r>
        <w:r w:rsidRPr="00E37748">
          <w:rPr>
            <w:rStyle w:val="ac"/>
            <w:rFonts w:ascii="Times New Roman" w:hAnsi="Times New Roman" w:hint="eastAsia"/>
            <w:webHidden/>
          </w:rPr>
        </w:r>
        <w:r w:rsidRPr="00E37748">
          <w:rPr>
            <w:rStyle w:val="ac"/>
            <w:rFonts w:ascii="Times New Roman" w:hAnsi="Times New Roman" w:hint="eastAsia"/>
            <w:webHidden/>
          </w:rPr>
          <w:fldChar w:fldCharType="separate"/>
        </w:r>
        <w:r w:rsidR="006C142B">
          <w:rPr>
            <w:rStyle w:val="ac"/>
            <w:rFonts w:ascii="Times New Roman" w:hAnsi="Times New Roman"/>
            <w:webHidden/>
          </w:rPr>
          <w:t>47</w:t>
        </w:r>
        <w:r w:rsidRPr="00E37748">
          <w:rPr>
            <w:rStyle w:val="ac"/>
            <w:rFonts w:ascii="Times New Roman" w:hAnsi="Times New Roman" w:hint="eastAsia"/>
            <w:webHidden/>
          </w:rPr>
          <w:fldChar w:fldCharType="end"/>
        </w:r>
      </w:hyperlink>
    </w:p>
    <w:p w14:paraId="7C0D1AB9" w14:textId="0F0695BA" w:rsidR="00E37748" w:rsidRPr="00E37748" w:rsidRDefault="00E37748">
      <w:pPr>
        <w:pStyle w:val="TOC2"/>
        <w:rPr>
          <w:rStyle w:val="ac"/>
          <w:rFonts w:hint="eastAsia"/>
        </w:rPr>
      </w:pPr>
      <w:hyperlink w:anchor="_Toc199606622" w:history="1">
        <w:r w:rsidRPr="00E37748">
          <w:rPr>
            <w:rStyle w:val="ac"/>
            <w:rFonts w:eastAsiaTheme="minorEastAsia" w:cstheme="minorBidi" w:hint="eastAsia"/>
          </w:rPr>
          <w:t>6.1</w:t>
        </w:r>
        <w:r w:rsidRPr="00E37748">
          <w:rPr>
            <w:rStyle w:val="ac"/>
            <w:rFonts w:eastAsiaTheme="minorEastAsia" w:cstheme="minorBidi" w:hint="eastAsia"/>
          </w:rPr>
          <w:t>工作总结</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22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47</w:t>
        </w:r>
        <w:r w:rsidRPr="00E37748">
          <w:rPr>
            <w:rStyle w:val="ac"/>
            <w:rFonts w:eastAsiaTheme="minorEastAsia" w:cstheme="minorBidi" w:hint="eastAsia"/>
            <w:webHidden/>
          </w:rPr>
          <w:fldChar w:fldCharType="end"/>
        </w:r>
      </w:hyperlink>
    </w:p>
    <w:p w14:paraId="1DC72977" w14:textId="51FADFD5" w:rsidR="00E37748" w:rsidRDefault="00E37748">
      <w:pPr>
        <w:pStyle w:val="TOC2"/>
        <w:rPr>
          <w:rFonts w:asciiTheme="minorHAnsi" w:eastAsiaTheme="minorEastAsia" w:hAnsiTheme="minorHAnsi" w:cstheme="minorBidi" w:hint="eastAsia"/>
          <w:sz w:val="22"/>
          <w:szCs w:val="24"/>
          <w14:ligatures w14:val="standardContextual"/>
        </w:rPr>
      </w:pPr>
      <w:hyperlink w:anchor="_Toc199606623" w:history="1">
        <w:r w:rsidRPr="00E37748">
          <w:rPr>
            <w:rStyle w:val="ac"/>
            <w:rFonts w:eastAsiaTheme="minorEastAsia" w:cstheme="minorBidi" w:hint="eastAsia"/>
          </w:rPr>
          <w:t>6.2</w:t>
        </w:r>
        <w:r w:rsidRPr="00E37748">
          <w:rPr>
            <w:rStyle w:val="ac"/>
            <w:rFonts w:eastAsiaTheme="minorEastAsia" w:cstheme="minorBidi" w:hint="eastAsia"/>
          </w:rPr>
          <w:t>工作展望</w:t>
        </w:r>
        <w:r w:rsidRPr="00E37748">
          <w:rPr>
            <w:rStyle w:val="ac"/>
            <w:rFonts w:eastAsiaTheme="minorEastAsia" w:cstheme="minorBidi" w:hint="eastAsia"/>
            <w:webHidden/>
          </w:rPr>
          <w:tab/>
        </w:r>
        <w:r w:rsidRPr="00E37748">
          <w:rPr>
            <w:rStyle w:val="ac"/>
            <w:rFonts w:eastAsiaTheme="minorEastAsia" w:cstheme="minorBidi" w:hint="eastAsia"/>
            <w:webHidden/>
          </w:rPr>
          <w:fldChar w:fldCharType="begin"/>
        </w:r>
        <w:r w:rsidRPr="00E37748">
          <w:rPr>
            <w:rStyle w:val="ac"/>
            <w:rFonts w:eastAsiaTheme="minorEastAsia" w:cstheme="minorBidi" w:hint="eastAsia"/>
            <w:webHidden/>
          </w:rPr>
          <w:instrText xml:space="preserve"> </w:instrText>
        </w:r>
        <w:r w:rsidRPr="00E37748">
          <w:rPr>
            <w:rStyle w:val="ac"/>
            <w:rFonts w:eastAsiaTheme="minorEastAsia" w:cstheme="minorBidi"/>
            <w:webHidden/>
          </w:rPr>
          <w:instrText>PAGEREF _Toc199606623 \h</w:instrText>
        </w:r>
        <w:r w:rsidRPr="00E37748">
          <w:rPr>
            <w:rStyle w:val="ac"/>
            <w:rFonts w:eastAsiaTheme="minorEastAsia" w:cstheme="minorBidi" w:hint="eastAsia"/>
            <w:webHidden/>
          </w:rPr>
          <w:instrText xml:space="preserve"> </w:instrText>
        </w:r>
        <w:r w:rsidRPr="00E37748">
          <w:rPr>
            <w:rStyle w:val="ac"/>
            <w:rFonts w:eastAsiaTheme="minorEastAsia" w:cstheme="minorBidi" w:hint="eastAsia"/>
            <w:webHidden/>
          </w:rPr>
        </w:r>
        <w:r w:rsidRPr="00E37748">
          <w:rPr>
            <w:rStyle w:val="ac"/>
            <w:rFonts w:eastAsiaTheme="minorEastAsia" w:cstheme="minorBidi"/>
            <w:webHidden/>
          </w:rPr>
          <w:fldChar w:fldCharType="separate"/>
        </w:r>
        <w:r w:rsidR="006C142B">
          <w:rPr>
            <w:rStyle w:val="ac"/>
            <w:rFonts w:eastAsiaTheme="minorEastAsia" w:cstheme="minorBidi"/>
            <w:webHidden/>
          </w:rPr>
          <w:t>48</w:t>
        </w:r>
        <w:r w:rsidRPr="00E37748">
          <w:rPr>
            <w:rStyle w:val="ac"/>
            <w:rFonts w:eastAsiaTheme="minorEastAsia" w:cstheme="minorBidi" w:hint="eastAsia"/>
            <w:webHidden/>
          </w:rPr>
          <w:fldChar w:fldCharType="end"/>
        </w:r>
      </w:hyperlink>
    </w:p>
    <w:p w14:paraId="7C8E7040" w14:textId="16217349" w:rsidR="00E37748" w:rsidRDefault="00E37748">
      <w:pPr>
        <w:pStyle w:val="TOC1"/>
        <w:rPr>
          <w:rFonts w:asciiTheme="minorHAnsi" w:hAnsiTheme="minorHAnsi" w:hint="eastAsia"/>
          <w:sz w:val="22"/>
          <w:szCs w:val="24"/>
          <w14:ligatures w14:val="standardContextual"/>
        </w:rPr>
      </w:pPr>
      <w:hyperlink w:anchor="_Toc199606624" w:history="1">
        <w:r w:rsidRPr="00102B20">
          <w:rPr>
            <w:rStyle w:val="ac"/>
            <w:rFonts w:hint="eastAsia"/>
          </w:rPr>
          <w:t>参考文献</w:t>
        </w:r>
        <w:r>
          <w:rPr>
            <w:rFonts w:hint="eastAsia"/>
            <w:webHidden/>
          </w:rPr>
          <w:tab/>
        </w:r>
        <w:r>
          <w:rPr>
            <w:rFonts w:hint="eastAsia"/>
            <w:webHidden/>
          </w:rPr>
          <w:fldChar w:fldCharType="begin"/>
        </w:r>
        <w:r>
          <w:rPr>
            <w:rFonts w:hint="eastAsia"/>
            <w:webHidden/>
          </w:rPr>
          <w:instrText xml:space="preserve"> </w:instrText>
        </w:r>
        <w:r>
          <w:rPr>
            <w:webHidden/>
          </w:rPr>
          <w:instrText>PAGEREF _Toc199606624 \h</w:instrText>
        </w:r>
        <w:r>
          <w:rPr>
            <w:rFonts w:hint="eastAsia"/>
            <w:webHidden/>
          </w:rPr>
          <w:instrText xml:space="preserve"> </w:instrText>
        </w:r>
        <w:r>
          <w:rPr>
            <w:rFonts w:hint="eastAsia"/>
            <w:webHidden/>
          </w:rPr>
        </w:r>
        <w:r>
          <w:rPr>
            <w:rFonts w:hint="eastAsia"/>
            <w:webHidden/>
          </w:rPr>
          <w:fldChar w:fldCharType="separate"/>
        </w:r>
        <w:r w:rsidR="006C142B">
          <w:rPr>
            <w:rFonts w:hint="eastAsia"/>
            <w:webHidden/>
          </w:rPr>
          <w:t>49</w:t>
        </w:r>
        <w:r>
          <w:rPr>
            <w:rFonts w:hint="eastAsia"/>
            <w:webHidden/>
          </w:rPr>
          <w:fldChar w:fldCharType="end"/>
        </w:r>
      </w:hyperlink>
    </w:p>
    <w:p w14:paraId="197AC4B8" w14:textId="7F754606" w:rsidR="00244132" w:rsidRDefault="00B83C2D" w:rsidP="005535FE">
      <w:pPr>
        <w:pStyle w:val="1"/>
        <w:rPr>
          <w:rFonts w:cs="Times New Roman"/>
        </w:rPr>
        <w:sectPr w:rsidR="00244132" w:rsidSect="00B65D74">
          <w:headerReference w:type="default" r:id="rId14"/>
          <w:footerReference w:type="default" r:id="rId15"/>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17" w:name="_Toc199606565"/>
      <w:bookmarkEnd w:id="16"/>
      <w:r w:rsidRPr="00044032">
        <w:lastRenderedPageBreak/>
        <w:t>第一章</w:t>
      </w:r>
      <w:r w:rsidRPr="00044032">
        <w:t xml:space="preserve"> </w:t>
      </w:r>
      <w:r w:rsidRPr="00044032">
        <w:t>绪论</w:t>
      </w:r>
      <w:bookmarkEnd w:id="17"/>
    </w:p>
    <w:p w14:paraId="5372CABF" w14:textId="77777777" w:rsidR="00C702DA" w:rsidRDefault="00C702DA" w:rsidP="0090155A">
      <w:pPr>
        <w:pStyle w:val="2"/>
      </w:pPr>
      <w:bookmarkStart w:id="18" w:name="_Toc199606566"/>
      <w:r w:rsidRPr="00322030">
        <w:t>1.1</w:t>
      </w:r>
      <w:r w:rsidR="00107E28" w:rsidRPr="00322030">
        <w:t>课题</w:t>
      </w:r>
      <w:r w:rsidRPr="00322030">
        <w:t>背景和意义</w:t>
      </w:r>
      <w:bookmarkEnd w:id="18"/>
    </w:p>
    <w:p w14:paraId="42656867" w14:textId="7F2DE363" w:rsidR="00DA4342" w:rsidRDefault="00E574F2" w:rsidP="009B7EF9">
      <w:pPr>
        <w:spacing w:line="360" w:lineRule="auto"/>
        <w:ind w:firstLine="480"/>
      </w:pPr>
      <w:r w:rsidRPr="00E574F2">
        <w:t>近年来，随着机器人技术的飞速发展，尤其是在人机交互和智能制造领域的突破，机械臂和灵巧手的研发与应用正受到科学界的广泛关注。人工智能</w:t>
      </w:r>
      <w:r w:rsidR="001F1EFD">
        <w:rPr>
          <w:rFonts w:hint="eastAsia"/>
        </w:rPr>
        <w:t>算法</w:t>
      </w:r>
      <w:r w:rsidRPr="00E574F2">
        <w:t>和机器学习技术的快速发展，</w:t>
      </w:r>
      <w:r w:rsidR="001F1EFD">
        <w:rPr>
          <w:rFonts w:hint="eastAsia"/>
        </w:rPr>
        <w:t>正</w:t>
      </w:r>
      <w:r w:rsidRPr="00E574F2">
        <w:t>推动机器人</w:t>
      </w:r>
      <w:r w:rsidR="001F1EFD">
        <w:rPr>
          <w:rFonts w:hint="eastAsia"/>
        </w:rPr>
        <w:t>的</w:t>
      </w:r>
      <w:r w:rsidRPr="00E574F2">
        <w:t>应用场景从传统的结构化工业环境</w:t>
      </w:r>
      <w:r w:rsidR="00544739">
        <w:rPr>
          <w:rFonts w:cs="Times New Roman"/>
        </w:rPr>
        <w:fldChar w:fldCharType="begin"/>
      </w:r>
      <w:r w:rsidR="00537D8D">
        <w:rPr>
          <w:rFonts w:cs="Times New Roman"/>
        </w:rPr>
        <w:instrText xml:space="preserve"> ADDIN ZOTERO_ITEM CSL_CITATION {"citationID":"ZEn78Ay9","properties":{"formattedCitation":"\\super [1]\\nosupersub{}","plainCitation":"[1]","noteIndex":0},"citationItems":[{"id":514,"uris":["http://zotero.org/users/16524339/items/UDSGIFGG"],"itemData":{"id":514,"type":"article-journal","container-title":"IEEE/CAA Journal of Automatica Sinica","DOI":"10.1109/JAS.2020.1003381","ISSN":"2329-9266, 2329-9274","issue":"1","journalAbbreviation":"IEEE/CAA J. Autom. Sinica","page":"23-36","source":"DOI.org (Crossref)","title":"An overview of calibration technology of industrial robots","volume":"8","author":[{"family":"Li","given":"Zhibin"},{"family":"Li","given":"Shuai"},{"family":"Luo","given":"Xin"}],"issued":{"date-parts":[["2021",1]]}}}],"schema":"https://github.com/citation-style-language/schema/raw/master/csl-citation.json"} </w:instrText>
      </w:r>
      <w:r w:rsidR="00544739">
        <w:rPr>
          <w:rFonts w:cs="Times New Roman"/>
        </w:rPr>
        <w:fldChar w:fldCharType="separate"/>
      </w:r>
      <w:r w:rsidR="00537D8D" w:rsidRPr="00537D8D">
        <w:rPr>
          <w:rFonts w:cs="Times New Roman"/>
          <w:kern w:val="0"/>
          <w:vertAlign w:val="superscript"/>
        </w:rPr>
        <w:t>[1]</w:t>
      </w:r>
      <w:r w:rsidR="00544739">
        <w:rPr>
          <w:rFonts w:cs="Times New Roman"/>
        </w:rPr>
        <w:fldChar w:fldCharType="end"/>
      </w:r>
      <w:r w:rsidR="00350DB7">
        <w:rPr>
          <w:rFonts w:hint="eastAsia"/>
        </w:rPr>
        <w:t>、</w:t>
      </w:r>
      <w:r w:rsidRPr="00E574F2">
        <w:t>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7D701C" w:rsidRPr="007D701C">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7D701C" w:rsidRPr="007D701C">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7D701C" w:rsidRPr="007D701C">
        <w:rPr>
          <w:rFonts w:cs="Times New Roman"/>
          <w:kern w:val="0"/>
          <w:vertAlign w:val="superscript"/>
        </w:rPr>
        <w:t>[4]</w:t>
      </w:r>
      <w:r w:rsidR="00544739">
        <w:fldChar w:fldCharType="end"/>
      </w:r>
      <w:r w:rsidRPr="00E574F2">
        <w:t>等更加复杂</w:t>
      </w:r>
      <w:r w:rsidR="00B06A73">
        <w:rPr>
          <w:rFonts w:hint="eastAsia"/>
        </w:rPr>
        <w:t>的非标准化情景中去</w:t>
      </w:r>
      <w:r w:rsidRPr="00E574F2">
        <w:t>。</w:t>
      </w:r>
      <w:r w:rsidR="009B1127">
        <w:rPr>
          <w:rFonts w:hint="eastAsia"/>
        </w:rPr>
        <w:t>在</w:t>
      </w:r>
      <w:r w:rsidR="00C24A59">
        <w:rPr>
          <w:rFonts w:hint="eastAsia"/>
        </w:rPr>
        <w:t>这</w:t>
      </w:r>
      <w:r w:rsidR="00A3115B">
        <w:rPr>
          <w:rFonts w:hint="eastAsia"/>
        </w:rPr>
        <w:t>一个</w:t>
      </w:r>
      <w:r w:rsidR="009B1127">
        <w:rPr>
          <w:rFonts w:hint="eastAsia"/>
        </w:rPr>
        <w:t>发展浪潮中，</w:t>
      </w:r>
      <w:r w:rsidR="0099787D">
        <w:rPr>
          <w:rFonts w:hint="eastAsia"/>
        </w:rPr>
        <w:t>作为机器人关键组成部分</w:t>
      </w:r>
      <w:r w:rsidR="00A3115B">
        <w:rPr>
          <w:rFonts w:hint="eastAsia"/>
        </w:rPr>
        <w:t>的</w:t>
      </w:r>
      <w:r w:rsidR="0099787D">
        <w:rPr>
          <w:rFonts w:hint="eastAsia"/>
        </w:rPr>
        <w:t>灵巧手，正面临着前所未有的发展机遇和技术挑战。</w:t>
      </w:r>
      <w:r w:rsidR="005F09A2">
        <w:rPr>
          <w:rFonts w:hint="eastAsia"/>
        </w:rPr>
        <w:t>而在灵巧手中</w:t>
      </w:r>
      <w:r w:rsidR="0099787D">
        <w:rPr>
          <w:rFonts w:hint="eastAsia"/>
        </w:rPr>
        <w:t>，五指仿生灵巧手能够精确模仿人类手部的仿生结构和运动能力，其灵活性、可控性和感知能力对于机器人</w:t>
      </w:r>
      <w:r w:rsidR="00552A4F">
        <w:rPr>
          <w:rFonts w:hint="eastAsia"/>
        </w:rPr>
        <w:t>能否</w:t>
      </w:r>
      <w:r w:rsidR="0099787D">
        <w:rPr>
          <w:rFonts w:hint="eastAsia"/>
        </w:rPr>
        <w:t>执行复杂任务</w:t>
      </w:r>
      <w:r w:rsidR="00552A4F">
        <w:rPr>
          <w:rFonts w:hint="eastAsia"/>
        </w:rPr>
        <w:t>具有</w:t>
      </w:r>
      <w:r w:rsidR="0099787D">
        <w:rPr>
          <w:rFonts w:hint="eastAsia"/>
        </w:rPr>
        <w:t>至关重要</w:t>
      </w:r>
      <w:r w:rsidR="00552A4F">
        <w:rPr>
          <w:rFonts w:hint="eastAsia"/>
        </w:rPr>
        <w:t>的地位</w:t>
      </w:r>
      <w:r w:rsidR="0099787D">
        <w:rPr>
          <w:rFonts w:hint="eastAsia"/>
        </w:rPr>
        <w:t>，对于五指灵巧手的研究在推动具身智能领域</w:t>
      </w:r>
      <w:r w:rsidR="00BA2C4E">
        <w:rPr>
          <w:rFonts w:hint="eastAsia"/>
        </w:rPr>
        <w:t>的</w:t>
      </w:r>
      <w:r w:rsidR="0099787D">
        <w:rPr>
          <w:rFonts w:hint="eastAsia"/>
        </w:rPr>
        <w:t>发展</w:t>
      </w:r>
      <w:r w:rsidR="009725FB">
        <w:rPr>
          <w:rFonts w:hint="eastAsia"/>
        </w:rPr>
        <w:t>中</w:t>
      </w:r>
      <w:r w:rsidR="007F0380">
        <w:rPr>
          <w:rFonts w:hint="eastAsia"/>
        </w:rPr>
        <w:t>扮演着重要的角色</w:t>
      </w:r>
      <w:r w:rsidR="0099787D">
        <w:rPr>
          <w:rFonts w:hint="eastAsia"/>
        </w:rPr>
        <w:t>。</w:t>
      </w:r>
    </w:p>
    <w:p w14:paraId="66B81589" w14:textId="56304CB6" w:rsidR="00011FEC" w:rsidRDefault="00C13AA6" w:rsidP="009B7EF9">
      <w:pPr>
        <w:spacing w:line="360" w:lineRule="auto"/>
        <w:ind w:firstLine="480"/>
      </w:pPr>
      <w:r w:rsidRPr="00C13AA6">
        <w:t>当前</w:t>
      </w:r>
      <w:r w:rsidR="0062148A">
        <w:rPr>
          <w:rFonts w:hint="eastAsia"/>
        </w:rPr>
        <w:t>对于</w:t>
      </w:r>
      <w:r w:rsidRPr="00C13AA6">
        <w:t>灵巧手</w:t>
      </w:r>
      <w:r w:rsidR="0062148A">
        <w:rPr>
          <w:rFonts w:hint="eastAsia"/>
        </w:rPr>
        <w:t>的大部分</w:t>
      </w:r>
      <w:r w:rsidRPr="00C13AA6">
        <w:t>研究</w:t>
      </w:r>
      <w:r w:rsidR="009268C3">
        <w:rPr>
          <w:rFonts w:hint="eastAsia"/>
        </w:rPr>
        <w:t>均</w:t>
      </w:r>
      <w:r w:rsidRPr="00C13AA6">
        <w:t>在驱动方式上面临</w:t>
      </w:r>
      <w:r w:rsidR="009268C3">
        <w:rPr>
          <w:rFonts w:hint="eastAsia"/>
        </w:rPr>
        <w:t>难以攻克的</w:t>
      </w:r>
      <w:r w:rsidRPr="00C13AA6">
        <w:t>技术瓶颈。传统驱动方案往往难以</w:t>
      </w:r>
      <w:r w:rsidR="00A547E0">
        <w:rPr>
          <w:rFonts w:hint="eastAsia"/>
        </w:rPr>
        <w:t>同时</w:t>
      </w:r>
      <w:r w:rsidRPr="00C13AA6">
        <w:t>兼顾控制性能、运动精度、操作灵活性和环境感知能力</w:t>
      </w:r>
      <w:r w:rsidR="00A547E0">
        <w:rPr>
          <w:rFonts w:hint="eastAsia"/>
        </w:rPr>
        <w:t>等方面</w:t>
      </w:r>
      <w:r w:rsidRPr="00C13AA6">
        <w:t>：气动系统虽然</w:t>
      </w:r>
      <w:r w:rsidR="00611CF1">
        <w:rPr>
          <w:rFonts w:hint="eastAsia"/>
        </w:rPr>
        <w:t>具有较好的</w:t>
      </w:r>
      <w:r w:rsidRPr="00C13AA6">
        <w:t>柔顺性，但</w:t>
      </w:r>
      <w:r w:rsidR="00DA52A6">
        <w:rPr>
          <w:rFonts w:hint="eastAsia"/>
        </w:rPr>
        <w:t>其本身</w:t>
      </w:r>
      <w:r w:rsidRPr="00C13AA6">
        <w:t>依赖笨重的气压发生装置</w:t>
      </w:r>
      <w:r w:rsidR="00DA52A6">
        <w:rPr>
          <w:rFonts w:hint="eastAsia"/>
        </w:rPr>
        <w:t>，</w:t>
      </w:r>
      <w:r w:rsidR="004077D4">
        <w:rPr>
          <w:rFonts w:hint="eastAsia"/>
        </w:rPr>
        <w:t>迁移性较差</w:t>
      </w:r>
      <w:r w:rsidRPr="00C13AA6">
        <w:t>，且</w:t>
      </w:r>
      <w:r w:rsidR="004077D4">
        <w:rPr>
          <w:rFonts w:hint="eastAsia"/>
        </w:rPr>
        <w:t>由于</w:t>
      </w:r>
      <w:r w:rsidRPr="00C13AA6">
        <w:t>气体</w:t>
      </w:r>
      <w:r w:rsidR="004077D4">
        <w:rPr>
          <w:rFonts w:hint="eastAsia"/>
        </w:rPr>
        <w:t>的</w:t>
      </w:r>
      <w:r w:rsidRPr="00C13AA6">
        <w:t>可压缩性导致</w:t>
      </w:r>
      <w:r w:rsidR="004077D4">
        <w:rPr>
          <w:rFonts w:hint="eastAsia"/>
        </w:rPr>
        <w:t>其</w:t>
      </w:r>
      <w:r w:rsidRPr="00C13AA6">
        <w:t>控制精度</w:t>
      </w:r>
      <w:r w:rsidR="002C66B9">
        <w:rPr>
          <w:rFonts w:hint="eastAsia"/>
        </w:rPr>
        <w:t>较低</w:t>
      </w:r>
      <w:r w:rsidRPr="00C13AA6">
        <w:t>；液压系统</w:t>
      </w:r>
      <w:r w:rsidR="00434B90">
        <w:rPr>
          <w:rFonts w:hint="eastAsia"/>
        </w:rPr>
        <w:t>虽然</w:t>
      </w:r>
      <w:r w:rsidRPr="00C13AA6">
        <w:t>提高了</w:t>
      </w:r>
      <w:r w:rsidR="00434B90">
        <w:rPr>
          <w:rFonts w:hint="eastAsia"/>
        </w:rPr>
        <w:t>控制的</w:t>
      </w:r>
      <w:r w:rsidRPr="00C13AA6">
        <w:t>精度，却存在密封</w:t>
      </w:r>
      <w:r w:rsidR="00EE4987">
        <w:rPr>
          <w:rFonts w:hint="eastAsia"/>
        </w:rPr>
        <w:t>不可靠的问题</w:t>
      </w:r>
      <w:r w:rsidRPr="00C13AA6">
        <w:t>，系统稳定性欠佳</w:t>
      </w:r>
      <w:r w:rsidR="00EE4987">
        <w:rPr>
          <w:rFonts w:hint="eastAsia"/>
        </w:rPr>
        <w:t>，有可能会出现漏液、</w:t>
      </w:r>
      <w:r w:rsidR="000F19B0">
        <w:rPr>
          <w:rFonts w:hint="eastAsia"/>
        </w:rPr>
        <w:t>爆缸的情况</w:t>
      </w:r>
      <w:r w:rsidRPr="00C13AA6">
        <w:t>；而纯电机驱动方案虽</w:t>
      </w:r>
      <w:r w:rsidR="00B7483D">
        <w:rPr>
          <w:rFonts w:hint="eastAsia"/>
        </w:rPr>
        <w:t>然在</w:t>
      </w:r>
      <w:r w:rsidRPr="00C13AA6">
        <w:t>运动精度</w:t>
      </w:r>
      <w:r w:rsidR="00B7483D">
        <w:rPr>
          <w:rFonts w:hint="eastAsia"/>
        </w:rPr>
        <w:t>方面有</w:t>
      </w:r>
      <w:r w:rsidRPr="00C13AA6">
        <w:t>优势，但在控制复杂度和运动灵活性方面仍存在</w:t>
      </w:r>
      <w:r w:rsidR="00D974DF">
        <w:rPr>
          <w:rFonts w:hint="eastAsia"/>
        </w:rPr>
        <w:t>局限</w:t>
      </w:r>
      <w:r w:rsidRPr="00C13AA6">
        <w:t>。更关键的是，多数现有灵巧手缺乏集成化的传感系统，导致操作过程中缺乏实时反馈，严重制约了其在非结构化环境中的自适应能力。</w:t>
      </w:r>
    </w:p>
    <w:p w14:paraId="25B21314" w14:textId="2BEEBAB0" w:rsidR="00170251" w:rsidRDefault="00C13AA6" w:rsidP="009B7EF9">
      <w:pPr>
        <w:spacing w:line="360" w:lineRule="auto"/>
        <w:ind w:firstLine="480"/>
      </w:pPr>
      <w:r w:rsidRPr="00C13AA6">
        <w:t>针对上述问题，本</w:t>
      </w:r>
      <w:r w:rsidR="0078781B">
        <w:rPr>
          <w:rFonts w:hint="eastAsia"/>
        </w:rPr>
        <w:t>课题</w:t>
      </w:r>
      <w:r w:rsidRPr="00C13AA6">
        <w:t>提出了一种</w:t>
      </w:r>
      <w:r w:rsidR="006B7ABE">
        <w:rPr>
          <w:rFonts w:hint="eastAsia"/>
        </w:rPr>
        <w:t>融合多种技术</w:t>
      </w:r>
      <w:r w:rsidRPr="00C13AA6">
        <w:t>优势的创新</w:t>
      </w:r>
      <w:r w:rsidR="006B7ABE">
        <w:rPr>
          <w:rFonts w:hint="eastAsia"/>
        </w:rPr>
        <w:t>性</w:t>
      </w:r>
      <w:r w:rsidRPr="00C13AA6">
        <w:t>设计方案：采用高精度电机驱动确保基础运动控制性能，</w:t>
      </w:r>
      <w:r w:rsidR="006B7ABE">
        <w:rPr>
          <w:rFonts w:hint="eastAsia"/>
        </w:rPr>
        <w:t>配合</w:t>
      </w:r>
      <w:r w:rsidRPr="00C13AA6">
        <w:t>仿生腱绳传动机构提升运动灵活性</w:t>
      </w:r>
      <w:r w:rsidR="00350DB7">
        <w:rPr>
          <w:rFonts w:hint="eastAsia"/>
        </w:rPr>
        <w:t>，</w:t>
      </w:r>
      <w:r w:rsidRPr="00C13AA6">
        <w:t>同时集成分布式触觉传感系统，通过柔性皮肤实现接触力的实时检测。这种混合驱动与感知</w:t>
      </w:r>
      <w:r w:rsidR="005F3C18">
        <w:rPr>
          <w:rFonts w:hint="eastAsia"/>
        </w:rPr>
        <w:t>的架构</w:t>
      </w:r>
      <w:r w:rsidRPr="00C13AA6">
        <w:t>，既保留了电机驱动的高精度特性，又通过</w:t>
      </w:r>
      <w:r w:rsidR="002B314E">
        <w:rPr>
          <w:rFonts w:hint="eastAsia"/>
        </w:rPr>
        <w:t>腱绳</w:t>
      </w:r>
      <w:r w:rsidRPr="00C13AA6">
        <w:t>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19" w:name="_Toc199606567"/>
      <w:r w:rsidRPr="00CC35F8">
        <w:t>1.2</w:t>
      </w:r>
      <w:r w:rsidR="00E404DC">
        <w:rPr>
          <w:rFonts w:hint="eastAsia"/>
        </w:rPr>
        <w:t>国内外</w:t>
      </w:r>
      <w:r w:rsidRPr="00CC35F8">
        <w:t>研究现状</w:t>
      </w:r>
      <w:bookmarkEnd w:id="19"/>
    </w:p>
    <w:p w14:paraId="374D0D8A" w14:textId="0E9FEF08"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7D701C" w:rsidRPr="007D701C">
        <w:rPr>
          <w:rFonts w:cs="Times New Roman"/>
          <w:kern w:val="0"/>
          <w:vertAlign w:val="superscript"/>
        </w:rPr>
        <w:t>[5]</w:t>
      </w:r>
      <w:r w:rsidR="00544739">
        <w:fldChar w:fldCharType="end"/>
      </w:r>
      <w:r w:rsidRPr="00DE6A23">
        <w:t>。经过</w:t>
      </w:r>
      <w:r w:rsidR="001B548D">
        <w:rPr>
          <w:rFonts w:hint="eastAsia"/>
        </w:rPr>
        <w:t>了长达</w:t>
      </w:r>
      <w:r w:rsidRPr="00DE6A23">
        <w:t>半个</w:t>
      </w:r>
      <w:r w:rsidR="001B548D">
        <w:rPr>
          <w:rFonts w:hint="eastAsia"/>
        </w:rPr>
        <w:t>多</w:t>
      </w:r>
      <w:r w:rsidRPr="00DE6A23">
        <w:t>世纪</w:t>
      </w:r>
      <w:r w:rsidR="001B548D">
        <w:rPr>
          <w:rFonts w:hint="eastAsia"/>
        </w:rPr>
        <w:t>的</w:t>
      </w:r>
      <w:r w:rsidRPr="00DE6A23">
        <w:t>发展，国内外</w:t>
      </w:r>
      <w:r w:rsidR="00A737B3">
        <w:rPr>
          <w:rFonts w:hint="eastAsia"/>
        </w:rPr>
        <w:t>均</w:t>
      </w:r>
      <w:r w:rsidRPr="00DE6A23">
        <w:t>已研制出多种灵巧手，</w:t>
      </w:r>
      <w:r w:rsidR="00A737B3">
        <w:rPr>
          <w:rFonts w:hint="eastAsia"/>
        </w:rPr>
        <w:t>例</w:t>
      </w:r>
      <w:r w:rsidRPr="00DE6A23">
        <w:t>如</w:t>
      </w:r>
      <w:r w:rsidRPr="00DE6A23">
        <w:t>Shadow</w:t>
      </w:r>
      <w:r w:rsidR="00A737B3">
        <w:rPr>
          <w:rFonts w:hint="eastAsia"/>
        </w:rPr>
        <w:t>灵巧</w:t>
      </w:r>
      <w:r w:rsidRPr="00DE6A23">
        <w:t>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Pr="00DE6A23">
        <w:t>、</w:t>
      </w:r>
      <w:r w:rsidRPr="00DE6A23">
        <w:t>GIFUⅡ</w:t>
      </w:r>
      <w:r w:rsidR="00A737B3">
        <w:rPr>
          <w:rFonts w:hint="eastAsia"/>
        </w:rPr>
        <w:t>灵巧</w:t>
      </w:r>
      <w:r w:rsidRPr="00DE6A23">
        <w:t>手</w:t>
      </w:r>
      <w:r w:rsidR="00544739">
        <w:fldChar w:fldCharType="begin"/>
      </w:r>
      <w:r w:rsidR="00E35920">
        <w:instrText xml:space="preserve"> ADDIN ZOTERO_ITEM CSL_CITATION {"citationID":"v3C6nkYQ","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517,"uris":["http://zotero.org/users/16524339/items/VMBJEY22"],"itemData":{"id":517,"type":"paper-conference","event-title":"Proc. Int. Conf. ICCAS","page":"1288-1293","title":"Anthropomorphic robot hand: Gifu hand III","author":[{"family":"Mouri","given":"T"},{"family":"Kawasaki","given":"H"},{"family":"Yoshikawa","given":"K"},{"literal":"et al"}],"issued":{"date-parts":[["2002"]]}}}],"schema":"https://github.com/citation-style-language/schema/raw/master/csl-citation.json"} </w:instrText>
      </w:r>
      <w:r w:rsidR="00544739">
        <w:fldChar w:fldCharType="separate"/>
      </w:r>
      <w:r w:rsidR="00E35920" w:rsidRPr="00E35920">
        <w:rPr>
          <w:rFonts w:cs="Times New Roman"/>
          <w:kern w:val="0"/>
          <w:vertAlign w:val="superscript"/>
        </w:rPr>
        <w:t>[8,9]</w:t>
      </w:r>
      <w:r w:rsidR="00544739">
        <w:fldChar w:fldCharType="end"/>
      </w:r>
      <w:r w:rsidRPr="00DE6A23">
        <w:t>以及</w:t>
      </w:r>
      <w:r w:rsidRPr="00DE6A23">
        <w:t>HIT/DLR</w:t>
      </w:r>
      <w:r w:rsidRPr="00DE6A23">
        <w:t>系列</w:t>
      </w:r>
      <w:r w:rsidR="00A737B3">
        <w:rPr>
          <w:rFonts w:hint="eastAsia"/>
        </w:rPr>
        <w:t>灵巧</w:t>
      </w:r>
      <w:r w:rsidRPr="00DE6A23">
        <w:t>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7D701C" w:rsidRPr="007D701C">
        <w:rPr>
          <w:rFonts w:cs="Times New Roman"/>
          <w:kern w:val="0"/>
          <w:vertAlign w:val="superscript"/>
        </w:rPr>
        <w:t>[10–13]</w:t>
      </w:r>
      <w:r w:rsidR="00544739">
        <w:fldChar w:fldCharType="end"/>
      </w:r>
      <w:r w:rsidRPr="00DE6A23">
        <w:t>等。随着</w:t>
      </w:r>
      <w:r w:rsidR="00A737B3">
        <w:rPr>
          <w:rFonts w:hint="eastAsia"/>
        </w:rPr>
        <w:t>灵巧手</w:t>
      </w:r>
      <w:r w:rsidRPr="00DE6A23">
        <w:t>功能</w:t>
      </w:r>
      <w:r w:rsidR="00417013">
        <w:rPr>
          <w:rFonts w:hint="eastAsia"/>
        </w:rPr>
        <w:t>的</w:t>
      </w:r>
      <w:r w:rsidRPr="00DE6A23">
        <w:t>不断升级，</w:t>
      </w:r>
      <w:r w:rsidR="00417013">
        <w:rPr>
          <w:rFonts w:hint="eastAsia"/>
        </w:rPr>
        <w:t>其</w:t>
      </w:r>
      <w:r w:rsidRPr="00DE6A23">
        <w:t>系统复杂度显著提高。当前</w:t>
      </w:r>
      <w:r w:rsidR="00417013">
        <w:rPr>
          <w:rFonts w:hint="eastAsia"/>
        </w:rPr>
        <w:t>的</w:t>
      </w:r>
      <w:r w:rsidRPr="00DE6A23">
        <w:t>研究主要聚焦</w:t>
      </w:r>
      <w:r w:rsidR="009651E2">
        <w:rPr>
          <w:rFonts w:hint="eastAsia"/>
        </w:rPr>
        <w:t>三</w:t>
      </w:r>
      <w:r w:rsidRPr="00DE6A23">
        <w:t>大方向：机械结构创新、传</w:t>
      </w:r>
      <w:r w:rsidRPr="00DE6A23">
        <w:lastRenderedPageBreak/>
        <w:t>感系统集成、控制算法优化。这些技术</w:t>
      </w:r>
      <w:r w:rsidR="005C2735">
        <w:rPr>
          <w:rFonts w:hint="eastAsia"/>
        </w:rPr>
        <w:t>的</w:t>
      </w:r>
      <w:r w:rsidRPr="00DE6A23">
        <w:t>进步推动了灵巧手从简单操作向</w:t>
      </w:r>
      <w:r w:rsidR="00D13057">
        <w:rPr>
          <w:rFonts w:hint="eastAsia"/>
        </w:rPr>
        <w:t>处理</w:t>
      </w:r>
      <w:r w:rsidRPr="00DE6A23">
        <w:t>复杂任务的</w:t>
      </w:r>
      <w:r w:rsidR="00D13057">
        <w:rPr>
          <w:rFonts w:hint="eastAsia"/>
        </w:rPr>
        <w:t>方向</w:t>
      </w:r>
      <w:r w:rsidRPr="00DE6A23">
        <w:t>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20" w:name="_Toc199606568"/>
      <w:r w:rsidRPr="00DA4342">
        <w:rPr>
          <w:rFonts w:asciiTheme="majorEastAsia" w:eastAsiaTheme="majorEastAsia" w:hAnsiTheme="majorEastAsia" w:hint="eastAsia"/>
          <w:szCs w:val="24"/>
        </w:rPr>
        <w:t>1.2.1</w:t>
      </w:r>
      <w:r w:rsidRPr="009B7EF9">
        <w:rPr>
          <w:rFonts w:asciiTheme="majorEastAsia" w:eastAsiaTheme="majorEastAsia" w:hAnsiTheme="majorEastAsia" w:hint="eastAsia"/>
          <w:szCs w:val="24"/>
        </w:rPr>
        <w:t>全驱动型灵巧手</w:t>
      </w:r>
      <w:bookmarkEnd w:id="20"/>
    </w:p>
    <w:p w14:paraId="11B4389F" w14:textId="58FE467C" w:rsidR="009651E2" w:rsidRDefault="009237BA" w:rsidP="009B7EF9">
      <w:pPr>
        <w:widowControl/>
        <w:spacing w:line="360" w:lineRule="auto"/>
        <w:ind w:firstLine="480"/>
      </w:pPr>
      <w:r>
        <w:rPr>
          <w:rFonts w:hint="eastAsia"/>
        </w:rPr>
        <w:t>全驱动型灵巧手，也称为电机直接驱动机械手，是一种再每个活动关节上直接配置电机，并通过齿轮或者同步带等传动装置驱动关节的机械手方案</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7D701C" w:rsidRPr="007D701C">
        <w:rPr>
          <w:rFonts w:cs="Times New Roman"/>
          <w:kern w:val="0"/>
          <w:vertAlign w:val="superscript"/>
        </w:rPr>
        <w:t>[14]</w:t>
      </w:r>
      <w:r w:rsidR="00544739">
        <w:fldChar w:fldCharType="end"/>
      </w:r>
      <w:r w:rsidR="009651E2" w:rsidRPr="009651E2">
        <w:t>。</w:t>
      </w:r>
      <w:r w:rsidR="0030484E">
        <w:rPr>
          <w:rFonts w:hint="eastAsia"/>
        </w:rPr>
        <w:t>它能够独立控制手指各个关节的自由度，灵活性可以媲美人手。然而，由于需要整合大量驱动器及复杂的控制系统，其结构往往非常复杂、笨重、而且控制难度较高</w:t>
      </w:r>
      <w:r w:rsidR="009651E2" w:rsidRPr="009651E2">
        <w:t>。其典型代表为如图</w:t>
      </w:r>
      <w:r w:rsidR="002724AC">
        <w:rPr>
          <w:rFonts w:hint="eastAsia"/>
        </w:rPr>
        <w:t>1-1</w:t>
      </w:r>
      <w:r w:rsidR="008566AD">
        <w:rPr>
          <w:rFonts w:hint="eastAsia"/>
        </w:rPr>
        <w:t>（</w:t>
      </w:r>
      <w:r w:rsidR="002724AC">
        <w:rPr>
          <w:rFonts w:hint="eastAsia"/>
        </w:rPr>
        <w:t>a</w:t>
      </w:r>
      <w:r w:rsidR="008566AD">
        <w:rPr>
          <w:rFonts w:hint="eastAsia"/>
        </w:rPr>
        <w:t>）</w:t>
      </w:r>
      <w:r w:rsidR="009651E2" w:rsidRPr="009651E2">
        <w:t>所示的英国</w:t>
      </w:r>
      <w:r w:rsidR="009651E2" w:rsidRPr="009651E2">
        <w:t>shadow</w:t>
      </w:r>
      <w:r w:rsidR="009651E2"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009651E2"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009651E2" w:rsidRPr="009651E2">
        <w:t>美国的</w:t>
      </w:r>
      <w:r w:rsidR="009651E2" w:rsidRPr="009651E2">
        <w:t>MPLv2.0</w:t>
      </w:r>
      <w:r w:rsidR="009651E2"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7D701C" w:rsidRPr="007D701C">
        <w:rPr>
          <w:rFonts w:cs="Times New Roman"/>
          <w:kern w:val="0"/>
          <w:vertAlign w:val="superscript"/>
        </w:rPr>
        <w:t>[15]</w:t>
      </w:r>
      <w:r w:rsidR="00544739">
        <w:fldChar w:fldCharType="end"/>
      </w:r>
      <w:r w:rsidR="00BA4BEF">
        <w:rPr>
          <w:rFonts w:hint="eastAsia"/>
        </w:rPr>
        <w:t>。</w:t>
      </w:r>
    </w:p>
    <w:p w14:paraId="5302CA15" w14:textId="5C339C6D"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22</w:t>
      </w:r>
      <w:r w:rsidR="00D54A79">
        <w:rPr>
          <w:rFonts w:asciiTheme="minorEastAsia" w:hAnsiTheme="minorEastAsia" w:hint="eastAsia"/>
        </w:rPr>
        <w:t>个主动</w:t>
      </w:r>
      <w:r w:rsidRPr="002724AC">
        <w:rPr>
          <w:rFonts w:asciiTheme="minorEastAsia" w:hAnsiTheme="minorEastAsia" w:hint="eastAsia"/>
        </w:rPr>
        <w:t>自由度,一共有22个活动关节，</w:t>
      </w:r>
      <w:r w:rsidRPr="002724AC">
        <w:rPr>
          <w:rFonts w:asciiTheme="minorEastAsia" w:hAnsiTheme="minorEastAsia"/>
        </w:rPr>
        <w:t>该手的每个手指都有一个电机驱动，</w:t>
      </w:r>
      <w:r w:rsidR="0055398D">
        <w:rPr>
          <w:rFonts w:asciiTheme="minorEastAsia" w:hAnsiTheme="minorEastAsia" w:hint="eastAsia"/>
        </w:rPr>
        <w:t>作</w:t>
      </w:r>
      <w:r w:rsidRPr="002724AC">
        <w:rPr>
          <w:rFonts w:asciiTheme="minorEastAsia" w:hAnsiTheme="minorEastAsia"/>
        </w:rPr>
        <w:t>用于手指的三个运动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3E2D6AEE" w14:textId="77777777" w:rsidR="000D6B33" w:rsidRDefault="002724AC" w:rsidP="00C6552F">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1A54165E" w14:textId="77777777" w:rsidR="000D6B33" w:rsidRDefault="000D6B33" w:rsidP="00C6552F">
      <w:pPr>
        <w:spacing w:line="360" w:lineRule="auto"/>
        <w:ind w:firstLine="480"/>
        <w:jc w:val="left"/>
        <w:rPr>
          <w:rFonts w:asciiTheme="minorEastAsia" w:hAnsiTheme="minorEastAsia" w:hint="eastAsia"/>
        </w:rPr>
      </w:pPr>
    </w:p>
    <w:p w14:paraId="7BD508B6" w14:textId="2BA8955D" w:rsidR="008C4BAC" w:rsidRPr="002724AC" w:rsidRDefault="007E7F7F" w:rsidP="000D6B33">
      <w:pPr>
        <w:spacing w:line="360" w:lineRule="auto"/>
        <w:ind w:firstLineChars="0" w:firstLine="0"/>
        <w:jc w:val="center"/>
        <w:rPr>
          <w:rFonts w:asciiTheme="minorEastAsia" w:hAnsiTheme="minorEastAsia" w:hint="eastAsia"/>
        </w:rPr>
      </w:pPr>
      <w:r>
        <w:rPr>
          <w:rFonts w:asciiTheme="minorEastAsia" w:hAnsiTheme="minorEastAsia" w:hint="eastAsia"/>
          <w:noProof/>
        </w:rPr>
        <w:drawing>
          <wp:inline distT="0" distB="0" distL="0" distR="0" wp14:anchorId="644AEDF9" wp14:editId="6BC104E2">
            <wp:extent cx="5939850" cy="2309785"/>
            <wp:effectExtent l="0" t="0" r="381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19619" b="11227"/>
                    <a:stretch/>
                  </pic:blipFill>
                  <pic:spPr bwMode="auto">
                    <a:xfrm>
                      <a:off x="0" y="0"/>
                      <a:ext cx="5941060" cy="2310256"/>
                    </a:xfrm>
                    <a:prstGeom prst="rect">
                      <a:avLst/>
                    </a:prstGeom>
                    <a:noFill/>
                    <a:ln>
                      <a:noFill/>
                    </a:ln>
                    <a:extLst>
                      <a:ext uri="{53640926-AAD7-44D8-BBD7-CCE9431645EC}">
                        <a14:shadowObscured xmlns:a14="http://schemas.microsoft.com/office/drawing/2010/main"/>
                      </a:ext>
                    </a:extLst>
                  </pic:spPr>
                </pic:pic>
              </a:graphicData>
            </a:graphic>
          </wp:inline>
        </w:drawing>
      </w:r>
    </w:p>
    <w:p w14:paraId="4B09AE65" w14:textId="0EE388C8" w:rsidR="009651E2" w:rsidRPr="00C96B81" w:rsidRDefault="008566AD" w:rsidP="00C96B81">
      <w:pPr>
        <w:pStyle w:val="aff9"/>
        <w:spacing w:line="360" w:lineRule="auto"/>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6C142B">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0031004D">
        <w:rPr>
          <w:rFonts w:asciiTheme="majorEastAsia" w:eastAsiaTheme="majorEastAsia" w:hAnsiTheme="majorEastAsia" w:hint="eastAsia"/>
          <w:sz w:val="21"/>
          <w:szCs w:val="21"/>
        </w:rPr>
        <w:t xml:space="preserve"> </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7D701C" w:rsidRPr="007D701C">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21" w:name="_Toc199606569"/>
      <w:r w:rsidRPr="00DA4342">
        <w:rPr>
          <w:rFonts w:asciiTheme="majorEastAsia" w:eastAsiaTheme="majorEastAsia" w:hAnsiTheme="majorEastAsia" w:hint="eastAsia"/>
          <w:szCs w:val="24"/>
        </w:rPr>
        <w:t>1.2.2欠驱动型灵巧手</w:t>
      </w:r>
      <w:bookmarkEnd w:id="21"/>
    </w:p>
    <w:p w14:paraId="1D4AF535" w14:textId="193B5406"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w:t>
      </w:r>
      <w:r w:rsidR="00B438D0">
        <w:rPr>
          <w:rFonts w:ascii="宋体" w:hAnsi="Courier New" w:cs="Courier New" w:hint="eastAsia"/>
          <w:szCs w:val="21"/>
        </w:rPr>
        <w:t>灵巧</w:t>
      </w:r>
      <w:r w:rsidRPr="000C3F7A">
        <w:rPr>
          <w:rFonts w:ascii="宋体" w:hAnsi="Courier New" w:cs="Courier New"/>
          <w:szCs w:val="21"/>
        </w:rPr>
        <w:t>手相比，欠驱动</w:t>
      </w:r>
      <w:r w:rsidR="00B438D0">
        <w:rPr>
          <w:rFonts w:ascii="宋体" w:hAnsi="Courier New" w:cs="Courier New" w:hint="eastAsia"/>
          <w:szCs w:val="21"/>
        </w:rPr>
        <w:t>灵巧</w:t>
      </w:r>
      <w:r w:rsidRPr="000C3F7A">
        <w:rPr>
          <w:rFonts w:ascii="宋体" w:hAnsi="Courier New" w:cs="Courier New"/>
          <w:szCs w:val="21"/>
        </w:rPr>
        <w:t>手因其结构和控制上的简化而成为研究的焦点。这类</w:t>
      </w:r>
      <w:r w:rsidR="005731CC">
        <w:rPr>
          <w:rFonts w:ascii="宋体" w:hAnsi="Courier New" w:cs="Courier New" w:hint="eastAsia"/>
          <w:szCs w:val="21"/>
        </w:rPr>
        <w:t>灵巧</w:t>
      </w:r>
      <w:r w:rsidRPr="000C3F7A">
        <w:rPr>
          <w:rFonts w:ascii="宋体" w:hAnsi="Courier New" w:cs="Courier New"/>
          <w:szCs w:val="21"/>
        </w:rPr>
        <w:t>手</w:t>
      </w:r>
      <w:r w:rsidR="005731CC">
        <w:rPr>
          <w:rFonts w:ascii="宋体" w:hAnsi="Courier New" w:cs="Courier New" w:hint="eastAsia"/>
          <w:szCs w:val="21"/>
        </w:rPr>
        <w:t>的</w:t>
      </w:r>
      <w:r w:rsidRPr="000C3F7A">
        <w:rPr>
          <w:rFonts w:ascii="宋体" w:hAnsi="Courier New" w:cs="Courier New"/>
          <w:szCs w:val="21"/>
        </w:rPr>
        <w:t>主要</w:t>
      </w:r>
      <w:r w:rsidR="005731CC">
        <w:rPr>
          <w:rFonts w:ascii="宋体" w:hAnsi="Courier New" w:cs="Courier New" w:hint="eastAsia"/>
          <w:szCs w:val="21"/>
        </w:rPr>
        <w:t>方向</w:t>
      </w:r>
      <w:r w:rsidRPr="000C3F7A">
        <w:rPr>
          <w:rFonts w:ascii="宋体" w:hAnsi="Courier New" w:cs="Courier New"/>
          <w:szCs w:val="21"/>
        </w:rPr>
        <w:t>分为</w:t>
      </w:r>
      <w:r w:rsidR="00F46C65">
        <w:rPr>
          <w:rFonts w:ascii="宋体" w:hAnsi="Courier New" w:cs="Courier New" w:hint="eastAsia"/>
          <w:szCs w:val="21"/>
        </w:rPr>
        <w:t>腱绳</w:t>
      </w:r>
      <w:r w:rsidRPr="000C3F7A">
        <w:rPr>
          <w:rFonts w:ascii="宋体" w:hAnsi="Courier New" w:cs="Courier New"/>
          <w:szCs w:val="21"/>
        </w:rPr>
        <w:t>驱动和连杆驱动两大类。</w:t>
      </w:r>
    </w:p>
    <w:p w14:paraId="4E722E91" w14:textId="2DE2D607" w:rsidR="0030484E" w:rsidRPr="0030484E" w:rsidRDefault="0030484E" w:rsidP="0030484E">
      <w:pPr>
        <w:pStyle w:val="a6"/>
        <w:spacing w:line="360" w:lineRule="auto"/>
        <w:ind w:firstLine="480"/>
      </w:pPr>
      <w:r w:rsidRPr="0030484E">
        <w:t>腱绳驱动利用腱绳的拉力实现驱动，其原理与人体肌肉驱动方式高度相似。这种驱动</w:t>
      </w:r>
      <w:r w:rsidRPr="0030484E">
        <w:lastRenderedPageBreak/>
        <w:t>方式支持力的远距离传输，占用空间小，有利于传动结构的优化布局。由于腱绳驱动结构简单，它常被选为</w:t>
      </w:r>
      <w:r>
        <w:rPr>
          <w:rFonts w:hint="eastAsia"/>
        </w:rPr>
        <w:t>五指灵巧手</w:t>
      </w:r>
      <w:r w:rsidRPr="0030484E">
        <w:t>的驱动方式</w:t>
      </w:r>
      <w:r w:rsidR="00BA4BEF">
        <w:rPr>
          <w:rFonts w:hint="eastAsia"/>
        </w:rPr>
        <w:t>。</w:t>
      </w:r>
    </w:p>
    <w:p w14:paraId="6F6CD923" w14:textId="1D59E64A" w:rsidR="006F0A69" w:rsidRDefault="006F0A69" w:rsidP="006F0A69">
      <w:pPr>
        <w:pStyle w:val="a6"/>
        <w:spacing w:line="360" w:lineRule="auto"/>
        <w:ind w:firstLine="480"/>
      </w:pPr>
      <w:r w:rsidRPr="000C3F7A">
        <w:rPr>
          <w:rFonts w:hint="eastAsia"/>
        </w:rPr>
        <w:t>近几年研发的</w:t>
      </w:r>
      <w:r w:rsidR="00566199">
        <w:rPr>
          <w:rFonts w:hint="eastAsia"/>
        </w:rPr>
        <w:t>灵巧</w:t>
      </w:r>
      <w:r w:rsidRPr="000C3F7A">
        <w:rPr>
          <w:rFonts w:hint="eastAsia"/>
        </w:rPr>
        <w:t>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7D701C" w:rsidRPr="007D701C">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9]</w:t>
      </w:r>
      <w:r w:rsidR="00544739">
        <w:rPr>
          <w:b/>
          <w:bCs/>
          <w:vertAlign w:val="superscript"/>
        </w:rPr>
        <w:fldChar w:fldCharType="end"/>
      </w:r>
      <w:r w:rsidRPr="000C3F7A">
        <w:rPr>
          <w:rFonts w:hint="eastAsia"/>
        </w:rPr>
        <w:t>等一系列</w:t>
      </w:r>
      <w:r w:rsidR="00566199">
        <w:rPr>
          <w:rFonts w:hint="eastAsia"/>
        </w:rPr>
        <w:t>灵巧</w:t>
      </w:r>
      <w:r w:rsidRPr="000C3F7A">
        <w:rPr>
          <w:rFonts w:hint="eastAsia"/>
        </w:rPr>
        <w:t>手都是</w:t>
      </w:r>
      <w:r w:rsidR="00566199">
        <w:rPr>
          <w:rFonts w:hint="eastAsia"/>
        </w:rPr>
        <w:t>腱绳</w:t>
      </w:r>
      <w:r w:rsidRPr="000C3F7A">
        <w:rPr>
          <w:rFonts w:hint="eastAsia"/>
        </w:rPr>
        <w:t>驱动型</w:t>
      </w:r>
      <w:r w:rsidR="002F7150">
        <w:rPr>
          <w:rFonts w:hint="eastAsia"/>
        </w:rPr>
        <w:t>灵巧</w:t>
      </w:r>
      <w:r w:rsidRPr="000C3F7A">
        <w:rPr>
          <w:rFonts w:hint="eastAsia"/>
        </w:rPr>
        <w:t>手，如图</w:t>
      </w:r>
      <w:r w:rsidR="00E72591">
        <w:rPr>
          <w:rFonts w:hint="eastAsia"/>
        </w:rPr>
        <w:t>1-2</w:t>
      </w:r>
      <w:r w:rsidRPr="000C3F7A">
        <w:rPr>
          <w:rFonts w:hint="eastAsia"/>
        </w:rPr>
        <w:t>所示。</w:t>
      </w:r>
    </w:p>
    <w:p w14:paraId="23F1C0E6" w14:textId="77777777" w:rsidR="00C87572" w:rsidRDefault="00C87572" w:rsidP="006F0A69">
      <w:pPr>
        <w:pStyle w:val="a6"/>
        <w:spacing w:line="360" w:lineRule="auto"/>
        <w:ind w:firstLine="480"/>
      </w:pPr>
    </w:p>
    <w:p w14:paraId="0A35A6D5" w14:textId="29368B4D" w:rsidR="00EE0D7D" w:rsidRPr="000C3F7A" w:rsidRDefault="00C87572" w:rsidP="00C87572">
      <w:pPr>
        <w:pStyle w:val="a6"/>
        <w:spacing w:line="360" w:lineRule="auto"/>
        <w:ind w:firstLineChars="0" w:firstLine="0"/>
        <w:jc w:val="center"/>
      </w:pPr>
      <w:r>
        <w:rPr>
          <w:rFonts w:hint="eastAsia"/>
          <w:noProof/>
        </w:rPr>
        <w:drawing>
          <wp:inline distT="0" distB="0" distL="0" distR="0" wp14:anchorId="7DF243E3" wp14:editId="6A899726">
            <wp:extent cx="5431506" cy="3523957"/>
            <wp:effectExtent l="0" t="0" r="0" b="63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4538" r="8793"/>
                    <a:stretch/>
                  </pic:blipFill>
                  <pic:spPr bwMode="auto">
                    <a:xfrm>
                      <a:off x="0" y="0"/>
                      <a:ext cx="5443360" cy="3531648"/>
                    </a:xfrm>
                    <a:prstGeom prst="rect">
                      <a:avLst/>
                    </a:prstGeom>
                    <a:noFill/>
                    <a:ln>
                      <a:noFill/>
                    </a:ln>
                    <a:extLst>
                      <a:ext uri="{53640926-AAD7-44D8-BBD7-CCE9431645EC}">
                        <a14:shadowObscured xmlns:a14="http://schemas.microsoft.com/office/drawing/2010/main"/>
                      </a:ext>
                    </a:extLst>
                  </pic:spPr>
                </pic:pic>
              </a:graphicData>
            </a:graphic>
          </wp:inline>
        </w:drawing>
      </w:r>
    </w:p>
    <w:p w14:paraId="1E3C9DD7" w14:textId="6A44B25B"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w:t>
      </w:r>
      <w:r w:rsidR="004B3367">
        <w:rPr>
          <w:rFonts w:ascii="宋体" w:eastAsia="宋体" w:hAnsi="Courier New" w:cs="Courier New" w:hint="eastAsia"/>
          <w:sz w:val="21"/>
          <w:szCs w:val="21"/>
        </w:rPr>
        <w:t>腱绳驱动</w:t>
      </w:r>
      <w:r w:rsidRPr="00E72591">
        <w:rPr>
          <w:rFonts w:ascii="宋体" w:eastAsia="宋体" w:hAnsi="Courier New" w:cs="Courier New" w:hint="eastAsia"/>
          <w:sz w:val="21"/>
          <w:szCs w:val="21"/>
        </w:rPr>
        <w:t>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7D701C" w:rsidRPr="007D701C">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098FEC85"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w:t>
      </w:r>
      <w:r w:rsidR="004B3367">
        <w:rPr>
          <w:rFonts w:ascii="宋体" w:hAnsi="Courier New" w:cs="Courier New" w:hint="eastAsia"/>
          <w:szCs w:val="21"/>
        </w:rPr>
        <w:t>每个自由度都</w:t>
      </w:r>
      <w:r>
        <w:rPr>
          <w:rFonts w:ascii="宋体" w:hAnsi="Courier New" w:cs="Courier New" w:hint="eastAsia"/>
          <w:szCs w:val="21"/>
        </w:rPr>
        <w:t>与人手关节一一对应。</w:t>
      </w:r>
      <w:r w:rsidRPr="008B658D">
        <w:rPr>
          <w:rFonts w:ascii="宋体" w:hAnsi="Courier New" w:cs="Courier New"/>
          <w:szCs w:val="21"/>
        </w:rPr>
        <w:t>能够实现类似人手的复杂运动。这种仿生的设计使其在功能和外观上更接近人手。</w:t>
      </w:r>
      <w:r>
        <w:rPr>
          <w:rFonts w:ascii="宋体" w:hAnsi="Courier New" w:cs="Courier New" w:hint="eastAsia"/>
          <w:szCs w:val="21"/>
        </w:rPr>
        <w:t>能胜任各种抓取任务，</w:t>
      </w:r>
      <w:r w:rsidR="003A1587">
        <w:rPr>
          <w:rFonts w:ascii="宋体" w:hAnsi="Courier New" w:cs="Courier New" w:hint="eastAsia"/>
          <w:szCs w:val="21"/>
        </w:rPr>
        <w:t>甚至</w:t>
      </w:r>
      <w:r>
        <w:rPr>
          <w:rFonts w:ascii="宋体" w:hAnsi="Courier New" w:cs="Courier New" w:hint="eastAsia"/>
          <w:szCs w:val="21"/>
        </w:rPr>
        <w:t>包括剪刀操作等复杂姿势。但是</w:t>
      </w:r>
      <w:r w:rsidRPr="008B658D">
        <w:rPr>
          <w:rFonts w:ascii="宋体" w:hAnsi="Courier New" w:cs="Courier New"/>
          <w:szCs w:val="21"/>
        </w:rPr>
        <w:t>由于采用气动驱动，BCL-26气动系统的响应速度和动力传输效率限制了手的动态性能</w:t>
      </w:r>
      <w:r w:rsidR="000411A4">
        <w:rPr>
          <w:rFonts w:ascii="宋体" w:hAnsi="Courier New" w:cs="Courier New" w:hint="eastAsia"/>
          <w:szCs w:val="21"/>
        </w:rPr>
        <w:t>，且</w:t>
      </w:r>
      <w:r w:rsidRPr="008B658D">
        <w:rPr>
          <w:rFonts w:ascii="宋体" w:hAnsi="Courier New" w:cs="Courier New"/>
          <w:szCs w:val="21"/>
        </w:rPr>
        <w:t>BCL-26手的抓取力</w:t>
      </w:r>
      <w:r w:rsidR="004734D9">
        <w:rPr>
          <w:rFonts w:ascii="宋体" w:hAnsi="Courier New" w:cs="Courier New" w:hint="eastAsia"/>
          <w:szCs w:val="21"/>
        </w:rPr>
        <w:t>仅有</w:t>
      </w:r>
      <w:r w:rsidRPr="008B658D">
        <w:rPr>
          <w:rFonts w:ascii="宋体" w:hAnsi="Courier New" w:cs="Courier New"/>
          <w:szCs w:val="21"/>
        </w:rPr>
        <w:t>21.9</w:t>
      </w:r>
      <w:r w:rsidR="004734D9">
        <w:rPr>
          <w:rFonts w:ascii="宋体" w:hAnsi="Courier New" w:cs="Courier New" w:hint="eastAsia"/>
          <w:szCs w:val="21"/>
        </w:rPr>
        <w:t>牛顿</w:t>
      </w:r>
      <w:r w:rsidRPr="008B658D">
        <w:rPr>
          <w:rFonts w:ascii="宋体" w:hAnsi="Courier New" w:cs="Courier New"/>
          <w:szCs w:val="21"/>
        </w:rPr>
        <w:t>，负载能力仍然有限。</w:t>
      </w:r>
    </w:p>
    <w:p w14:paraId="079757C4" w14:textId="0DD60941" w:rsidR="00E72591" w:rsidRPr="00870BEA" w:rsidRDefault="00870BEA" w:rsidP="00870BEA">
      <w:pPr>
        <w:spacing w:line="360" w:lineRule="auto"/>
        <w:ind w:firstLine="480"/>
        <w:rPr>
          <w:rFonts w:hAnsi="Courier New" w:cs="Courier New"/>
          <w:szCs w:val="21"/>
        </w:rPr>
      </w:pPr>
      <w:r>
        <w:rPr>
          <w:rFonts w:ascii="宋体" w:hAnsi="Courier New" w:cs="Courier New" w:hint="eastAsia"/>
          <w:szCs w:val="21"/>
        </w:rPr>
        <w:t>另一种连杆驱动时欠驱动型机械手中常见的一种驱动方式，它通过多连杆结构将驱动力从驱动器传递到各关节，使关节能够按照设定方向运动。一个典型案例是</w:t>
      </w:r>
      <w:r w:rsidRPr="00870BEA">
        <w:rPr>
          <w:rFonts w:hAnsi="Courier New" w:cs="Courier New"/>
          <w:szCs w:val="21"/>
        </w:rPr>
        <w:t>由韩国渥太华大学研发的</w:t>
      </w:r>
      <w:r w:rsidRPr="00870BEA">
        <w:rPr>
          <w:rFonts w:hAnsi="Courier New" w:cs="Courier New"/>
          <w:szCs w:val="21"/>
        </w:rPr>
        <w:t>ILDA</w:t>
      </w:r>
      <w:r w:rsidRPr="00870BEA">
        <w:rPr>
          <w:rFonts w:hAnsi="Courier New" w:cs="Courier New"/>
          <w:szCs w:val="21"/>
        </w:rPr>
        <w:t>集成连杆驱动仿人灵巧手</w:t>
      </w:r>
      <w:r>
        <w:rPr>
          <w:rFonts w:hAnsi="Courier New" w:cs="Courier New"/>
          <w:szCs w:val="21"/>
        </w:rPr>
        <w:fldChar w:fldCharType="begin"/>
      </w:r>
      <w:r>
        <w:rPr>
          <w:rFonts w:hAnsi="Courier New" w:cs="Courier New"/>
          <w:szCs w:val="21"/>
        </w:rPr>
        <w:instrText xml:space="preserve"> ADDIN ZOTERO_ITEM CSL_CITATION {"citationID":"l2m5RCOU","properties":{"formattedCitation":"\\super [20]\\nosupersub{}","plainCitation":"[20]","noteIndex":0},"citationItems":[{"id":472,"uris":["http://zotero.org/users/16524339/items/8U65HEPD"],"itemData":{"id":472,"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Pr>
          <w:rFonts w:ascii="MS Gothic" w:eastAsia="MS Gothic" w:hAnsi="MS Gothic" w:cs="MS Gothic" w:hint="eastAsia"/>
          <w:szCs w:val="21"/>
        </w:rPr>
        <w:instrText> </w:instrText>
      </w:r>
      <w:r>
        <w:rPr>
          <w:rFonts w:hAnsi="Courier New" w:cs="Courier New"/>
          <w:szCs w:val="21"/>
        </w:rPr>
        <w:instrText>mm) without additional parts, low weight of 1.1</w:instrText>
      </w:r>
      <w:r>
        <w:rPr>
          <w:rFonts w:ascii="MS Gothic" w:eastAsia="MS Gothic" w:hAnsi="MS Gothic" w:cs="MS Gothic" w:hint="eastAsia"/>
          <w:szCs w:val="21"/>
        </w:rPr>
        <w:instrText> </w:instrText>
      </w:r>
      <w:r>
        <w:rPr>
          <w:rFonts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Pr>
          <w:rFonts w:hAnsi="Courier New" w:cs="Courier New"/>
          <w:szCs w:val="21"/>
        </w:rPr>
        <w:fldChar w:fldCharType="separate"/>
      </w:r>
      <w:r w:rsidRPr="00870BEA">
        <w:rPr>
          <w:rFonts w:cs="Times New Roman"/>
          <w:kern w:val="0"/>
          <w:vertAlign w:val="superscript"/>
        </w:rPr>
        <w:t>[20]</w:t>
      </w:r>
      <w:r>
        <w:rPr>
          <w:rFonts w:hAnsi="Courier New" w:cs="Courier New"/>
          <w:szCs w:val="21"/>
        </w:rPr>
        <w:fldChar w:fldCharType="end"/>
      </w:r>
      <w:r>
        <w:rPr>
          <w:rFonts w:hAnsi="Courier New" w:cs="Courier New" w:hint="eastAsia"/>
          <w:szCs w:val="21"/>
        </w:rPr>
        <w:t>，如图</w:t>
      </w:r>
      <w:r>
        <w:rPr>
          <w:rFonts w:hAnsi="Courier New" w:cs="Courier New" w:hint="eastAsia"/>
          <w:szCs w:val="21"/>
        </w:rPr>
        <w:t>1-3</w:t>
      </w:r>
      <w:r>
        <w:rPr>
          <w:rFonts w:hAnsi="Courier New" w:cs="Courier New" w:hint="eastAsia"/>
          <w:szCs w:val="21"/>
        </w:rPr>
        <w:t>所示。该灵巧手的两岸驱动系统融合了并联与串联机构的设计，整体包括由冰链结构驱动的指掌关节（</w:t>
      </w:r>
      <w:r>
        <w:rPr>
          <w:rFonts w:hAnsi="Courier New" w:cs="Courier New" w:hint="eastAsia"/>
          <w:szCs w:val="21"/>
        </w:rPr>
        <w:t>MCP</w:t>
      </w:r>
      <w:r>
        <w:rPr>
          <w:rFonts w:hAnsi="Courier New" w:cs="Courier New" w:hint="eastAsia"/>
          <w:szCs w:val="21"/>
        </w:rPr>
        <w:t>）二自由度运动，以及由串联机构驱动的指间关节（</w:t>
      </w:r>
      <w:r>
        <w:rPr>
          <w:rFonts w:hAnsi="Courier New" w:cs="Courier New" w:hint="eastAsia"/>
          <w:szCs w:val="21"/>
        </w:rPr>
        <w:t>PIP</w:t>
      </w:r>
      <w:r>
        <w:rPr>
          <w:rFonts w:hAnsi="Courier New" w:cs="Courier New" w:hint="eastAsia"/>
          <w:szCs w:val="21"/>
        </w:rPr>
        <w:t>）单自由度运动。</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8">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085BC483"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870BEA">
        <w:rPr>
          <w:rFonts w:ascii="宋体" w:eastAsia="宋体" w:hAnsi="Courier New" w:cs="Courier New"/>
          <w:sz w:val="21"/>
          <w:szCs w:val="21"/>
        </w:rPr>
        <w:instrText xml:space="preserve"> ADDIN ZOTERO_ITEM CSL_CITATION {"citationID":"tCRxxvhH","properties":{"formattedCitation":"\\super [21]\\nosupersub{}","plainCitation":"[21]","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mm) without additional parts, low weight of 1.1</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870BEA" w:rsidRPr="00870BEA">
        <w:rPr>
          <w:rFonts w:ascii="宋体" w:eastAsia="宋体" w:hAnsi="宋体" w:cs="Times New Roman"/>
          <w:kern w:val="0"/>
          <w:sz w:val="21"/>
          <w:vertAlign w:val="superscript"/>
        </w:rPr>
        <w:t>[21]</w:t>
      </w:r>
      <w:r w:rsidR="00544739">
        <w:rPr>
          <w:rFonts w:ascii="宋体" w:eastAsia="宋体" w:hAnsi="Courier New" w:cs="Courier New"/>
          <w:sz w:val="21"/>
          <w:szCs w:val="21"/>
        </w:rPr>
        <w:fldChar w:fldCharType="end"/>
      </w:r>
    </w:p>
    <w:p w14:paraId="4D08E3C3" w14:textId="2D4234D7"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A243BE">
        <w:rPr>
          <w:rFonts w:ascii="宋体" w:hAnsi="Courier New" w:cs="Courier New"/>
          <w:b/>
          <w:bCs/>
          <w:szCs w:val="21"/>
          <w:vertAlign w:val="superscript"/>
        </w:rPr>
        <w:instrText xml:space="preserve"> ADDIN ZOTERO_ITEM CSL_CITATION {"citationID":"ZgHDHzW9","properties":{"formattedCitation":"\\super [22]\\nosupersub{}","plainCitation":"[22]","noteIndex":0},"citationItems":[{"id":402,"uris":["http://zotero.org/users/16524339/items/ZTHAVFES"],"itemData":{"id":402,"type":"article-journal","abstract":"Mechanical design of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 (i) an anthropomorphic structure and (ii) the capability of grasping objects in a stable and secure way. This paper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rst considers the existing body of literature on the various performance criteria used for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These criteria are class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ed into a) grasp and b) physical characteristics. To this end, various perspectives of existing papers on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w:instrText>
      </w:r>
      <w:r w:rsidR="00A243BE">
        <w:rPr>
          <w:rFonts w:ascii="宋体" w:hAnsi="Courier New" w:cs="Courier New"/>
          <w:b/>
          <w:bCs/>
          <w:szCs w:val="21"/>
          <w:vertAlign w:val="superscript"/>
        </w:rPr>
        <w:instrText>’</w:instrText>
      </w:r>
      <w:r w:rsidR="00A243BE">
        <w:rPr>
          <w:rFonts w:ascii="宋体" w:hAnsi="Courier New" w:cs="Courier New"/>
          <w:b/>
          <w:bCs/>
          <w:szCs w:val="21"/>
          <w:vertAlign w:val="superscript"/>
        </w:rPr>
        <w:instrText xml:space="preserve">s features such as shape-adaptivity, natural motion, stability, force isotropy, workspace, and weight are considered. Furthermore, existing linkage-driven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hAnsi="Courier New" w:cs="Courier New"/>
          <w:b/>
          <w:bCs/>
          <w:szCs w:val="21"/>
          <w:vertAlign w:val="superscript"/>
        </w:rPr>
        <w:fldChar w:fldCharType="separate"/>
      </w:r>
      <w:r w:rsidR="00A243BE" w:rsidRPr="00A243BE">
        <w:rPr>
          <w:rFonts w:ascii="宋体" w:eastAsia="宋体" w:hAnsi="宋体" w:cs="Times New Roman"/>
          <w:kern w:val="0"/>
          <w:vertAlign w:val="superscript"/>
        </w:rPr>
        <w:t>[22]</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2383C5FE" w14:textId="77777777" w:rsidR="006B3FAE" w:rsidRDefault="006B3FAE" w:rsidP="008C2C81">
      <w:pPr>
        <w:spacing w:line="360" w:lineRule="auto"/>
        <w:ind w:firstLine="480"/>
        <w:rPr>
          <w:rFonts w:ascii="宋体" w:hAnsi="Courier New" w:cs="Courier New"/>
          <w:szCs w:val="21"/>
        </w:rPr>
      </w:pPr>
    </w:p>
    <w:p w14:paraId="1C1358D4" w14:textId="37700EC7" w:rsidR="008C2C81" w:rsidRDefault="002F7150" w:rsidP="002F7150">
      <w:pPr>
        <w:spacing w:line="360" w:lineRule="auto"/>
        <w:ind w:firstLineChars="0" w:firstLine="0"/>
        <w:jc w:val="center"/>
        <w:rPr>
          <w:rFonts w:ascii="宋体" w:hAnsi="Courier New" w:cs="Courier New"/>
          <w:szCs w:val="21"/>
        </w:rPr>
      </w:pPr>
      <w:r>
        <w:rPr>
          <w:rFonts w:ascii="宋体" w:hAnsi="Courier New" w:cs="Courier New"/>
          <w:noProof/>
          <w:szCs w:val="21"/>
        </w:rPr>
        <w:drawing>
          <wp:inline distT="0" distB="0" distL="0" distR="0" wp14:anchorId="6B2A59E9" wp14:editId="01F88E19">
            <wp:extent cx="5941060" cy="33407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1060" cy="3340735"/>
                    </a:xfrm>
                    <a:prstGeom prst="rect">
                      <a:avLst/>
                    </a:prstGeom>
                    <a:noFill/>
                    <a:ln>
                      <a:noFill/>
                    </a:ln>
                  </pic:spPr>
                </pic:pic>
              </a:graphicData>
            </a:graphic>
          </wp:inline>
        </w:drawing>
      </w:r>
    </w:p>
    <w:p w14:paraId="65DC2D29" w14:textId="5098FF6D" w:rsidR="008566AD" w:rsidRPr="00125623" w:rsidRDefault="008C2C81" w:rsidP="00125623">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1-4 几种经典的连杆手指</w:t>
      </w:r>
      <w:r w:rsidR="00544739">
        <w:rPr>
          <w:rFonts w:ascii="宋体" w:eastAsia="宋体" w:hAnsi="Courier New" w:cs="Courier New"/>
          <w:b/>
          <w:bCs/>
          <w:sz w:val="24"/>
          <w:szCs w:val="21"/>
          <w:vertAlign w:val="superscript"/>
        </w:rPr>
        <w:fldChar w:fldCharType="begin"/>
      </w:r>
      <w:r w:rsidR="00A243BE">
        <w:rPr>
          <w:rFonts w:ascii="宋体" w:eastAsia="宋体" w:hAnsi="Courier New" w:cs="Courier New"/>
          <w:b/>
          <w:bCs/>
          <w:sz w:val="24"/>
          <w:szCs w:val="21"/>
          <w:vertAlign w:val="superscript"/>
        </w:rPr>
        <w:instrText xml:space="preserve"> ADDIN ZOTERO_ITEM CSL_CITATION {"citationID":"0svINPhc","properties":{"formattedCitation":"\\super [22\\uc0\\u8211{}24]\\nosupersub{}","plainCitation":"[22</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24]","noteIndex":0},"citationItems":[{"id":402,"uris":["http://zotero.org/users/16524339/items/ZTHAVFES"],"itemData":{"id":402,"type":"article-journal","abstract":"Mechanical design of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These criteria are class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id":391,"uris":["http://zotero.org/users/16524339/items/VUX5IR59"],"itemData":{"id":391,"type":"article-journal","abstract":"This paper suggests a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A243BE">
        <w:rPr>
          <w:rFonts w:ascii="宋体" w:eastAsia="宋体" w:hAnsi="Courier New" w:cs="Courier New"/>
          <w:b/>
          <w:bCs/>
          <w:sz w:val="24"/>
          <w:szCs w:val="21"/>
          <w:vertAlign w:val="superscript"/>
        </w:rPr>
        <w:instrText>ﬂ</w:instrText>
      </w:r>
      <w:r w:rsidR="00A243BE">
        <w:rPr>
          <w:rFonts w:ascii="宋体" w:eastAsia="宋体" w:hAnsi="Courier New" w:cs="Courier New"/>
          <w:b/>
          <w:bCs/>
          <w:sz w:val="24"/>
          <w:szCs w:val="21"/>
          <w:vertAlign w:val="superscript"/>
        </w:rPr>
        <w:instrText>exor digitorum super</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is (FDS) and extensor indicis (EI) in a lower arm. In this paper, we assume that EMG signals have some relations with velocity of muscle movement by neglecting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dynamics due to its negligible small mass. In order to obtain desired position and velocity of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A243BE" w:rsidRPr="00A243BE">
        <w:rPr>
          <w:rFonts w:ascii="宋体" w:eastAsia="宋体" w:hAnsi="宋体" w:cs="Times New Roman"/>
          <w:kern w:val="0"/>
          <w:sz w:val="24"/>
          <w:vertAlign w:val="superscript"/>
        </w:rPr>
        <w:t>[22–24]</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7E1B9023"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22" w:name="_Toc199606570"/>
      <w:r>
        <w:rPr>
          <w:rFonts w:asciiTheme="majorEastAsia" w:eastAsiaTheme="majorEastAsia" w:hAnsiTheme="majorEastAsia" w:hint="eastAsia"/>
          <w:szCs w:val="24"/>
        </w:rPr>
        <w:t>1.2.3传感</w:t>
      </w:r>
      <w:r w:rsidR="00F70083">
        <w:rPr>
          <w:rFonts w:asciiTheme="majorEastAsia" w:eastAsiaTheme="majorEastAsia" w:hAnsiTheme="majorEastAsia" w:hint="eastAsia"/>
          <w:szCs w:val="24"/>
        </w:rPr>
        <w:t>与控制</w:t>
      </w:r>
      <w:r>
        <w:rPr>
          <w:rFonts w:asciiTheme="majorEastAsia" w:eastAsiaTheme="majorEastAsia" w:hAnsiTheme="majorEastAsia" w:hint="eastAsia"/>
          <w:szCs w:val="24"/>
        </w:rPr>
        <w:t>技术</w:t>
      </w:r>
      <w:bookmarkEnd w:id="22"/>
    </w:p>
    <w:p w14:paraId="60CDAFC0" w14:textId="1ABC8513"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w:t>
      </w:r>
      <w:r w:rsidRPr="00C644C3">
        <w:rPr>
          <w:rFonts w:ascii="宋体" w:hAnsi="Courier New" w:cs="Courier New"/>
          <w:szCs w:val="21"/>
        </w:rPr>
        <w:lastRenderedPageBreak/>
        <w:t>集成了视觉、加速度和</w:t>
      </w:r>
      <w:r w:rsidR="00F81149">
        <w:rPr>
          <w:rFonts w:ascii="宋体" w:hAnsi="Courier New" w:cs="Courier New" w:hint="eastAsia"/>
          <w:szCs w:val="21"/>
        </w:rPr>
        <w:t>滑动</w:t>
      </w:r>
      <w:r w:rsidRPr="00C644C3">
        <w:rPr>
          <w:rFonts w:ascii="宋体" w:hAnsi="Courier New" w:cs="Courier New"/>
          <w:szCs w:val="21"/>
        </w:rPr>
        <w:t>传感器</w:t>
      </w:r>
      <w:r w:rsidR="00544739">
        <w:rPr>
          <w:rFonts w:ascii="宋体" w:hAnsi="Courier New" w:cs="Courier New"/>
          <w:szCs w:val="21"/>
        </w:rPr>
        <w:fldChar w:fldCharType="begin"/>
      </w:r>
      <w:r w:rsidR="00A243BE">
        <w:rPr>
          <w:rFonts w:ascii="宋体" w:hAnsi="Courier New" w:cs="Courier New"/>
          <w:szCs w:val="21"/>
        </w:rPr>
        <w:instrText xml:space="preserve"> ADDIN ZOTERO_ITEM CSL_CITATION {"citationID":"hb8qpVqV","properties":{"formattedCitation":"\\super [25]\\nosupersub{}","plainCitation":"[25]","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A243BE" w:rsidRPr="00A243BE">
        <w:rPr>
          <w:rFonts w:ascii="宋体" w:eastAsia="宋体" w:hAnsi="宋体" w:cs="Times New Roman"/>
          <w:kern w:val="0"/>
          <w:vertAlign w:val="superscript"/>
        </w:rPr>
        <w:t>[25]</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77012DD5" w:rsidR="00125623" w:rsidRDefault="00125623" w:rsidP="00125623">
      <w:pPr>
        <w:pStyle w:val="a6"/>
        <w:spacing w:line="360" w:lineRule="auto"/>
        <w:ind w:firstLine="480"/>
      </w:pPr>
      <w:r w:rsidRPr="00C644C3">
        <w:t>触觉技术相较于视觉技术的发展较为滞后，并且由于模拟人类皮肤极具挑战性，其进展一直较为缓慢。随着触觉技术逐渐受到全球各研究实验室的关注，在研究的早期阶段，常见的触觉传感器类型包括</w:t>
      </w:r>
      <w:r w:rsidR="00252B1C">
        <w:rPr>
          <w:rFonts w:hint="eastAsia"/>
        </w:rPr>
        <w:t>如图1-5</w:t>
      </w:r>
      <w:r w:rsidR="003A343A">
        <w:rPr>
          <w:rFonts w:hint="eastAsia"/>
        </w:rPr>
        <w:t>所示的</w:t>
      </w:r>
      <w:r w:rsidRPr="00C644C3">
        <w:t>压阻式</w:t>
      </w:r>
      <w:r w:rsidR="00544739">
        <w:fldChar w:fldCharType="begin"/>
      </w:r>
      <w:r w:rsidR="00A243BE">
        <w:instrText xml:space="preserve"> ADDIN ZOTERO_ITEM CSL_CITATION {"citationID":"oei86CMd","properties":{"formattedCitation":"\\super [26]\\nosupersub{}","plainCitation":"[26]","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A243BE" w:rsidRPr="00A243BE">
        <w:rPr>
          <w:rFonts w:hAnsi="宋体" w:cs="Times New Roman"/>
          <w:kern w:val="0"/>
          <w:vertAlign w:val="superscript"/>
        </w:rPr>
        <w:t>[26]</w:t>
      </w:r>
      <w:r w:rsidR="00544739">
        <w:fldChar w:fldCharType="end"/>
      </w:r>
      <w:r w:rsidRPr="00C644C3">
        <w:t>、</w:t>
      </w:r>
      <w:r w:rsidR="00D64FF6">
        <w:rPr>
          <w:rFonts w:hint="eastAsia"/>
        </w:rPr>
        <w:t>电容</w:t>
      </w:r>
      <w:r w:rsidRPr="00C644C3">
        <w:t>式</w:t>
      </w:r>
      <w:r w:rsidR="00544739">
        <w:fldChar w:fldCharType="begin"/>
      </w:r>
      <w:r w:rsidR="00A243BE">
        <w:instrText xml:space="preserve"> ADDIN ZOTERO_ITEM CSL_CITATION {"citationID":"LBhV9oAF","properties":{"formattedCitation":"\\super [27]\\nosupersub{}","plainCitation":"[27]","noteIndex":0},"citationItems":[{"id":481,"uris":["http://zotero.org/users/16524339/items/BB3NFKIJ"],"itemData":</w:instrText>
      </w:r>
      <w:r w:rsidR="00A243BE">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A243BE" w:rsidRPr="00A243BE">
        <w:rPr>
          <w:rFonts w:hAnsi="宋体" w:cs="Times New Roman"/>
          <w:kern w:val="0"/>
          <w:vertAlign w:val="superscript"/>
        </w:rPr>
        <w:t>[27]</w:t>
      </w:r>
      <w:r w:rsidR="00544739">
        <w:fldChar w:fldCharType="end"/>
      </w:r>
      <w:r>
        <w:rPr>
          <w:rFonts w:hint="eastAsia"/>
        </w:rPr>
        <w:t>、</w:t>
      </w:r>
      <w:r w:rsidR="00D64FF6">
        <w:rPr>
          <w:rFonts w:hint="eastAsia"/>
        </w:rPr>
        <w:t>电压</w:t>
      </w:r>
      <w:r w:rsidRPr="00C644C3">
        <w:t>式</w:t>
      </w:r>
      <w:r w:rsidR="00544739">
        <w:fldChar w:fldCharType="begin"/>
      </w:r>
      <w:r w:rsidR="004D4E15">
        <w:instrText xml:space="preserve"> ADDIN ZOTERO_ITEM CSL_CITATION {"citationID":"4AX3rZLd","properties":{"formattedCitation":"\\super [28]\\nosupersub{}","plainCitation":"[28]","noteIndex":0},"citationItems":[{"id":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schema":"https://github.com/citation-style-language/schema/raw/master/csl-citation.json"} </w:instrText>
      </w:r>
      <w:r w:rsidR="00544739">
        <w:fldChar w:fldCharType="separate"/>
      </w:r>
      <w:r w:rsidR="004D4E15" w:rsidRPr="004D4E15">
        <w:rPr>
          <w:rFonts w:hAnsi="宋体" w:cs="Times New Roman"/>
          <w:kern w:val="0"/>
          <w:vertAlign w:val="superscript"/>
        </w:rPr>
        <w:t>[28]</w:t>
      </w:r>
      <w:r w:rsidR="00544739">
        <w:fldChar w:fldCharType="end"/>
      </w:r>
      <w:r>
        <w:rPr>
          <w:rFonts w:hint="eastAsia"/>
        </w:rPr>
        <w:t>、</w:t>
      </w:r>
      <w:r w:rsidR="004232A6">
        <w:rPr>
          <w:rFonts w:hint="eastAsia"/>
        </w:rPr>
        <w:t>光学式</w:t>
      </w:r>
      <w:r w:rsidR="00544739">
        <w:rPr>
          <w:b/>
          <w:bCs/>
          <w:vertAlign w:val="superscript"/>
        </w:rPr>
        <w:fldChar w:fldCharType="begin"/>
      </w:r>
      <w:r w:rsidR="00A243BE">
        <w:rPr>
          <w:b/>
          <w:bCs/>
          <w:vertAlign w:val="superscript"/>
        </w:rPr>
        <w:instrText xml:space="preserve"> ADDIN ZOTERO_ITEM CSL_CITATION {"citationID":"tnwSBb20","properties":{"formattedCitation":"\\super [29]\\nosupersub{}","plainCitation":"[29]","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A243BE" w:rsidRPr="00A243BE">
        <w:rPr>
          <w:rFonts w:hAnsi="宋体" w:cs="Times New Roman"/>
          <w:kern w:val="0"/>
          <w:vertAlign w:val="superscript"/>
        </w:rPr>
        <w:t>[29]</w:t>
      </w:r>
      <w:r w:rsidR="00544739">
        <w:rPr>
          <w:b/>
          <w:bCs/>
          <w:vertAlign w:val="superscript"/>
        </w:rPr>
        <w:fldChar w:fldCharType="end"/>
      </w:r>
      <w:r w:rsidRPr="00C644C3">
        <w:t>等。</w:t>
      </w:r>
    </w:p>
    <w:p w14:paraId="56A28EC0" w14:textId="77777777" w:rsidR="001E7FDD" w:rsidRDefault="001E7FDD" w:rsidP="00125623">
      <w:pPr>
        <w:pStyle w:val="a6"/>
        <w:spacing w:line="360" w:lineRule="auto"/>
        <w:ind w:firstLine="480"/>
      </w:pPr>
    </w:p>
    <w:p w14:paraId="020D0C5D" w14:textId="44987BAF" w:rsidR="00CD5E73" w:rsidRDefault="004D4E15" w:rsidP="001E7FDD">
      <w:pPr>
        <w:pStyle w:val="a6"/>
        <w:spacing w:line="360" w:lineRule="auto"/>
        <w:ind w:firstLineChars="0" w:firstLine="0"/>
        <w:jc w:val="center"/>
      </w:pPr>
      <w:r>
        <w:rPr>
          <w:noProof/>
        </w:rPr>
        <w:drawing>
          <wp:inline distT="0" distB="0" distL="0" distR="0" wp14:anchorId="54963B56" wp14:editId="3956F8E5">
            <wp:extent cx="5661329" cy="318359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5890" r="5080" b="10950"/>
                    <a:stretch/>
                  </pic:blipFill>
                  <pic:spPr bwMode="auto">
                    <a:xfrm>
                      <a:off x="0" y="0"/>
                      <a:ext cx="5677470" cy="3192671"/>
                    </a:xfrm>
                    <a:prstGeom prst="rect">
                      <a:avLst/>
                    </a:prstGeom>
                    <a:noFill/>
                    <a:ln>
                      <a:noFill/>
                    </a:ln>
                    <a:extLst>
                      <a:ext uri="{53640926-AAD7-44D8-BBD7-CCE9431645EC}">
                        <a14:shadowObscured xmlns:a14="http://schemas.microsoft.com/office/drawing/2010/main"/>
                      </a:ext>
                    </a:extLst>
                  </pic:spPr>
                </pic:pic>
              </a:graphicData>
            </a:graphic>
          </wp:inline>
        </w:drawing>
      </w:r>
    </w:p>
    <w:p w14:paraId="16694D8E" w14:textId="69A5DB4C" w:rsidR="00062F1C" w:rsidRPr="007B58B8" w:rsidRDefault="007B58B8" w:rsidP="007B58B8">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w:t>
      </w:r>
      <w:r w:rsidR="002A6EC5" w:rsidRPr="00E42926">
        <w:rPr>
          <w:rFonts w:ascii="宋体" w:eastAsia="宋体" w:hAnsi="Courier New" w:cs="Courier New" w:hint="eastAsia"/>
          <w:sz w:val="21"/>
          <w:szCs w:val="21"/>
        </w:rPr>
        <w:t>1-5</w:t>
      </w:r>
      <w:r w:rsidRPr="00E42926">
        <w:rPr>
          <w:rFonts w:ascii="宋体" w:eastAsia="宋体" w:hAnsi="Courier New" w:cs="Courier New" w:hint="eastAsia"/>
          <w:sz w:val="21"/>
          <w:szCs w:val="21"/>
        </w:rPr>
        <w:t xml:space="preserve"> 几种经典触觉传感的方案</w:t>
      </w:r>
      <w:r>
        <w:rPr>
          <w:rFonts w:ascii="宋体" w:eastAsia="宋体" w:hAnsi="Courier New" w:cs="Courier New"/>
          <w:b/>
          <w:bCs/>
          <w:sz w:val="24"/>
          <w:szCs w:val="21"/>
          <w:vertAlign w:val="superscript"/>
        </w:rPr>
        <w:fldChar w:fldCharType="begin"/>
      </w:r>
      <w:r w:rsidR="00591E84">
        <w:rPr>
          <w:rFonts w:ascii="宋体" w:eastAsia="宋体" w:hAnsi="Courier New" w:cs="Courier New"/>
          <w:b/>
          <w:bCs/>
          <w:sz w:val="24"/>
          <w:szCs w:val="21"/>
          <w:vertAlign w:val="superscript"/>
        </w:rPr>
        <w:instrText xml:space="preserve"> ADDIN ZOTERO_ITEM CSL_CITATION {"citationID":"T9JcbfNq","properties":{"formattedCitation":"\\super [26\\uc0\\u8211{}29]\\nosupersub{}","plainCitation":"[26</w:instrText>
      </w:r>
      <w:r w:rsidR="00591E84">
        <w:rPr>
          <w:rFonts w:ascii="宋体" w:eastAsia="宋体" w:hAnsi="Courier New" w:cs="Courier New"/>
          <w:b/>
          <w:bCs/>
          <w:sz w:val="24"/>
          <w:szCs w:val="21"/>
          <w:vertAlign w:val="superscript"/>
        </w:rPr>
        <w:instrText>–</w:instrText>
      </w:r>
      <w:r w:rsidR="00591E84">
        <w:rPr>
          <w:rFonts w:ascii="宋体" w:eastAsia="宋体" w:hAnsi="Courier New" w:cs="Courier New"/>
          <w:b/>
          <w:bCs/>
          <w:sz w:val="24"/>
          <w:szCs w:val="21"/>
          <w:vertAlign w:val="superscript"/>
        </w:rPr>
        <w:instrText>29]","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w:instrText>
      </w:r>
      <w:r w:rsidR="00591E84">
        <w:rPr>
          <w:rFonts w:ascii="宋体" w:eastAsia="宋体" w:hAnsi="Courier New" w:cs="Courier New" w:hint="eastAsia"/>
          <w:b/>
          <w:bCs/>
          <w:sz w:val="24"/>
          <w:szCs w:val="21"/>
          <w:vertAlign w:val="superscript"/>
        </w:rPr>
        <w:instrText>17"]]}}},{"id":481,"uris":["http://zotero.org/users/16524339/items/BB3NFKIJ"],"itemData":{"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id":</w:instrText>
      </w:r>
      <w:r w:rsidR="00591E84">
        <w:rPr>
          <w:rFonts w:ascii="宋体" w:eastAsia="宋体" w:hAnsi="Courier New" w:cs="Courier New"/>
          <w:b/>
          <w:bCs/>
          <w:sz w:val="24"/>
          <w:szCs w:val="21"/>
          <w:vertAlign w:val="superscript"/>
        </w:rPr>
        <w:instrText xml:space="preserve">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Pr>
          <w:rFonts w:ascii="宋体" w:eastAsia="宋体" w:hAnsi="Courier New" w:cs="Courier New"/>
          <w:b/>
          <w:bCs/>
          <w:sz w:val="24"/>
          <w:szCs w:val="21"/>
          <w:vertAlign w:val="superscript"/>
        </w:rPr>
        <w:fldChar w:fldCharType="separate"/>
      </w:r>
      <w:r w:rsidR="00591E84" w:rsidRPr="00591E84">
        <w:rPr>
          <w:rFonts w:ascii="宋体" w:eastAsia="宋体" w:hAnsi="宋体" w:cs="Times New Roman"/>
          <w:kern w:val="0"/>
          <w:sz w:val="24"/>
          <w:vertAlign w:val="superscript"/>
        </w:rPr>
        <w:t>[26–29]</w:t>
      </w:r>
      <w:r>
        <w:rPr>
          <w:rFonts w:ascii="宋体" w:eastAsia="宋体" w:hAnsi="Courier New" w:cs="Courier New"/>
          <w:b/>
          <w:bCs/>
          <w:sz w:val="24"/>
          <w:szCs w:val="21"/>
          <w:vertAlign w:val="superscript"/>
        </w:rPr>
        <w:fldChar w:fldCharType="end"/>
      </w:r>
      <w:r w:rsidRPr="005461B4">
        <w:rPr>
          <w:rFonts w:ascii="宋体" w:eastAsia="宋体" w:hAnsi="Courier New" w:cs="Courier New" w:hint="eastAsia"/>
          <w:sz w:val="24"/>
          <w:szCs w:val="21"/>
        </w:rPr>
        <w:t>。</w:t>
      </w:r>
    </w:p>
    <w:p w14:paraId="62F3D07B" w14:textId="30A4FAFC" w:rsidR="00191323" w:rsidRPr="00191323" w:rsidRDefault="002A37D5" w:rsidP="007B58B8">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591E84">
        <w:rPr>
          <w:rFonts w:ascii="宋体" w:hAnsi="Courier New" w:cs="Courier New"/>
          <w:szCs w:val="21"/>
        </w:rPr>
        <w:instrText xml:space="preserve"> ADDIN ZOTERO_ITEM CSL_CITATION {"citationID":"af4XhWTy","properties":{"formattedCitation":"\\super [30]\\nosupersub{}","plainCitation":"[30]","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591E84" w:rsidRPr="00591E84">
        <w:rPr>
          <w:rFonts w:ascii="宋体" w:eastAsia="宋体" w:hAnsi="宋体" w:cs="Times New Roman"/>
          <w:kern w:val="0"/>
          <w:vertAlign w:val="superscript"/>
        </w:rPr>
        <w:t>[30]</w:t>
      </w:r>
      <w:r w:rsidR="00544739">
        <w:rPr>
          <w:rFonts w:ascii="宋体" w:hAnsi="Courier New" w:cs="Courier New"/>
          <w:szCs w:val="21"/>
        </w:rPr>
        <w:fldChar w:fldCharType="end"/>
      </w:r>
      <w:r>
        <w:rPr>
          <w:rFonts w:ascii="宋体" w:hAnsi="Courier New" w:cs="Courier New" w:hint="eastAsia"/>
          <w:szCs w:val="21"/>
        </w:rPr>
        <w:t>，</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8F6C894" w14:textId="0C86F0B1" w:rsidR="008935D8" w:rsidRPr="00C81FEB" w:rsidRDefault="00F70083" w:rsidP="008935D8">
      <w:pPr>
        <w:spacing w:line="360" w:lineRule="auto"/>
        <w:ind w:firstLine="480"/>
        <w:rPr>
          <w:rFonts w:asciiTheme="majorEastAsia" w:eastAsiaTheme="majorEastAsia" w:hAnsiTheme="majorEastAsia" w:hint="eastAsia"/>
          <w:szCs w:val="24"/>
        </w:rPr>
      </w:pPr>
      <w:r>
        <w:rPr>
          <w:rFonts w:asciiTheme="majorEastAsia" w:eastAsiaTheme="majorEastAsia" w:hAnsiTheme="majorEastAsia" w:hint="eastAsia"/>
          <w:szCs w:val="24"/>
        </w:rPr>
        <w:t>与此同时</w:t>
      </w:r>
      <w:r w:rsidR="007776B4">
        <w:rPr>
          <w:rFonts w:asciiTheme="majorEastAsia" w:eastAsiaTheme="majorEastAsia" w:hAnsiTheme="majorEastAsia" w:hint="eastAsia"/>
          <w:szCs w:val="24"/>
        </w:rPr>
        <w:t>，</w:t>
      </w:r>
      <w:r w:rsidR="00B739CF"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s1kvV2Sm","properties":{"formattedCitation":"\\super [31]\\nosupersub{}","plainCitation":"[31]","noteIndex":0},"citationItems":[{"id":439,"uris":["http://zotero.org/users/16524339/items/NSUHGE3G"],"itemData":</w:instrText>
      </w:r>
      <w:r w:rsidR="00591E84">
        <w:rPr>
          <w:rFonts w:asciiTheme="majorEastAsia" w:eastAsiaTheme="majorEastAsia" w:hAnsiTheme="majorEastAsia"/>
          <w:szCs w:val="24"/>
        </w:rPr>
        <w:instrText>{"id":439,"type":"article-journal","abstract":"With the increasing demand for the dexterity of robotic operation, dexterous manipulation of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with reinforcement learning is an interesting subject in the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 of robotics research. Our purpose is to present a comprehensive review of the techniques for dexterous manipulation with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591E84">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1]</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0l86jSbq","properties":{"formattedCitation":"\\super [32]\\nosupersub{}","plainCitation":"[32]","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2]</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23" w:name="_Toc199606571"/>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23"/>
    </w:p>
    <w:p w14:paraId="32431C4C" w14:textId="649F8E68" w:rsidR="005F5827" w:rsidRDefault="00667138" w:rsidP="00AF66B7">
      <w:pPr>
        <w:spacing w:line="360" w:lineRule="auto"/>
        <w:ind w:firstLine="480"/>
      </w:pPr>
      <w:r w:rsidRPr="00667138">
        <w:t>本研究提出了一种线传动刚柔混合触觉仿生灵巧手。该灵巧手</w:t>
      </w:r>
      <w:r w:rsidR="007B2F99">
        <w:rPr>
          <w:rFonts w:hint="eastAsia"/>
        </w:rPr>
        <w:t>受人手结构启发</w:t>
      </w:r>
      <w:r w:rsidRPr="00667138">
        <w:t>，包含</w:t>
      </w:r>
      <w:r w:rsidRPr="00667138">
        <w:lastRenderedPageBreak/>
        <w:t>五根手指、手掌、腕关节和小臂</w:t>
      </w:r>
      <w:r w:rsidR="0098012A">
        <w:rPr>
          <w:rFonts w:hint="eastAsia"/>
        </w:rPr>
        <w:t>四个部分</w:t>
      </w:r>
      <w:r w:rsidRPr="00667138">
        <w:t>。各部分</w:t>
      </w:r>
      <w:r w:rsidR="002525F0">
        <w:rPr>
          <w:rFonts w:hint="eastAsia"/>
        </w:rPr>
        <w:t>均</w:t>
      </w:r>
      <w:r w:rsidRPr="00667138">
        <w:t>采用电机驱动与腱绳传动相结合的</w:t>
      </w:r>
      <w:r w:rsidR="002525F0">
        <w:rPr>
          <w:rFonts w:hint="eastAsia"/>
        </w:rPr>
        <w:t>运动</w:t>
      </w:r>
      <w:r w:rsidRPr="00667138">
        <w:t>机制，</w:t>
      </w:r>
      <w:r w:rsidR="002525F0">
        <w:rPr>
          <w:rFonts w:hint="eastAsia"/>
        </w:rPr>
        <w:t>结合</w:t>
      </w:r>
      <w:r w:rsidRPr="00667138">
        <w:t>了电机驱动的精确性和腱绳传动的灵活性。每根手指</w:t>
      </w:r>
      <w:r w:rsidR="00BA76E1">
        <w:rPr>
          <w:rFonts w:hint="eastAsia"/>
        </w:rPr>
        <w:t>的关节</w:t>
      </w:r>
      <w:r w:rsidR="00391793">
        <w:rPr>
          <w:rFonts w:hint="eastAsia"/>
        </w:rPr>
        <w:t>上</w:t>
      </w:r>
      <w:r w:rsidR="00BA76E1">
        <w:rPr>
          <w:rFonts w:hint="eastAsia"/>
        </w:rPr>
        <w:t>都</w:t>
      </w:r>
      <w:r w:rsidRPr="00667138">
        <w:t>集成</w:t>
      </w:r>
      <w:r w:rsidR="00BA76E1">
        <w:rPr>
          <w:rFonts w:hint="eastAsia"/>
        </w:rPr>
        <w:t>了</w:t>
      </w:r>
      <w:r w:rsidRPr="00667138">
        <w:t>触觉传感器，能够感知外部力并形成反馈。通过控制板与上位机的协同控制，实现灵巧手的多维精准操控。</w:t>
      </w:r>
      <w:r w:rsidR="00AF66B7">
        <w:rPr>
          <w:rFonts w:hint="eastAsia"/>
        </w:rPr>
        <w:t>主要研究内容如图</w:t>
      </w:r>
      <w:r w:rsidR="005F5827">
        <w:rPr>
          <w:rFonts w:hint="eastAsia"/>
        </w:rPr>
        <w:t>1.6</w:t>
      </w:r>
      <w:r w:rsidR="005F5827">
        <w:rPr>
          <w:rFonts w:hint="eastAsia"/>
        </w:rPr>
        <w:t>所示</w:t>
      </w:r>
      <w:r w:rsidR="00E415B8">
        <w:rPr>
          <w:rFonts w:hint="eastAsia"/>
        </w:rPr>
        <w:t>。</w:t>
      </w:r>
    </w:p>
    <w:p w14:paraId="4DCD5D20" w14:textId="77777777" w:rsidR="0057707F" w:rsidRDefault="0057707F" w:rsidP="00D343A8">
      <w:pPr>
        <w:spacing w:line="360" w:lineRule="auto"/>
        <w:ind w:firstLineChars="0" w:firstLine="0"/>
      </w:pPr>
    </w:p>
    <w:p w14:paraId="6FB50495" w14:textId="0DD5582A" w:rsidR="002E52D0" w:rsidRDefault="00D61609" w:rsidP="002E52D0">
      <w:pPr>
        <w:spacing w:line="360" w:lineRule="auto"/>
        <w:ind w:firstLineChars="0" w:firstLine="0"/>
        <w:jc w:val="center"/>
      </w:pPr>
      <w:r>
        <w:rPr>
          <w:noProof/>
        </w:rPr>
        <w:drawing>
          <wp:inline distT="0" distB="0" distL="0" distR="0" wp14:anchorId="2979EA77" wp14:editId="29F42752">
            <wp:extent cx="6012000" cy="3383799"/>
            <wp:effectExtent l="0" t="0" r="825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12000" cy="3383799"/>
                    </a:xfrm>
                    <a:prstGeom prst="rect">
                      <a:avLst/>
                    </a:prstGeom>
                    <a:noFill/>
                    <a:ln>
                      <a:noFill/>
                    </a:ln>
                  </pic:spPr>
                </pic:pic>
              </a:graphicData>
            </a:graphic>
          </wp:inline>
        </w:drawing>
      </w:r>
    </w:p>
    <w:p w14:paraId="7203D632" w14:textId="65A688CA" w:rsidR="005F5827" w:rsidRDefault="005F5827" w:rsidP="005F5827">
      <w:pPr>
        <w:spacing w:line="360" w:lineRule="auto"/>
        <w:ind w:firstLineChars="0" w:firstLine="0"/>
        <w:jc w:val="center"/>
      </w:pPr>
      <w:r w:rsidRPr="00E42926">
        <w:rPr>
          <w:rFonts w:asciiTheme="minorEastAsia" w:hAnsiTheme="minorEastAsia" w:cs="Times New Roman" w:hint="eastAsia"/>
          <w:sz w:val="21"/>
          <w:szCs w:val="21"/>
        </w:rPr>
        <w:t>图1-6</w:t>
      </w:r>
      <w:r w:rsidR="0031004D">
        <w:rPr>
          <w:rFonts w:asciiTheme="minorEastAsia" w:hAnsiTheme="minorEastAsia" w:cs="Times New Roman" w:hint="eastAsia"/>
          <w:sz w:val="21"/>
          <w:szCs w:val="21"/>
        </w:rPr>
        <w:t xml:space="preserve"> </w:t>
      </w:r>
      <w:r w:rsidRPr="00E42926">
        <w:rPr>
          <w:rFonts w:asciiTheme="minorEastAsia" w:hAnsiTheme="minorEastAsia" w:cs="Times New Roman" w:hint="eastAsia"/>
          <w:sz w:val="21"/>
          <w:szCs w:val="21"/>
        </w:rPr>
        <w:t>本文研究内容流程图</w:t>
      </w:r>
    </w:p>
    <w:p w14:paraId="36FEE65E" w14:textId="03CD5621" w:rsidR="00667138" w:rsidRDefault="00CE1C95" w:rsidP="00AF66B7">
      <w:pPr>
        <w:spacing w:line="360" w:lineRule="auto"/>
        <w:ind w:firstLine="480"/>
      </w:pPr>
      <w:r>
        <w:rPr>
          <w:rFonts w:hint="eastAsia"/>
        </w:rPr>
        <w:t>具体</w:t>
      </w:r>
      <w:r w:rsidR="0057707F">
        <w:rPr>
          <w:rFonts w:hint="eastAsia"/>
        </w:rPr>
        <w:t>内容</w:t>
      </w:r>
      <w:r w:rsidR="00667138">
        <w:rPr>
          <w:rFonts w:hint="eastAsia"/>
        </w:rPr>
        <w:t>如下：</w:t>
      </w:r>
    </w:p>
    <w:p w14:paraId="39AA70EE" w14:textId="6841BF3C"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w:t>
      </w:r>
      <w:r w:rsidR="00F469D6">
        <w:rPr>
          <w:rFonts w:hint="eastAsia"/>
        </w:rPr>
        <w:t>和</w:t>
      </w:r>
      <w:r>
        <w:rPr>
          <w:rFonts w:hint="eastAsia"/>
        </w:rPr>
        <w:t>控制方法</w:t>
      </w:r>
      <w:r w:rsidR="003C07AB">
        <w:rPr>
          <w:rFonts w:hint="eastAsia"/>
        </w:rPr>
        <w:t>的调研</w:t>
      </w:r>
      <w:r w:rsidR="000A16F4">
        <w:rPr>
          <w:rFonts w:hint="eastAsia"/>
        </w:rPr>
        <w:t>。</w:t>
      </w:r>
      <w:r w:rsidR="00F95243">
        <w:rPr>
          <w:rFonts w:hint="eastAsia"/>
        </w:rPr>
        <w:t>这对于后面</w:t>
      </w:r>
      <w:r w:rsidR="00D82E5A">
        <w:rPr>
          <w:rFonts w:hint="eastAsia"/>
        </w:rPr>
        <w:t>五指</w:t>
      </w:r>
      <w:r w:rsidR="00F95243">
        <w:rPr>
          <w:rFonts w:hint="eastAsia"/>
        </w:rPr>
        <w:t>灵巧手的结构</w:t>
      </w:r>
      <w:r w:rsidR="00D82E5A">
        <w:rPr>
          <w:rFonts w:hint="eastAsia"/>
        </w:rPr>
        <w:t>和驱动</w:t>
      </w:r>
      <w:r w:rsidR="002D16A8">
        <w:rPr>
          <w:rFonts w:hint="eastAsia"/>
        </w:rPr>
        <w:t>的</w:t>
      </w:r>
      <w:r w:rsidR="00F95243">
        <w:rPr>
          <w:rFonts w:hint="eastAsia"/>
        </w:rPr>
        <w:t>设计，传感</w:t>
      </w:r>
      <w:r w:rsidR="00D82E5A">
        <w:rPr>
          <w:rFonts w:hint="eastAsia"/>
        </w:rPr>
        <w:t>系统的</w:t>
      </w:r>
      <w:r w:rsidR="00F95243">
        <w:rPr>
          <w:rFonts w:hint="eastAsia"/>
        </w:rPr>
        <w:t>设计</w:t>
      </w:r>
      <w:r w:rsidR="00D82E5A">
        <w:rPr>
          <w:rFonts w:hint="eastAsia"/>
        </w:rPr>
        <w:t>与集成</w:t>
      </w:r>
      <w:r w:rsidR="00F95243">
        <w:rPr>
          <w:rFonts w:hint="eastAsia"/>
        </w:rPr>
        <w:t>和控制系统</w:t>
      </w:r>
      <w:r w:rsidR="002D16A8">
        <w:rPr>
          <w:rFonts w:hint="eastAsia"/>
        </w:rPr>
        <w:t>的</w:t>
      </w:r>
      <w:r w:rsidR="00F95243">
        <w:rPr>
          <w:rFonts w:hint="eastAsia"/>
        </w:rPr>
        <w:t>设计具有非常重要的参考价值</w:t>
      </w:r>
      <w:r w:rsidR="002D16A8">
        <w:rPr>
          <w:rFonts w:hint="eastAsia"/>
        </w:rPr>
        <w:t>。</w:t>
      </w:r>
    </w:p>
    <w:p w14:paraId="31CE4BFD" w14:textId="3540D2DC" w:rsidR="00F95243" w:rsidRDefault="000A16F4" w:rsidP="00081E67">
      <w:pPr>
        <w:spacing w:line="360" w:lineRule="auto"/>
        <w:ind w:firstLine="480"/>
      </w:pPr>
      <w:r>
        <w:rPr>
          <w:rFonts w:hint="eastAsia"/>
        </w:rPr>
        <w:t>第二章为</w:t>
      </w:r>
      <w:r w:rsidR="002D16A8">
        <w:rPr>
          <w:rFonts w:hint="eastAsia"/>
        </w:rPr>
        <w:t>五指</w:t>
      </w:r>
      <w:r w:rsidR="00F95243">
        <w:rPr>
          <w:rFonts w:hint="eastAsia"/>
        </w:rPr>
        <w:t>灵巧手的</w:t>
      </w:r>
      <w:r w:rsidR="002D16A8">
        <w:rPr>
          <w:rFonts w:hint="eastAsia"/>
        </w:rPr>
        <w:t>结构与驱动</w:t>
      </w:r>
      <w:r w:rsidR="00F95243">
        <w:rPr>
          <w:rFonts w:hint="eastAsia"/>
        </w:rPr>
        <w:t>设计，其中包括了</w:t>
      </w:r>
      <w:r w:rsidR="009F4AE7">
        <w:rPr>
          <w:rFonts w:hint="eastAsia"/>
        </w:rPr>
        <w:t>五指</w:t>
      </w:r>
      <w:r w:rsidR="00F95243">
        <w:rPr>
          <w:rFonts w:hint="eastAsia"/>
        </w:rPr>
        <w:t>灵巧手的手指及其手掌</w:t>
      </w:r>
      <w:r w:rsidR="00865955">
        <w:rPr>
          <w:rFonts w:hint="eastAsia"/>
        </w:rPr>
        <w:t>机械结构和驱动结构的</w:t>
      </w:r>
      <w:r w:rsidR="00F95243">
        <w:rPr>
          <w:rFonts w:hint="eastAsia"/>
        </w:rPr>
        <w:t>设计，手腕结构的设计和小臂的设计。主要介绍了各个部分的机械结构，驱动方式，传动方式和驱动器的模块化集成</w:t>
      </w:r>
      <w:r w:rsidR="003A683B">
        <w:rPr>
          <w:rFonts w:hint="eastAsia"/>
        </w:rPr>
        <w:t>方案</w:t>
      </w:r>
      <w:r w:rsidR="0083123F">
        <w:rPr>
          <w:rFonts w:hint="eastAsia"/>
        </w:rPr>
        <w:t>，</w:t>
      </w:r>
      <w:r w:rsidR="003D5EEC">
        <w:rPr>
          <w:rFonts w:hint="eastAsia"/>
        </w:rPr>
        <w:t>还</w:t>
      </w:r>
      <w:r w:rsidR="0083123F">
        <w:rPr>
          <w:rFonts w:hint="eastAsia"/>
        </w:rPr>
        <w:t>特别</w:t>
      </w:r>
      <w:r w:rsidR="00932137">
        <w:rPr>
          <w:rFonts w:hint="eastAsia"/>
        </w:rPr>
        <w:t>强调</w:t>
      </w:r>
      <w:r w:rsidR="00D528A2">
        <w:rPr>
          <w:rFonts w:hint="eastAsia"/>
        </w:rPr>
        <w:t>了</w:t>
      </w:r>
      <w:r w:rsidR="00932137">
        <w:rPr>
          <w:rFonts w:hint="eastAsia"/>
        </w:rPr>
        <w:t>手指和手腕的“八字绳”</w:t>
      </w:r>
      <w:r w:rsidR="00455DA0">
        <w:rPr>
          <w:rFonts w:hint="eastAsia"/>
        </w:rPr>
        <w:t>创新欠驱动结构</w:t>
      </w:r>
      <w:r w:rsidR="00F36F75">
        <w:rPr>
          <w:rFonts w:hint="eastAsia"/>
        </w:rPr>
        <w:t>和</w:t>
      </w:r>
      <w:r w:rsidR="003D5EEC">
        <w:rPr>
          <w:rFonts w:hint="eastAsia"/>
        </w:rPr>
        <w:t>拇指与四指自由度结构的区别</w:t>
      </w:r>
      <w:r w:rsidR="00F95243">
        <w:rPr>
          <w:rFonts w:hint="eastAsia"/>
        </w:rPr>
        <w:t>。</w:t>
      </w:r>
    </w:p>
    <w:p w14:paraId="7FBCEF3F" w14:textId="71F8E571" w:rsidR="001C4DCB" w:rsidRDefault="00F95243" w:rsidP="00081E67">
      <w:pPr>
        <w:spacing w:line="360" w:lineRule="auto"/>
        <w:ind w:firstLine="480"/>
      </w:pPr>
      <w:r>
        <w:rPr>
          <w:rFonts w:hint="eastAsia"/>
        </w:rPr>
        <w:t>第三章为</w:t>
      </w:r>
      <w:r w:rsidR="003B40FC">
        <w:rPr>
          <w:rFonts w:hint="eastAsia"/>
        </w:rPr>
        <w:t>五指灵巧手</w:t>
      </w:r>
      <w:r w:rsidR="00213DEF">
        <w:rPr>
          <w:rFonts w:hint="eastAsia"/>
        </w:rPr>
        <w:t>触觉</w:t>
      </w:r>
      <w:r>
        <w:rPr>
          <w:rFonts w:hint="eastAsia"/>
        </w:rPr>
        <w:t>传感系统的设计，</w:t>
      </w:r>
      <w:r w:rsidR="00F42CC4">
        <w:rPr>
          <w:rFonts w:hint="eastAsia"/>
        </w:rPr>
        <w:t>该部分介绍了不同类型的</w:t>
      </w:r>
      <w:r w:rsidR="00213DEF">
        <w:rPr>
          <w:rFonts w:hint="eastAsia"/>
        </w:rPr>
        <w:t>敏感元件</w:t>
      </w:r>
      <w:r w:rsidR="00F42CC4">
        <w:rPr>
          <w:rFonts w:hint="eastAsia"/>
        </w:rPr>
        <w:t>选择方案</w:t>
      </w:r>
      <w:r w:rsidR="00213DEF">
        <w:rPr>
          <w:rFonts w:hint="eastAsia"/>
        </w:rPr>
        <w:t>，包括</w:t>
      </w:r>
      <w:r w:rsidR="00213DEF">
        <w:rPr>
          <w:rFonts w:hint="eastAsia"/>
        </w:rPr>
        <w:t>PVDF</w:t>
      </w:r>
      <w:r w:rsidR="00213DEF">
        <w:rPr>
          <w:rFonts w:hint="eastAsia"/>
        </w:rPr>
        <w:t>动态力传感单元和应变片静态力传感单元</w:t>
      </w:r>
      <w:r w:rsidR="001C4DCB">
        <w:rPr>
          <w:rFonts w:hint="eastAsia"/>
        </w:rPr>
        <w:t>，传感器在手指上的布置方案以</w:t>
      </w:r>
      <w:r w:rsidR="001C4DCB">
        <w:rPr>
          <w:rFonts w:hint="eastAsia"/>
        </w:rPr>
        <w:lastRenderedPageBreak/>
        <w:t>及</w:t>
      </w:r>
      <w:r w:rsidR="005F68B8">
        <w:rPr>
          <w:rFonts w:hint="eastAsia"/>
        </w:rPr>
        <w:t>指骨表面</w:t>
      </w:r>
      <w:r w:rsidR="001C4DCB">
        <w:rPr>
          <w:rFonts w:hint="eastAsia"/>
        </w:rPr>
        <w:t>柔性皮肤的制作</w:t>
      </w:r>
      <w:r w:rsidR="005F68B8">
        <w:rPr>
          <w:rFonts w:hint="eastAsia"/>
        </w:rPr>
        <w:t>方案</w:t>
      </w:r>
      <w:r w:rsidR="001C4DCB">
        <w:rPr>
          <w:rFonts w:hint="eastAsia"/>
        </w:rPr>
        <w:t>，最后对于所选择的</w:t>
      </w:r>
      <w:r w:rsidR="00CD3194">
        <w:rPr>
          <w:rFonts w:hint="eastAsia"/>
        </w:rPr>
        <w:t>动</w:t>
      </w:r>
      <w:r w:rsidR="00CD3194">
        <w:rPr>
          <w:rFonts w:hint="eastAsia"/>
        </w:rPr>
        <w:t>/</w:t>
      </w:r>
      <w:r w:rsidR="00CD3194">
        <w:rPr>
          <w:rFonts w:hint="eastAsia"/>
        </w:rPr>
        <w:t>静态力传感单元</w:t>
      </w:r>
      <w:r w:rsidR="001C4DCB">
        <w:rPr>
          <w:rFonts w:hint="eastAsia"/>
        </w:rPr>
        <w:t>进行了触觉</w:t>
      </w:r>
      <w:r w:rsidR="00CD3194">
        <w:rPr>
          <w:rFonts w:hint="eastAsia"/>
        </w:rPr>
        <w:t>信号灵敏度的</w:t>
      </w:r>
      <w:r w:rsidR="001C4DCB">
        <w:rPr>
          <w:rFonts w:hint="eastAsia"/>
        </w:rPr>
        <w:t>测试</w:t>
      </w:r>
      <w:r w:rsidR="00C67633">
        <w:rPr>
          <w:rFonts w:hint="eastAsia"/>
        </w:rPr>
        <w:t>，确保其</w:t>
      </w:r>
      <w:r w:rsidR="001A1620">
        <w:rPr>
          <w:rFonts w:hint="eastAsia"/>
        </w:rPr>
        <w:t>使用的</w:t>
      </w:r>
      <w:r w:rsidR="00C67633">
        <w:rPr>
          <w:rFonts w:hint="eastAsia"/>
        </w:rPr>
        <w:t>稳定性</w:t>
      </w:r>
      <w:r w:rsidR="001C4DCB">
        <w:rPr>
          <w:rFonts w:hint="eastAsia"/>
        </w:rPr>
        <w:t>。</w:t>
      </w:r>
    </w:p>
    <w:p w14:paraId="2F2A8061" w14:textId="081D0009" w:rsidR="008A347B" w:rsidRDefault="001C4DCB" w:rsidP="00081E67">
      <w:pPr>
        <w:spacing w:line="360" w:lineRule="auto"/>
        <w:ind w:firstLine="480"/>
      </w:pPr>
      <w:r>
        <w:rPr>
          <w:rFonts w:hint="eastAsia"/>
        </w:rPr>
        <w:t>第四章为</w:t>
      </w:r>
      <w:r w:rsidR="001A1620">
        <w:rPr>
          <w:rFonts w:hint="eastAsia"/>
        </w:rPr>
        <w:t>五指灵巧手</w:t>
      </w:r>
      <w:r>
        <w:rPr>
          <w:rFonts w:hint="eastAsia"/>
        </w:rPr>
        <w:t>控制系统的设计，本章首先从驱动源着手，介绍了</w:t>
      </w:r>
      <w:r>
        <w:rPr>
          <w:rFonts w:hint="eastAsia"/>
        </w:rPr>
        <w:t>PWM</w:t>
      </w:r>
      <w:r>
        <w:rPr>
          <w:rFonts w:hint="eastAsia"/>
        </w:rPr>
        <w:t>舵机和总线舵机</w:t>
      </w:r>
      <w:r w:rsidR="00A91954">
        <w:rPr>
          <w:rFonts w:hint="eastAsia"/>
        </w:rPr>
        <w:t>各自</w:t>
      </w:r>
      <w:r>
        <w:rPr>
          <w:rFonts w:hint="eastAsia"/>
        </w:rPr>
        <w:t>的</w:t>
      </w:r>
      <w:r w:rsidR="003B1360">
        <w:rPr>
          <w:rFonts w:hint="eastAsia"/>
        </w:rPr>
        <w:t>优劣</w:t>
      </w:r>
      <w:r>
        <w:rPr>
          <w:rFonts w:hint="eastAsia"/>
        </w:rPr>
        <w:t>及</w:t>
      </w:r>
      <w:r w:rsidR="00D720DE">
        <w:rPr>
          <w:rFonts w:hint="eastAsia"/>
        </w:rPr>
        <w:t>五指灵巧手</w:t>
      </w:r>
      <w:r w:rsidR="003B1360">
        <w:rPr>
          <w:rFonts w:hint="eastAsia"/>
        </w:rPr>
        <w:t>各部位对于舵机的</w:t>
      </w:r>
      <w:r>
        <w:rPr>
          <w:rFonts w:hint="eastAsia"/>
        </w:rPr>
        <w:t>选型方案</w:t>
      </w:r>
      <w:r w:rsidR="008A347B">
        <w:rPr>
          <w:rFonts w:hint="eastAsia"/>
        </w:rPr>
        <w:t>，然后对于舵机的</w:t>
      </w:r>
      <w:r w:rsidR="00F11FD0">
        <w:rPr>
          <w:rFonts w:hint="eastAsia"/>
        </w:rPr>
        <w:t>主</w:t>
      </w:r>
      <w:r w:rsidR="008A347B">
        <w:rPr>
          <w:rFonts w:hint="eastAsia"/>
        </w:rPr>
        <w:t>控制板选择以及使用方法进行了介绍，最后对于调试</w:t>
      </w:r>
      <w:r w:rsidR="000230AF">
        <w:rPr>
          <w:rFonts w:hint="eastAsia"/>
        </w:rPr>
        <w:t>和控制</w:t>
      </w:r>
      <w:r w:rsidR="008A347B">
        <w:rPr>
          <w:rFonts w:hint="eastAsia"/>
        </w:rPr>
        <w:t>舵机的上位机软件进行</w:t>
      </w:r>
      <w:r w:rsidR="000230AF">
        <w:rPr>
          <w:rFonts w:hint="eastAsia"/>
        </w:rPr>
        <w:t>使用讲解</w:t>
      </w:r>
      <w:r w:rsidR="008A347B">
        <w:rPr>
          <w:rFonts w:hint="eastAsia"/>
        </w:rPr>
        <w:t>。</w:t>
      </w:r>
    </w:p>
    <w:p w14:paraId="56AC7FE7" w14:textId="10B07729" w:rsidR="003A683B" w:rsidRDefault="008A347B" w:rsidP="00081E67">
      <w:pPr>
        <w:spacing w:line="360" w:lineRule="auto"/>
        <w:ind w:firstLine="480"/>
      </w:pPr>
      <w:r>
        <w:rPr>
          <w:rFonts w:hint="eastAsia"/>
        </w:rPr>
        <w:t>第五章为</w:t>
      </w:r>
      <w:r w:rsidR="00E74F9F" w:rsidRPr="00E74F9F">
        <w:rPr>
          <w:rFonts w:hint="eastAsia"/>
        </w:rPr>
        <w:t>五指灵巧手的运动和感知性能测试与实验验证</w:t>
      </w:r>
      <w:r>
        <w:rPr>
          <w:rFonts w:hint="eastAsia"/>
        </w:rPr>
        <w:t>，在构建完整体的</w:t>
      </w:r>
      <w:r w:rsidR="00A75552">
        <w:rPr>
          <w:rFonts w:hint="eastAsia"/>
        </w:rPr>
        <w:t>机械</w:t>
      </w:r>
      <w:r>
        <w:rPr>
          <w:rFonts w:hint="eastAsia"/>
        </w:rPr>
        <w:t>结构以及控制传感体系以后，要对于灵巧手的功能进行实验测试，本章设计了两个实验，分别是典型动作的控制实验和</w:t>
      </w:r>
      <w:r w:rsidR="003A683B">
        <w:rPr>
          <w:rFonts w:hint="eastAsia"/>
        </w:rPr>
        <w:t>抓握信号测试实验</w:t>
      </w:r>
      <w:r w:rsidR="00A75552">
        <w:rPr>
          <w:rFonts w:hint="eastAsia"/>
        </w:rPr>
        <w:t>，对灵巧手的运动灵活性和</w:t>
      </w:r>
      <w:r w:rsidR="00EC372B">
        <w:rPr>
          <w:rFonts w:hint="eastAsia"/>
        </w:rPr>
        <w:t>触觉传感能力进行测试</w:t>
      </w:r>
      <w:r w:rsidR="003A683B">
        <w:rPr>
          <w:rFonts w:hint="eastAsia"/>
        </w:rPr>
        <w:t>。</w:t>
      </w:r>
    </w:p>
    <w:p w14:paraId="533464C0" w14:textId="269784BD" w:rsidR="00F8350A" w:rsidRDefault="003A683B" w:rsidP="00081E67">
      <w:pPr>
        <w:spacing w:line="360" w:lineRule="auto"/>
        <w:ind w:firstLine="480"/>
      </w:pPr>
      <w:r>
        <w:rPr>
          <w:rFonts w:hint="eastAsia"/>
        </w:rPr>
        <w:t>第六章为总结与展望。该部分主要</w:t>
      </w:r>
      <w:r w:rsidR="006068B4">
        <w:rPr>
          <w:rFonts w:hint="eastAsia"/>
        </w:rPr>
        <w:t>将</w:t>
      </w:r>
      <w:r>
        <w:rPr>
          <w:rFonts w:hint="eastAsia"/>
        </w:rPr>
        <w:t>本文的全部工作进行了一个整体概述，并指出并不完善的地方，提出未来的改进研究方向。</w:t>
      </w:r>
    </w:p>
    <w:p w14:paraId="0F7A2D8A" w14:textId="2D2E13B5" w:rsidR="00607AB1" w:rsidRPr="00380B23" w:rsidRDefault="00607AB1" w:rsidP="005F5827">
      <w:pPr>
        <w:spacing w:line="360" w:lineRule="auto"/>
        <w:ind w:firstLineChars="0" w:firstLine="0"/>
        <w:rPr>
          <w:rFonts w:cs="Times New Roman"/>
          <w:szCs w:val="24"/>
        </w:rPr>
      </w:pPr>
      <w:r>
        <w:rPr>
          <w:rFonts w:cs="Times New Roman"/>
          <w:szCs w:val="24"/>
        </w:rPr>
        <w:br w:type="page"/>
      </w:r>
    </w:p>
    <w:p w14:paraId="5D31B044" w14:textId="7E1994B9" w:rsidR="00663E42" w:rsidRDefault="008144C9" w:rsidP="0090155A">
      <w:pPr>
        <w:pStyle w:val="1"/>
      </w:pPr>
      <w:bookmarkStart w:id="24" w:name="_Toc199606572"/>
      <w:r w:rsidRPr="00044032">
        <w:lastRenderedPageBreak/>
        <w:t>第二章</w:t>
      </w:r>
      <w:r w:rsidR="000D2CFC" w:rsidRPr="00044032">
        <w:rPr>
          <w:rFonts w:hint="eastAsia"/>
        </w:rPr>
        <w:t xml:space="preserve"> </w:t>
      </w:r>
      <w:r w:rsidR="00565A4E">
        <w:rPr>
          <w:rFonts w:hint="eastAsia"/>
        </w:rPr>
        <w:t>五指</w:t>
      </w:r>
      <w:r w:rsidR="00BF67A0">
        <w:rPr>
          <w:rFonts w:hint="eastAsia"/>
        </w:rPr>
        <w:t>灵巧手</w:t>
      </w:r>
      <w:r w:rsidR="00565A4E">
        <w:rPr>
          <w:rFonts w:hint="eastAsia"/>
        </w:rPr>
        <w:t>结构与驱动</w:t>
      </w:r>
      <w:r w:rsidR="00E404DC">
        <w:rPr>
          <w:rFonts w:hint="eastAsia"/>
        </w:rPr>
        <w:t>的设计</w:t>
      </w:r>
      <w:bookmarkEnd w:id="24"/>
    </w:p>
    <w:p w14:paraId="0B181524" w14:textId="1B2019FB" w:rsidR="007C0B48" w:rsidRPr="007C0B48" w:rsidRDefault="007306E5" w:rsidP="00D71641">
      <w:pPr>
        <w:spacing w:line="360" w:lineRule="auto"/>
        <w:ind w:firstLine="480"/>
      </w:pPr>
      <w:r>
        <w:rPr>
          <w:rFonts w:hint="eastAsia"/>
        </w:rPr>
        <w:t>一个优秀的结构和驱动设计是五指灵巧手</w:t>
      </w:r>
      <w:r w:rsidR="00BB57E9">
        <w:rPr>
          <w:rFonts w:hint="eastAsia"/>
        </w:rPr>
        <w:t>实现高精度抓取和灵活操作的关键。</w:t>
      </w:r>
      <w:r w:rsidR="00FD7634">
        <w:rPr>
          <w:rFonts w:hint="eastAsia"/>
        </w:rPr>
        <w:t>合理的机械结构能够在保证手指有灵活的自由度的同时</w:t>
      </w:r>
      <w:r w:rsidR="00A607D0">
        <w:rPr>
          <w:rFonts w:hint="eastAsia"/>
        </w:rPr>
        <w:t>具有较好的稳定性</w:t>
      </w:r>
      <w:r w:rsidR="00B42A95">
        <w:rPr>
          <w:rFonts w:hint="eastAsia"/>
        </w:rPr>
        <w:t>，而</w:t>
      </w:r>
      <w:r w:rsidR="00B048AD">
        <w:rPr>
          <w:rFonts w:hint="eastAsia"/>
        </w:rPr>
        <w:t>高效的驱动系统则是直接影响响应速度与</w:t>
      </w:r>
      <w:r w:rsidR="00E5047A">
        <w:rPr>
          <w:rFonts w:hint="eastAsia"/>
        </w:rPr>
        <w:t>力度控制的精度</w:t>
      </w:r>
      <w:r w:rsidR="00A456CB">
        <w:rPr>
          <w:rFonts w:hint="eastAsia"/>
        </w:rPr>
        <w:t>。</w:t>
      </w:r>
      <w:r w:rsidR="00BA6C39">
        <w:rPr>
          <w:rFonts w:hint="eastAsia"/>
        </w:rPr>
        <w:t>本章节将对于</w:t>
      </w:r>
      <w:r w:rsidR="00C61175">
        <w:rPr>
          <w:rFonts w:hint="eastAsia"/>
        </w:rPr>
        <w:t>五指灵巧手的机械结构和驱动方案进行详尽的设计解析</w:t>
      </w:r>
      <w:r w:rsidR="002321F0">
        <w:rPr>
          <w:rFonts w:hint="eastAsia"/>
        </w:rPr>
        <w:t>。</w:t>
      </w:r>
    </w:p>
    <w:p w14:paraId="0C70EBEC" w14:textId="1C35E4C2" w:rsidR="003A683B" w:rsidRDefault="000D2CFC" w:rsidP="00D71641">
      <w:pPr>
        <w:pStyle w:val="2"/>
      </w:pPr>
      <w:bookmarkStart w:id="25" w:name="_Toc199606573"/>
      <w:r w:rsidRPr="00A3169F">
        <w:t>2.1</w:t>
      </w:r>
      <w:r w:rsidR="00BF67A0">
        <w:rPr>
          <w:rFonts w:hint="eastAsia"/>
        </w:rPr>
        <w:t>仿生手指及手掌的设计</w:t>
      </w:r>
      <w:r w:rsidR="00352087">
        <w:rPr>
          <w:rFonts w:hint="eastAsia"/>
        </w:rPr>
        <w:t>方案</w:t>
      </w:r>
      <w:bookmarkEnd w:id="25"/>
    </w:p>
    <w:p w14:paraId="708E48E9" w14:textId="544F46B0" w:rsidR="00D35C7C" w:rsidRDefault="00D35C7C" w:rsidP="00D71641">
      <w:pPr>
        <w:spacing w:line="360" w:lineRule="auto"/>
        <w:ind w:firstLine="480"/>
      </w:pPr>
      <w:r w:rsidRPr="00D35C7C">
        <w:rPr>
          <w:rFonts w:hint="eastAsia"/>
        </w:rPr>
        <w:t>根据绪论部分研究背景的调研，</w:t>
      </w:r>
      <w:r w:rsidR="00445C88">
        <w:rPr>
          <w:rFonts w:hint="eastAsia"/>
        </w:rPr>
        <w:t>围绕</w:t>
      </w:r>
      <w:r w:rsidRPr="00D35C7C">
        <w:rPr>
          <w:rFonts w:hint="eastAsia"/>
        </w:rPr>
        <w:t>灵巧手的研究主要分为全驱动和欠驱动两类。全驱动灵巧手因</w:t>
      </w:r>
      <w:r w:rsidR="00782975">
        <w:rPr>
          <w:rFonts w:hint="eastAsia"/>
        </w:rPr>
        <w:t>机械结构</w:t>
      </w:r>
      <w:r w:rsidRPr="00D35C7C">
        <w:rPr>
          <w:rFonts w:hint="eastAsia"/>
        </w:rPr>
        <w:t>复杂、控制方案繁琐，违背科学研究简洁性原则，</w:t>
      </w:r>
      <w:r w:rsidR="00196231">
        <w:rPr>
          <w:rFonts w:hint="eastAsia"/>
        </w:rPr>
        <w:t>故</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sidRPr="00D35C7C">
        <w:rPr>
          <w:rFonts w:hint="eastAsia"/>
        </w:rPr>
        <w:t>，</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7D701C" w:rsidRPr="007D701C">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B76C17">
        <w:rPr>
          <w:rFonts w:hint="eastAsia"/>
        </w:rPr>
        <w:t>图</w:t>
      </w:r>
      <w:r w:rsidR="00B76C17">
        <w:rPr>
          <w:rFonts w:hint="eastAsia"/>
        </w:rPr>
        <w:t>2-1</w:t>
      </w:r>
      <w:r w:rsidR="00CB302D">
        <w:rPr>
          <w:rFonts w:hint="eastAsia"/>
        </w:rPr>
        <w:t>（</w:t>
      </w:r>
      <w:r w:rsidR="00CB302D">
        <w:rPr>
          <w:rFonts w:hint="eastAsia"/>
        </w:rPr>
        <w:t>a</w:t>
      </w:r>
      <w:r w:rsidR="00CB302D">
        <w:rPr>
          <w:rFonts w:hint="eastAsia"/>
        </w:rPr>
        <w:t>）表示</w:t>
      </w:r>
      <w:r w:rsidR="00131F0E">
        <w:rPr>
          <w:rFonts w:hint="eastAsia"/>
        </w:rPr>
        <w:t>人体手指的解剖</w:t>
      </w:r>
      <w:r w:rsidR="00C104D1">
        <w:rPr>
          <w:rFonts w:hint="eastAsia"/>
        </w:rPr>
        <w:t>结构</w:t>
      </w:r>
      <w:r w:rsidR="00131F0E">
        <w:rPr>
          <w:rFonts w:hint="eastAsia"/>
        </w:rPr>
        <w:t>示意图，</w:t>
      </w:r>
      <w:r w:rsidR="00B76C17">
        <w:rPr>
          <w:rFonts w:hint="eastAsia"/>
        </w:rPr>
        <w:t>图</w:t>
      </w:r>
      <w:r w:rsidR="00B76C17">
        <w:rPr>
          <w:rFonts w:hint="eastAsia"/>
        </w:rPr>
        <w:t>2-1</w:t>
      </w:r>
      <w:r w:rsidR="00131F0E">
        <w:rPr>
          <w:rFonts w:hint="eastAsia"/>
        </w:rPr>
        <w:t>（</w:t>
      </w:r>
      <w:r w:rsidR="00131F0E">
        <w:rPr>
          <w:rFonts w:hint="eastAsia"/>
        </w:rPr>
        <w:t>b</w:t>
      </w:r>
      <w:r w:rsidR="00131F0E">
        <w:rPr>
          <w:rFonts w:hint="eastAsia"/>
        </w:rPr>
        <w:t>）表示的是腱绳灵巧手的手指结构示意图</w:t>
      </w:r>
      <w:r w:rsidR="00CB302D">
        <w:rPr>
          <w:rFonts w:hint="eastAsia"/>
        </w:rPr>
        <w:t>，</w:t>
      </w:r>
      <w:r w:rsidR="00814ED3">
        <w:rPr>
          <w:rFonts w:hint="eastAsia"/>
        </w:rPr>
        <w:t>灵巧</w:t>
      </w:r>
      <w:r w:rsidR="00CB302D">
        <w:rPr>
          <w:rFonts w:hint="eastAsia"/>
        </w:rPr>
        <w:t>手指的</w:t>
      </w:r>
      <w:r w:rsidR="00814ED3">
        <w:rPr>
          <w:rFonts w:hint="eastAsia"/>
        </w:rPr>
        <w:t>机械</w:t>
      </w:r>
      <w:r w:rsidR="00CB302D">
        <w:rPr>
          <w:rFonts w:hint="eastAsia"/>
        </w:rPr>
        <w:t>结构相当于骨骼，各个转动副相当于关节，驱动腱绳相当于肌腱和韧带</w:t>
      </w:r>
      <w:r w:rsidRPr="00D35C7C">
        <w:rPr>
          <w:rFonts w:hint="eastAsia"/>
        </w:rPr>
        <w:t>。因此，本章设计主要围绕</w:t>
      </w:r>
      <w:r w:rsidR="005E156B">
        <w:rPr>
          <w:rFonts w:hint="eastAsia"/>
        </w:rPr>
        <w:t>腱绳传动的欠驱动</w:t>
      </w:r>
      <w:r w:rsidR="00DD6FC2">
        <w:rPr>
          <w:rFonts w:hint="eastAsia"/>
        </w:rPr>
        <w:t>灵巧手结构展开</w:t>
      </w:r>
      <w:r w:rsidRPr="00D35C7C">
        <w:rPr>
          <w:rFonts w:hint="eastAsia"/>
        </w:rPr>
        <w:t>。</w:t>
      </w:r>
    </w:p>
    <w:p w14:paraId="4DAABB4B" w14:textId="77777777" w:rsidR="00AE1DF7" w:rsidRDefault="00AE1DF7" w:rsidP="00D71641">
      <w:pPr>
        <w:spacing w:line="360" w:lineRule="auto"/>
        <w:ind w:firstLineChars="0" w:firstLine="0"/>
      </w:pPr>
    </w:p>
    <w:p w14:paraId="295EA17F" w14:textId="160C1D6C" w:rsidR="00AE1DF7" w:rsidRDefault="00AA3FB0" w:rsidP="00D71641">
      <w:pPr>
        <w:spacing w:line="360" w:lineRule="auto"/>
        <w:ind w:firstLineChars="0" w:firstLine="0"/>
        <w:jc w:val="center"/>
      </w:pPr>
      <w:r>
        <w:rPr>
          <w:rFonts w:hint="eastAsia"/>
          <w:noProof/>
        </w:rPr>
        <w:drawing>
          <wp:inline distT="0" distB="0" distL="0" distR="0" wp14:anchorId="18527AAA" wp14:editId="289F3751">
            <wp:extent cx="5935883" cy="1610751"/>
            <wp:effectExtent l="0" t="0" r="8255"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28840" b="22948"/>
                    <a:stretch/>
                  </pic:blipFill>
                  <pic:spPr bwMode="auto">
                    <a:xfrm>
                      <a:off x="0" y="0"/>
                      <a:ext cx="5936615" cy="1610950"/>
                    </a:xfrm>
                    <a:prstGeom prst="rect">
                      <a:avLst/>
                    </a:prstGeom>
                    <a:noFill/>
                    <a:ln>
                      <a:noFill/>
                    </a:ln>
                    <a:extLst>
                      <a:ext uri="{53640926-AAD7-44D8-BBD7-CCE9431645EC}">
                        <a14:shadowObscured xmlns:a14="http://schemas.microsoft.com/office/drawing/2010/main"/>
                      </a:ext>
                    </a:extLst>
                  </pic:spPr>
                </pic:pic>
              </a:graphicData>
            </a:graphic>
          </wp:inline>
        </w:drawing>
      </w:r>
    </w:p>
    <w:p w14:paraId="1A96A933" w14:textId="430CF7D9" w:rsidR="00CB302D" w:rsidRPr="00131F0E" w:rsidRDefault="00CB302D" w:rsidP="00D71641">
      <w:pPr>
        <w:pStyle w:val="aff9"/>
        <w:spacing w:line="360" w:lineRule="auto"/>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w:t>
      </w:r>
      <w:r w:rsidR="008C5BFA">
        <w:rPr>
          <w:rFonts w:ascii="宋体" w:eastAsia="宋体" w:hAnsi="Courier New" w:cs="Courier New" w:hint="eastAsia"/>
          <w:sz w:val="21"/>
          <w:szCs w:val="21"/>
        </w:rPr>
        <w:t>图</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7D701C" w:rsidRPr="007D701C">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D71641">
      <w:pPr>
        <w:spacing w:line="360" w:lineRule="auto"/>
        <w:ind w:firstLineChars="0" w:firstLine="0"/>
        <w:outlineLvl w:val="2"/>
      </w:pPr>
      <w:bookmarkStart w:id="26" w:name="_Toc199606574"/>
      <w:r>
        <w:rPr>
          <w:rFonts w:hint="eastAsia"/>
        </w:rPr>
        <w:t>2.1.1</w:t>
      </w:r>
      <w:r w:rsidR="00BF67A0">
        <w:rPr>
          <w:rFonts w:hint="eastAsia"/>
        </w:rPr>
        <w:t>手指机械结构设计</w:t>
      </w:r>
      <w:bookmarkEnd w:id="26"/>
    </w:p>
    <w:p w14:paraId="63FDFD1F" w14:textId="129349BC" w:rsidR="007D762E" w:rsidRDefault="004802A6" w:rsidP="00D71641">
      <w:pPr>
        <w:spacing w:line="360" w:lineRule="auto"/>
        <w:ind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指腹、指根、底部万向节和掌骨五个部分组成</w:t>
      </w:r>
      <w:r w:rsidR="00FD5C74">
        <w:rPr>
          <w:rFonts w:hint="eastAsia"/>
        </w:rPr>
        <w:t>。</w:t>
      </w:r>
    </w:p>
    <w:p w14:paraId="0BAE9724" w14:textId="77777777" w:rsidR="005E047F" w:rsidRDefault="005E047F" w:rsidP="00D71641">
      <w:pPr>
        <w:spacing w:line="360" w:lineRule="auto"/>
        <w:ind w:left="357" w:firstLine="480"/>
      </w:pPr>
    </w:p>
    <w:p w14:paraId="0ABC3352" w14:textId="3AA89314" w:rsidR="005E047F" w:rsidRDefault="00F56DFF" w:rsidP="00D71641">
      <w:pPr>
        <w:keepNext/>
        <w:spacing w:line="360" w:lineRule="auto"/>
        <w:ind w:firstLineChars="0" w:firstLine="0"/>
        <w:jc w:val="center"/>
      </w:pPr>
      <w:r>
        <w:rPr>
          <w:rFonts w:hint="eastAsia"/>
          <w:noProof/>
        </w:rPr>
        <w:lastRenderedPageBreak/>
        <w:drawing>
          <wp:inline distT="0" distB="0" distL="0" distR="0" wp14:anchorId="4763A717" wp14:editId="5C876992">
            <wp:extent cx="4339883" cy="2689011"/>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17661" t="17687" r="26506" b="20849"/>
                    <a:stretch/>
                  </pic:blipFill>
                  <pic:spPr bwMode="auto">
                    <a:xfrm>
                      <a:off x="0" y="0"/>
                      <a:ext cx="4378741" cy="2713088"/>
                    </a:xfrm>
                    <a:prstGeom prst="rect">
                      <a:avLst/>
                    </a:prstGeom>
                    <a:noFill/>
                    <a:ln>
                      <a:noFill/>
                    </a:ln>
                    <a:extLst>
                      <a:ext uri="{53640926-AAD7-44D8-BBD7-CCE9431645EC}">
                        <a14:shadowObscured xmlns:a14="http://schemas.microsoft.com/office/drawing/2010/main"/>
                      </a:ext>
                    </a:extLst>
                  </pic:spPr>
                </pic:pic>
              </a:graphicData>
            </a:graphic>
          </wp:inline>
        </w:drawing>
      </w:r>
    </w:p>
    <w:p w14:paraId="521F02D3" w14:textId="7AFFE9CA" w:rsidR="005E047F" w:rsidRPr="005E047F" w:rsidRDefault="005E047F" w:rsidP="00D71641">
      <w:pPr>
        <w:pStyle w:val="aff9"/>
        <w:spacing w:line="360" w:lineRule="auto"/>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6C142B">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图（食指）</w:t>
      </w:r>
    </w:p>
    <w:p w14:paraId="64DFC803" w14:textId="2FDAB2D3" w:rsidR="002B6977" w:rsidRDefault="002B6977" w:rsidP="00D71641">
      <w:pPr>
        <w:spacing w:line="360" w:lineRule="auto"/>
        <w:ind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40C3D30D" w14:textId="77777777" w:rsidR="00E54680" w:rsidRDefault="00E54680" w:rsidP="00D71641">
      <w:pPr>
        <w:spacing w:line="360" w:lineRule="auto"/>
        <w:ind w:firstLine="480"/>
      </w:pPr>
    </w:p>
    <w:p w14:paraId="25091682" w14:textId="41C94458" w:rsidR="00FD6BE7" w:rsidRDefault="00E30F3E" w:rsidP="00D71641">
      <w:pPr>
        <w:pStyle w:val="aff9"/>
        <w:spacing w:line="360" w:lineRule="auto"/>
        <w:ind w:firstLine="400"/>
        <w:jc w:val="center"/>
        <w:rPr>
          <w:rFonts w:ascii="宋体" w:eastAsia="宋体" w:hAnsi="Courier New" w:cs="Courier New"/>
          <w:sz w:val="21"/>
          <w:szCs w:val="21"/>
        </w:rPr>
      </w:pPr>
      <w:r>
        <w:rPr>
          <w:noProof/>
        </w:rPr>
        <w:drawing>
          <wp:inline distT="0" distB="0" distL="0" distR="0" wp14:anchorId="428AD021" wp14:editId="38E1748B">
            <wp:extent cx="4676172" cy="4151556"/>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20497" r="17767" b="2621"/>
                    <a:stretch/>
                  </pic:blipFill>
                  <pic:spPr bwMode="auto">
                    <a:xfrm>
                      <a:off x="0" y="0"/>
                      <a:ext cx="4718041" cy="4188728"/>
                    </a:xfrm>
                    <a:prstGeom prst="rect">
                      <a:avLst/>
                    </a:prstGeom>
                    <a:noFill/>
                    <a:ln>
                      <a:noFill/>
                    </a:ln>
                    <a:extLst>
                      <a:ext uri="{53640926-AAD7-44D8-BBD7-CCE9431645EC}">
                        <a14:shadowObscured xmlns:a14="http://schemas.microsoft.com/office/drawing/2010/main"/>
                      </a:ext>
                    </a:extLst>
                  </pic:spPr>
                </pic:pic>
              </a:graphicData>
            </a:graphic>
          </wp:inline>
        </w:drawing>
      </w:r>
    </w:p>
    <w:p w14:paraId="01C3A48B" w14:textId="3C40C7D9" w:rsidR="00FD6BE7" w:rsidRPr="00C04AE7" w:rsidRDefault="00FD6BE7" w:rsidP="00D71641">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图</w:t>
      </w:r>
      <w:r>
        <w:rPr>
          <w:rFonts w:ascii="宋体" w:eastAsia="宋体" w:hAnsi="Courier New" w:cs="Courier New" w:hint="eastAsia"/>
          <w:sz w:val="21"/>
          <w:szCs w:val="21"/>
        </w:rPr>
        <w:t>2-3 手指八字绳结构剖面图</w:t>
      </w:r>
    </w:p>
    <w:p w14:paraId="4C584A15" w14:textId="1DC20A78" w:rsidR="00F80DD4" w:rsidRDefault="002B6977" w:rsidP="00D71641">
      <w:pPr>
        <w:spacing w:line="360" w:lineRule="auto"/>
        <w:ind w:firstLine="480"/>
      </w:pPr>
      <w:r>
        <w:rPr>
          <w:rFonts w:hint="eastAsia"/>
        </w:rPr>
        <w:lastRenderedPageBreak/>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w:t>
      </w:r>
      <w:r w:rsidR="00DB06CD">
        <w:rPr>
          <w:rFonts w:hint="eastAsia"/>
        </w:rPr>
        <w:t>延伸</w:t>
      </w:r>
      <w:r w:rsidR="00926F03">
        <w:rPr>
          <w:rFonts w:hint="eastAsia"/>
        </w:rPr>
        <w:t>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5CF7646A" w14:textId="11FCAAD6" w:rsidR="000C07C9" w:rsidRDefault="000C07C9" w:rsidP="00D71641">
      <w:pPr>
        <w:spacing w:line="360" w:lineRule="auto"/>
        <w:ind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67C06C2B" w:rsidR="00492CCA" w:rsidRDefault="006C0D76" w:rsidP="00D71641">
      <w:pPr>
        <w:spacing w:line="360" w:lineRule="auto"/>
        <w:ind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w:t>
      </w:r>
      <w:r w:rsidR="00D81DEC">
        <w:rPr>
          <w:rFonts w:hint="eastAsia"/>
        </w:rPr>
        <w:t>和</w:t>
      </w:r>
      <w:r w:rsidR="00E90BAB">
        <w:rPr>
          <w:rFonts w:hint="eastAsia"/>
        </w:rPr>
        <w:t>动力源</w:t>
      </w:r>
      <w:r w:rsidR="00A17C81">
        <w:rPr>
          <w:rFonts w:hint="eastAsia"/>
        </w:rPr>
        <w:t>，底部设置轴孔，方便后期手掌的组合</w:t>
      </w:r>
      <w:r w:rsidR="00E90BAB">
        <w:rPr>
          <w:rFonts w:hint="eastAsia"/>
        </w:rPr>
        <w:t>。</w:t>
      </w:r>
    </w:p>
    <w:p w14:paraId="54139898" w14:textId="77777777" w:rsidR="006B3FAE" w:rsidRDefault="006B3FAE" w:rsidP="00D71641">
      <w:pPr>
        <w:spacing w:line="360" w:lineRule="auto"/>
        <w:ind w:firstLine="480"/>
      </w:pPr>
    </w:p>
    <w:p w14:paraId="1C431257" w14:textId="0A1E9BFD" w:rsidR="00677C50" w:rsidRDefault="008F40EF" w:rsidP="00C87D04">
      <w:pPr>
        <w:spacing w:line="360" w:lineRule="auto"/>
        <w:ind w:firstLineChars="0" w:firstLine="0"/>
        <w:jc w:val="center"/>
        <w:rPr>
          <w:rFonts w:ascii="宋体" w:eastAsia="宋体" w:hAnsi="Courier New" w:cs="Courier New"/>
          <w:sz w:val="21"/>
          <w:szCs w:val="21"/>
        </w:rPr>
      </w:pPr>
      <w:r>
        <w:rPr>
          <w:noProof/>
        </w:rPr>
        <w:drawing>
          <wp:inline distT="0" distB="0" distL="0" distR="0" wp14:anchorId="3297DC03" wp14:editId="73FF5AF9">
            <wp:extent cx="4476307" cy="3559555"/>
            <wp:effectExtent l="0" t="0" r="63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18422" r="10853"/>
                    <a:stretch/>
                  </pic:blipFill>
                  <pic:spPr bwMode="auto">
                    <a:xfrm>
                      <a:off x="0" y="0"/>
                      <a:ext cx="4531808" cy="3603690"/>
                    </a:xfrm>
                    <a:prstGeom prst="rect">
                      <a:avLst/>
                    </a:prstGeom>
                    <a:noFill/>
                    <a:ln>
                      <a:noFill/>
                    </a:ln>
                    <a:extLst>
                      <a:ext uri="{53640926-AAD7-44D8-BBD7-CCE9431645EC}">
                        <a14:shadowObscured xmlns:a14="http://schemas.microsoft.com/office/drawing/2010/main"/>
                      </a:ext>
                    </a:extLst>
                  </pic:spPr>
                </pic:pic>
              </a:graphicData>
            </a:graphic>
          </wp:inline>
        </w:drawing>
      </w:r>
    </w:p>
    <w:p w14:paraId="6102FE9D" w14:textId="1C3F9106" w:rsidR="00677C50" w:rsidRPr="00677C50" w:rsidRDefault="00677C50" w:rsidP="00D71641">
      <w:pPr>
        <w:spacing w:line="360" w:lineRule="auto"/>
        <w:ind w:firstLineChars="0" w:firstLine="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运动效果图</w:t>
      </w:r>
    </w:p>
    <w:p w14:paraId="1B6BF03B" w14:textId="11514621" w:rsidR="00DC752F" w:rsidRDefault="00F356F1" w:rsidP="00D71641">
      <w:pPr>
        <w:spacing w:line="360" w:lineRule="auto"/>
        <w:ind w:firstLine="480"/>
      </w:pPr>
      <w:r>
        <w:rPr>
          <w:rFonts w:hint="eastAsia"/>
        </w:rPr>
        <w:lastRenderedPageBreak/>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1A6C8606" w14:textId="338DFB04" w:rsidR="00217C7D" w:rsidRDefault="00217C7D" w:rsidP="00D71641">
      <w:pPr>
        <w:spacing w:line="360" w:lineRule="auto"/>
        <w:ind w:firstLineChars="0" w:firstLine="0"/>
        <w:outlineLvl w:val="2"/>
      </w:pPr>
      <w:bookmarkStart w:id="27" w:name="_Toc199606575"/>
      <w:r>
        <w:rPr>
          <w:rFonts w:hint="eastAsia"/>
        </w:rPr>
        <w:t>2.1.</w:t>
      </w:r>
      <w:r w:rsidR="00E44C97">
        <w:rPr>
          <w:rFonts w:hint="eastAsia"/>
        </w:rPr>
        <w:t>2</w:t>
      </w:r>
      <w:r w:rsidR="00BF67A0">
        <w:rPr>
          <w:rFonts w:hint="eastAsia"/>
        </w:rPr>
        <w:t>手指驱动</w:t>
      </w:r>
      <w:r w:rsidR="004E7416">
        <w:rPr>
          <w:rFonts w:hint="eastAsia"/>
        </w:rPr>
        <w:t>结构</w:t>
      </w:r>
      <w:r w:rsidR="00BF67A0">
        <w:rPr>
          <w:rFonts w:hint="eastAsia"/>
        </w:rPr>
        <w:t>设计</w:t>
      </w:r>
      <w:bookmarkEnd w:id="27"/>
    </w:p>
    <w:p w14:paraId="5A82325B" w14:textId="402DF1E7" w:rsidR="00A17C81" w:rsidRDefault="00A17C81" w:rsidP="00D71641">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65E71250" w14:textId="77777777" w:rsidR="00EE5FFB" w:rsidRDefault="00165C75" w:rsidP="00D71641">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回复弹簧和弹簧固定绳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5FF45E04" w14:textId="77777777" w:rsidR="006B3FAE" w:rsidRDefault="006B3FAE" w:rsidP="00D71641">
      <w:pPr>
        <w:spacing w:line="360" w:lineRule="auto"/>
        <w:ind w:firstLine="480"/>
      </w:pPr>
    </w:p>
    <w:p w14:paraId="61FFF14F" w14:textId="49448D21" w:rsidR="0082601A" w:rsidRDefault="00EE5FFB" w:rsidP="00D71641">
      <w:pPr>
        <w:spacing w:line="360" w:lineRule="auto"/>
        <w:ind w:firstLineChars="0" w:firstLine="0"/>
        <w:jc w:val="center"/>
      </w:pPr>
      <w:r>
        <w:rPr>
          <w:noProof/>
        </w:rPr>
        <w:drawing>
          <wp:inline distT="0" distB="0" distL="0" distR="0" wp14:anchorId="480C2872" wp14:editId="0B28D575">
            <wp:extent cx="5985513" cy="35179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l="3674" r="2719" b="2252"/>
                    <a:stretch/>
                  </pic:blipFill>
                  <pic:spPr bwMode="auto">
                    <a:xfrm>
                      <a:off x="0" y="0"/>
                      <a:ext cx="5987535" cy="3519088"/>
                    </a:xfrm>
                    <a:prstGeom prst="rect">
                      <a:avLst/>
                    </a:prstGeom>
                    <a:noFill/>
                    <a:ln>
                      <a:noFill/>
                    </a:ln>
                    <a:extLst>
                      <a:ext uri="{53640926-AAD7-44D8-BBD7-CCE9431645EC}">
                        <a14:shadowObscured xmlns:a14="http://schemas.microsoft.com/office/drawing/2010/main"/>
                      </a:ext>
                    </a:extLst>
                  </pic:spPr>
                </pic:pic>
              </a:graphicData>
            </a:graphic>
          </wp:inline>
        </w:drawing>
      </w:r>
    </w:p>
    <w:p w14:paraId="2E764FA6" w14:textId="44E9DEBC" w:rsidR="00EE5FFB" w:rsidRPr="00EE5FFB" w:rsidRDefault="00EE5FFB" w:rsidP="00D71641">
      <w:pPr>
        <w:pStyle w:val="aff9"/>
        <w:spacing w:line="360" w:lineRule="auto"/>
        <w:ind w:firstLineChars="0" w:firstLine="0"/>
        <w:jc w:val="center"/>
        <w:rPr>
          <w:rFonts w:ascii="宋体" w:eastAsia="宋体" w:hAnsi="Courier New" w:cs="Courier New"/>
          <w:sz w:val="21"/>
          <w:szCs w:val="21"/>
        </w:rPr>
      </w:pPr>
      <w:r w:rsidRPr="00492CCA">
        <w:rPr>
          <w:rFonts w:ascii="宋体" w:eastAsia="宋体" w:hAnsi="Courier New" w:cs="Courier New" w:hint="eastAsia"/>
          <w:sz w:val="21"/>
          <w:szCs w:val="21"/>
        </w:rPr>
        <w:t>图2-</w:t>
      </w:r>
      <w:r>
        <w:rPr>
          <w:rFonts w:ascii="宋体" w:eastAsia="宋体" w:hAnsi="Courier New" w:cs="Courier New" w:hint="eastAsia"/>
          <w:sz w:val="21"/>
          <w:szCs w:val="21"/>
        </w:rPr>
        <w:t>5</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回弹结构剖面图</w:t>
      </w:r>
    </w:p>
    <w:p w14:paraId="1B3F2086" w14:textId="5626AF56" w:rsidR="002803AF" w:rsidRDefault="00702DBF" w:rsidP="00D71641">
      <w:pPr>
        <w:spacing w:line="360" w:lineRule="auto"/>
        <w:ind w:firstLine="480"/>
      </w:pPr>
      <w:r>
        <w:rPr>
          <w:rFonts w:hint="eastAsia"/>
        </w:rPr>
        <w:t>手指</w:t>
      </w:r>
      <w:r w:rsidR="007F13CF">
        <w:rPr>
          <w:rFonts w:hint="eastAsia"/>
        </w:rPr>
        <w:t>弯曲牵引</w:t>
      </w:r>
      <w:r>
        <w:rPr>
          <w:rFonts w:hint="eastAsia"/>
        </w:rPr>
        <w:t>绳</w:t>
      </w:r>
      <w:r w:rsidR="00C25804">
        <w:rPr>
          <w:rFonts w:hint="eastAsia"/>
        </w:rPr>
        <w:t>，</w:t>
      </w:r>
      <w:r>
        <w:rPr>
          <w:rFonts w:hint="eastAsia"/>
        </w:rPr>
        <w:t>如图</w:t>
      </w:r>
      <w:r w:rsidR="00D4302C">
        <w:rPr>
          <w:rFonts w:hint="eastAsia"/>
        </w:rPr>
        <w:t>2-</w:t>
      </w:r>
      <w:r w:rsidR="00A75828">
        <w:rPr>
          <w:rFonts w:hint="eastAsia"/>
        </w:rPr>
        <w:t>6</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lastRenderedPageBreak/>
        <w:t>绳的布置，应该在再指尖嵌入热熔螺母之前，即先将手指的驱动绳内置再指尖内，然后再嵌入热熔螺母，如图</w:t>
      </w:r>
      <w:r w:rsidR="00C25804">
        <w:rPr>
          <w:rFonts w:hint="eastAsia"/>
        </w:rPr>
        <w:t>2-</w:t>
      </w:r>
      <w:r w:rsidR="00A75828">
        <w:rPr>
          <w:rFonts w:hint="eastAsia"/>
        </w:rPr>
        <w:t>6</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15141B28" w14:textId="77777777" w:rsidR="00EE5FFB" w:rsidRDefault="00EE5FFB" w:rsidP="00D71641">
      <w:pPr>
        <w:spacing w:line="360" w:lineRule="auto"/>
        <w:ind w:firstLine="480"/>
      </w:pPr>
      <w:r w:rsidRPr="00C25804">
        <w:rPr>
          <w:rFonts w:hint="eastAsia"/>
        </w:rPr>
        <w:t>舵机牵引的摆动机构，如图</w:t>
      </w:r>
      <w:r>
        <w:rPr>
          <w:rFonts w:hint="eastAsia"/>
        </w:rPr>
        <w:t>2-7</w:t>
      </w:r>
      <w:r>
        <w:rPr>
          <w:rFonts w:hint="eastAsia"/>
        </w:rPr>
        <w:t>所示，由两根牵引绳组成，分别连接在指根的销轴上，然后分别穿过掌骨上部预留的空洞，再分别缠绕在位于掌骨的两个舵机的转盘上。当舵机的输出轴转动时，就会带着舵机的输出转盘转动，缠绕在转盘上的线也会跟着被拉伸，进而将指根带动。两个摆动牵引绳拉伸的距离即可控制指腹关节在三维空间中的旋转位置。</w:t>
      </w:r>
    </w:p>
    <w:p w14:paraId="499AE7AE" w14:textId="69C86090" w:rsidR="00C25804" w:rsidRDefault="00C25804" w:rsidP="00D71641">
      <w:pPr>
        <w:spacing w:line="360" w:lineRule="auto"/>
        <w:ind w:firstLineChars="0" w:firstLine="0"/>
        <w:rPr>
          <w:color w:val="FF0000"/>
        </w:rPr>
      </w:pPr>
    </w:p>
    <w:p w14:paraId="724BA77E" w14:textId="5BD41DEE" w:rsidR="00267AF0" w:rsidRPr="00363FF8" w:rsidRDefault="00EE5FFB" w:rsidP="00D71641">
      <w:pPr>
        <w:spacing w:line="360" w:lineRule="auto"/>
        <w:ind w:firstLineChars="0" w:firstLine="0"/>
        <w:jc w:val="center"/>
        <w:rPr>
          <w:color w:val="FF0000"/>
        </w:rPr>
      </w:pPr>
      <w:r>
        <w:rPr>
          <w:noProof/>
          <w:color w:val="FF0000"/>
        </w:rPr>
        <w:drawing>
          <wp:inline distT="0" distB="0" distL="0" distR="0" wp14:anchorId="1426AD9C" wp14:editId="47362666">
            <wp:extent cx="5337545" cy="4319306"/>
            <wp:effectExtent l="0" t="0" r="0" b="508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a:extLst>
                        <a:ext uri="{28A0092B-C50C-407E-A947-70E740481C1C}">
                          <a14:useLocalDpi xmlns:a14="http://schemas.microsoft.com/office/drawing/2010/main" val="0"/>
                        </a:ext>
                      </a:extLst>
                    </a:blip>
                    <a:srcRect l="16350" r="14097"/>
                    <a:stretch/>
                  </pic:blipFill>
                  <pic:spPr bwMode="auto">
                    <a:xfrm>
                      <a:off x="0" y="0"/>
                      <a:ext cx="5354509" cy="4333034"/>
                    </a:xfrm>
                    <a:prstGeom prst="rect">
                      <a:avLst/>
                    </a:prstGeom>
                    <a:noFill/>
                    <a:ln>
                      <a:noFill/>
                    </a:ln>
                    <a:extLst>
                      <a:ext uri="{53640926-AAD7-44D8-BBD7-CCE9431645EC}">
                        <a14:shadowObscured xmlns:a14="http://schemas.microsoft.com/office/drawing/2010/main"/>
                      </a:ext>
                    </a:extLst>
                  </pic:spPr>
                </pic:pic>
              </a:graphicData>
            </a:graphic>
          </wp:inline>
        </w:drawing>
      </w:r>
    </w:p>
    <w:p w14:paraId="784D9998" w14:textId="5B12B43A" w:rsidR="00D4302C" w:rsidRDefault="00D4302C" w:rsidP="00D71641">
      <w:pPr>
        <w:spacing w:line="360" w:lineRule="auto"/>
        <w:ind w:firstLineChars="0" w:firstLine="0"/>
        <w:jc w:val="center"/>
        <w:rPr>
          <w:rFonts w:ascii="宋体" w:eastAsia="宋体" w:hAnsi="Courier New" w:cs="Courier New"/>
          <w:sz w:val="21"/>
          <w:szCs w:val="21"/>
        </w:rPr>
      </w:pPr>
      <w:r w:rsidRPr="00D4302C">
        <w:rPr>
          <w:rFonts w:ascii="宋体" w:eastAsia="宋体" w:hAnsi="Courier New" w:cs="Courier New" w:hint="eastAsia"/>
          <w:sz w:val="21"/>
          <w:szCs w:val="21"/>
        </w:rPr>
        <w:t>图2-</w:t>
      </w:r>
      <w:r w:rsidR="003A5155">
        <w:rPr>
          <w:rFonts w:ascii="宋体" w:eastAsia="宋体" w:hAnsi="Courier New" w:cs="Courier New" w:hint="eastAsia"/>
          <w:sz w:val="21"/>
          <w:szCs w:val="21"/>
        </w:rPr>
        <w:t>6</w:t>
      </w:r>
      <w:r w:rsidR="0031004D">
        <w:rPr>
          <w:rFonts w:ascii="宋体" w:eastAsia="宋体" w:hAnsi="Courier New" w:cs="Courier New" w:hint="eastAsia"/>
          <w:sz w:val="21"/>
          <w:szCs w:val="21"/>
        </w:rPr>
        <w:t xml:space="preserve"> </w:t>
      </w:r>
      <w:r w:rsidRPr="00D4302C">
        <w:rPr>
          <w:rFonts w:ascii="宋体" w:eastAsia="宋体" w:hAnsi="Courier New" w:cs="Courier New" w:hint="eastAsia"/>
          <w:sz w:val="21"/>
          <w:szCs w:val="21"/>
        </w:rPr>
        <w:t>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图</w:t>
      </w:r>
    </w:p>
    <w:p w14:paraId="18184FB8" w14:textId="77777777" w:rsidR="006B26BF" w:rsidRDefault="006B26BF" w:rsidP="00D71641">
      <w:pPr>
        <w:spacing w:line="360" w:lineRule="auto"/>
        <w:ind w:firstLine="480"/>
      </w:pPr>
    </w:p>
    <w:p w14:paraId="4739B877" w14:textId="59D82A56" w:rsidR="007718DF" w:rsidRDefault="00EE5FFB" w:rsidP="00D71641">
      <w:pPr>
        <w:keepNext/>
        <w:spacing w:line="360" w:lineRule="auto"/>
        <w:ind w:firstLineChars="0" w:firstLine="0"/>
        <w:jc w:val="center"/>
      </w:pPr>
      <w:r>
        <w:rPr>
          <w:noProof/>
        </w:rPr>
        <w:drawing>
          <wp:inline distT="0" distB="0" distL="0" distR="0" wp14:anchorId="2981A898" wp14:editId="7CA33AD3">
            <wp:extent cx="5933094" cy="689317"/>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a:extLst>
                        <a:ext uri="{28A0092B-C50C-407E-A947-70E740481C1C}">
                          <a14:useLocalDpi xmlns:a14="http://schemas.microsoft.com/office/drawing/2010/main" val="0"/>
                        </a:ext>
                      </a:extLst>
                    </a:blip>
                    <a:srcRect t="38314" b="41045"/>
                    <a:stretch/>
                  </pic:blipFill>
                  <pic:spPr bwMode="auto">
                    <a:xfrm>
                      <a:off x="0" y="0"/>
                      <a:ext cx="5936615" cy="689726"/>
                    </a:xfrm>
                    <a:prstGeom prst="rect">
                      <a:avLst/>
                    </a:prstGeom>
                    <a:noFill/>
                    <a:ln>
                      <a:noFill/>
                    </a:ln>
                    <a:extLst>
                      <a:ext uri="{53640926-AAD7-44D8-BBD7-CCE9431645EC}">
                        <a14:shadowObscured xmlns:a14="http://schemas.microsoft.com/office/drawing/2010/main"/>
                      </a:ext>
                    </a:extLst>
                  </pic:spPr>
                </pic:pic>
              </a:graphicData>
            </a:graphic>
          </wp:inline>
        </w:drawing>
      </w:r>
    </w:p>
    <w:p w14:paraId="0547E79C" w14:textId="4365378C" w:rsidR="007718DF" w:rsidRPr="007718DF" w:rsidRDefault="007718DF" w:rsidP="00D71641">
      <w:pPr>
        <w:pStyle w:val="aff9"/>
        <w:spacing w:line="360" w:lineRule="auto"/>
        <w:ind w:firstLineChars="0" w:firstLine="0"/>
        <w:jc w:val="center"/>
        <w:rPr>
          <w:rFonts w:ascii="宋体" w:eastAsia="宋体" w:hAnsi="Courier New" w:cs="Courier New"/>
          <w:sz w:val="21"/>
          <w:szCs w:val="21"/>
        </w:rPr>
      </w:pPr>
      <w:r w:rsidRPr="007718DF">
        <w:rPr>
          <w:rFonts w:ascii="宋体" w:eastAsia="宋体" w:hAnsi="Courier New" w:cs="Courier New" w:hint="eastAsia"/>
          <w:sz w:val="21"/>
          <w:szCs w:val="21"/>
        </w:rPr>
        <w:t>图2-</w:t>
      </w:r>
      <w:r w:rsidR="00735563">
        <w:rPr>
          <w:rFonts w:ascii="宋体" w:eastAsia="宋体" w:hAnsi="Courier New" w:cs="Courier New" w:hint="eastAsia"/>
          <w:sz w:val="21"/>
          <w:szCs w:val="21"/>
        </w:rPr>
        <w:t>7</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舵机牵引摆动机构</w:t>
      </w:r>
      <w:r w:rsidR="008C5BFA">
        <w:rPr>
          <w:rFonts w:ascii="宋体" w:eastAsia="宋体" w:hAnsi="Courier New" w:cs="Courier New" w:hint="eastAsia"/>
          <w:sz w:val="21"/>
          <w:szCs w:val="21"/>
        </w:rPr>
        <w:t>图</w:t>
      </w:r>
    </w:p>
    <w:p w14:paraId="72CACFB8" w14:textId="7864B7AC" w:rsidR="00217C7D" w:rsidRPr="000F5BA4" w:rsidRDefault="00217C7D" w:rsidP="009E7ACC">
      <w:pPr>
        <w:spacing w:line="360" w:lineRule="auto"/>
        <w:ind w:firstLineChars="0" w:firstLine="0"/>
        <w:outlineLvl w:val="2"/>
      </w:pPr>
      <w:bookmarkStart w:id="28" w:name="_Toc199606576"/>
      <w:r>
        <w:rPr>
          <w:rFonts w:hint="eastAsia"/>
        </w:rPr>
        <w:lastRenderedPageBreak/>
        <w:t>2.1.</w:t>
      </w:r>
      <w:r w:rsidR="00E44C97">
        <w:rPr>
          <w:rFonts w:hint="eastAsia"/>
        </w:rPr>
        <w:t>3</w:t>
      </w:r>
      <w:r w:rsidR="000F5BA4" w:rsidRPr="000F5BA4">
        <w:t>不同手指设计方案的结构与功能差异</w:t>
      </w:r>
      <w:r w:rsidR="000F5BA4">
        <w:rPr>
          <w:rFonts w:hint="eastAsia"/>
        </w:rPr>
        <w:t>分析</w:t>
      </w:r>
      <w:bookmarkEnd w:id="28"/>
    </w:p>
    <w:p w14:paraId="20F608C4" w14:textId="5FDB0A25" w:rsidR="007376CD" w:rsidRDefault="007376CD" w:rsidP="00B7337D">
      <w:pPr>
        <w:spacing w:line="360" w:lineRule="auto"/>
        <w:ind w:firstLine="480"/>
      </w:pPr>
      <w:r>
        <w:rPr>
          <w:rFonts w:hint="eastAsia"/>
        </w:rPr>
        <w:t>尽管每个手指在机械结构，驱动结构的设计上相同，但是在手指的尺寸大小，自由度设计，手指底部的万向节结构，掌骨的设计等方面仍然有一些不同。</w:t>
      </w:r>
    </w:p>
    <w:p w14:paraId="0ECF97B3" w14:textId="4CFB61BA" w:rsidR="000E1F47" w:rsidRDefault="00421AE2" w:rsidP="00B7337D">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29" w:name="OLE_LINK26"/>
      <w:bookmarkStart w:id="30"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31004D" w:rsidRDefault="007376CD" w:rsidP="006464A8">
            <w:pPr>
              <w:spacing w:line="360" w:lineRule="auto"/>
              <w:ind w:firstLine="420"/>
              <w:jc w:val="left"/>
              <w:rPr>
                <w:sz w:val="21"/>
                <w:szCs w:val="21"/>
              </w:rPr>
            </w:pPr>
            <w:r w:rsidRPr="0031004D">
              <w:rPr>
                <w:rFonts w:hint="eastAsia"/>
                <w:sz w:val="21"/>
                <w:szCs w:val="21"/>
              </w:rPr>
              <w:t>手指</w:t>
            </w:r>
          </w:p>
        </w:tc>
        <w:tc>
          <w:tcPr>
            <w:tcW w:w="3095" w:type="dxa"/>
            <w:tcBorders>
              <w:top w:val="single" w:sz="8" w:space="0" w:color="auto"/>
              <w:left w:val="nil"/>
              <w:bottom w:val="single" w:sz="8" w:space="0" w:color="auto"/>
              <w:right w:val="nil"/>
            </w:tcBorders>
            <w:hideMark/>
          </w:tcPr>
          <w:p w14:paraId="72896576" w14:textId="67A34CD4" w:rsidR="007376CD" w:rsidRPr="0031004D" w:rsidRDefault="006464A8" w:rsidP="007376CD">
            <w:pPr>
              <w:spacing w:line="360" w:lineRule="auto"/>
              <w:ind w:firstLine="420"/>
              <w:rPr>
                <w:sz w:val="21"/>
                <w:szCs w:val="21"/>
              </w:rPr>
            </w:pPr>
            <w:r w:rsidRPr="0031004D">
              <w:rPr>
                <w:rFonts w:hint="eastAsia"/>
                <w:sz w:val="21"/>
                <w:szCs w:val="21"/>
              </w:rPr>
              <w:t>完全伸展长度（</w:t>
            </w:r>
            <w:r w:rsidRPr="0031004D">
              <w:rPr>
                <w:rFonts w:hint="eastAsia"/>
                <w:sz w:val="21"/>
                <w:szCs w:val="21"/>
              </w:rPr>
              <w:t>mm</w:t>
            </w:r>
            <w:r w:rsidRPr="0031004D">
              <w:rPr>
                <w:rFonts w:hint="eastAsia"/>
                <w:sz w:val="21"/>
                <w:szCs w:val="21"/>
              </w:rPr>
              <w:t>）</w:t>
            </w:r>
          </w:p>
        </w:tc>
        <w:tc>
          <w:tcPr>
            <w:tcW w:w="3067" w:type="dxa"/>
            <w:tcBorders>
              <w:top w:val="single" w:sz="8" w:space="0" w:color="auto"/>
              <w:left w:val="nil"/>
              <w:bottom w:val="single" w:sz="8" w:space="0" w:color="auto"/>
              <w:right w:val="nil"/>
            </w:tcBorders>
            <w:hideMark/>
          </w:tcPr>
          <w:p w14:paraId="1C06567B" w14:textId="57B4B2AE" w:rsidR="007376CD" w:rsidRPr="0031004D" w:rsidRDefault="00421AE2" w:rsidP="007376CD">
            <w:pPr>
              <w:spacing w:line="360" w:lineRule="auto"/>
              <w:ind w:firstLine="420"/>
              <w:rPr>
                <w:sz w:val="21"/>
                <w:szCs w:val="21"/>
              </w:rPr>
            </w:pPr>
            <w:r w:rsidRPr="0031004D">
              <w:rPr>
                <w:rFonts w:hint="eastAsia"/>
                <w:sz w:val="21"/>
                <w:szCs w:val="21"/>
              </w:rPr>
              <w:t>相对长度（</w:t>
            </w:r>
            <w:r w:rsidRPr="0031004D">
              <w:rPr>
                <w:rFonts w:hint="eastAsia"/>
                <w:sz w:val="21"/>
                <w:szCs w:val="21"/>
              </w:rPr>
              <w:t>%</w:t>
            </w:r>
            <w:r w:rsidRPr="0031004D">
              <w:rPr>
                <w:rFonts w:hint="eastAsia"/>
                <w:sz w:val="21"/>
                <w:szCs w:val="21"/>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31004D" w:rsidRDefault="006464A8" w:rsidP="007376CD">
            <w:pPr>
              <w:spacing w:line="360" w:lineRule="auto"/>
              <w:ind w:firstLine="420"/>
              <w:rPr>
                <w:sz w:val="21"/>
                <w:szCs w:val="21"/>
              </w:rPr>
            </w:pPr>
            <w:r w:rsidRPr="0031004D">
              <w:rPr>
                <w:rFonts w:hint="eastAsia"/>
                <w:sz w:val="21"/>
                <w:szCs w:val="21"/>
              </w:rPr>
              <w:t>食指</w:t>
            </w:r>
          </w:p>
        </w:tc>
        <w:tc>
          <w:tcPr>
            <w:tcW w:w="3095" w:type="dxa"/>
            <w:tcBorders>
              <w:top w:val="single" w:sz="8" w:space="0" w:color="auto"/>
              <w:left w:val="nil"/>
              <w:bottom w:val="nil"/>
              <w:right w:val="nil"/>
            </w:tcBorders>
            <w:hideMark/>
          </w:tcPr>
          <w:p w14:paraId="2C4F7BE4" w14:textId="30D886C8" w:rsidR="007376CD" w:rsidRPr="0031004D" w:rsidRDefault="006464A8" w:rsidP="007376CD">
            <w:pPr>
              <w:spacing w:line="360" w:lineRule="auto"/>
              <w:ind w:firstLine="420"/>
              <w:rPr>
                <w:sz w:val="21"/>
                <w:szCs w:val="21"/>
              </w:rPr>
            </w:pPr>
            <w:r w:rsidRPr="0031004D">
              <w:rPr>
                <w:rFonts w:hint="eastAsia"/>
                <w:sz w:val="21"/>
                <w:szCs w:val="21"/>
              </w:rPr>
              <w:t>95.01</w:t>
            </w:r>
          </w:p>
        </w:tc>
        <w:tc>
          <w:tcPr>
            <w:tcW w:w="3067" w:type="dxa"/>
            <w:tcBorders>
              <w:top w:val="single" w:sz="8" w:space="0" w:color="auto"/>
              <w:left w:val="nil"/>
              <w:bottom w:val="nil"/>
              <w:right w:val="nil"/>
            </w:tcBorders>
            <w:hideMark/>
          </w:tcPr>
          <w:p w14:paraId="00509C72" w14:textId="55BAD0E3" w:rsidR="007376CD" w:rsidRPr="0031004D" w:rsidRDefault="00DB67FA" w:rsidP="007376CD">
            <w:pPr>
              <w:spacing w:line="360" w:lineRule="auto"/>
              <w:ind w:firstLine="420"/>
              <w:rPr>
                <w:sz w:val="21"/>
                <w:szCs w:val="21"/>
              </w:rPr>
            </w:pPr>
            <w:r w:rsidRPr="0031004D">
              <w:rPr>
                <w:rFonts w:hint="eastAsia"/>
                <w:sz w:val="21"/>
                <w:szCs w:val="21"/>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31004D" w:rsidRDefault="006464A8" w:rsidP="007376CD">
            <w:pPr>
              <w:spacing w:line="360" w:lineRule="auto"/>
              <w:ind w:firstLine="420"/>
              <w:rPr>
                <w:sz w:val="21"/>
                <w:szCs w:val="21"/>
              </w:rPr>
            </w:pPr>
            <w:r w:rsidRPr="0031004D">
              <w:rPr>
                <w:rFonts w:hint="eastAsia"/>
                <w:sz w:val="21"/>
                <w:szCs w:val="21"/>
              </w:rPr>
              <w:t>中指</w:t>
            </w:r>
          </w:p>
        </w:tc>
        <w:tc>
          <w:tcPr>
            <w:tcW w:w="3095" w:type="dxa"/>
            <w:tcBorders>
              <w:top w:val="nil"/>
              <w:left w:val="nil"/>
              <w:bottom w:val="nil"/>
              <w:right w:val="nil"/>
            </w:tcBorders>
            <w:hideMark/>
          </w:tcPr>
          <w:p w14:paraId="7FA64577" w14:textId="2BC6BD87" w:rsidR="007376CD" w:rsidRPr="0031004D" w:rsidRDefault="00421AE2" w:rsidP="007376CD">
            <w:pPr>
              <w:spacing w:line="360" w:lineRule="auto"/>
              <w:ind w:firstLine="420"/>
              <w:rPr>
                <w:sz w:val="21"/>
                <w:szCs w:val="21"/>
              </w:rPr>
            </w:pPr>
            <w:r w:rsidRPr="0031004D">
              <w:rPr>
                <w:rFonts w:hint="eastAsia"/>
                <w:sz w:val="21"/>
                <w:szCs w:val="21"/>
              </w:rPr>
              <w:t>99.75</w:t>
            </w:r>
          </w:p>
        </w:tc>
        <w:tc>
          <w:tcPr>
            <w:tcW w:w="3067" w:type="dxa"/>
            <w:tcBorders>
              <w:top w:val="nil"/>
              <w:left w:val="nil"/>
              <w:bottom w:val="nil"/>
              <w:right w:val="nil"/>
            </w:tcBorders>
            <w:hideMark/>
          </w:tcPr>
          <w:p w14:paraId="28C3E516" w14:textId="782FC1B3" w:rsidR="007376CD" w:rsidRPr="0031004D" w:rsidRDefault="00A04A87" w:rsidP="007376CD">
            <w:pPr>
              <w:spacing w:line="360" w:lineRule="auto"/>
              <w:ind w:firstLine="420"/>
              <w:rPr>
                <w:sz w:val="21"/>
                <w:szCs w:val="21"/>
              </w:rPr>
            </w:pPr>
            <w:r w:rsidRPr="0031004D">
              <w:rPr>
                <w:rFonts w:hint="eastAsia"/>
                <w:sz w:val="21"/>
                <w:szCs w:val="21"/>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31004D" w:rsidRDefault="006464A8" w:rsidP="007376CD">
            <w:pPr>
              <w:spacing w:line="360" w:lineRule="auto"/>
              <w:ind w:firstLine="420"/>
              <w:rPr>
                <w:sz w:val="21"/>
                <w:szCs w:val="21"/>
              </w:rPr>
            </w:pPr>
            <w:r w:rsidRPr="0031004D">
              <w:rPr>
                <w:rFonts w:hint="eastAsia"/>
                <w:sz w:val="21"/>
                <w:szCs w:val="21"/>
              </w:rPr>
              <w:t>无名指</w:t>
            </w:r>
          </w:p>
        </w:tc>
        <w:tc>
          <w:tcPr>
            <w:tcW w:w="3095" w:type="dxa"/>
            <w:tcBorders>
              <w:top w:val="nil"/>
              <w:left w:val="nil"/>
              <w:bottom w:val="nil"/>
              <w:right w:val="nil"/>
            </w:tcBorders>
            <w:hideMark/>
          </w:tcPr>
          <w:p w14:paraId="026D3A03" w14:textId="1F5A3673" w:rsidR="007376CD" w:rsidRPr="0031004D" w:rsidRDefault="00421AE2" w:rsidP="007376CD">
            <w:pPr>
              <w:spacing w:line="360" w:lineRule="auto"/>
              <w:ind w:firstLine="420"/>
              <w:rPr>
                <w:sz w:val="21"/>
                <w:szCs w:val="21"/>
              </w:rPr>
            </w:pPr>
            <w:r w:rsidRPr="0031004D">
              <w:rPr>
                <w:rFonts w:hint="eastAsia"/>
                <w:sz w:val="21"/>
                <w:szCs w:val="21"/>
              </w:rPr>
              <w:t>95.01</w:t>
            </w:r>
          </w:p>
        </w:tc>
        <w:tc>
          <w:tcPr>
            <w:tcW w:w="3067" w:type="dxa"/>
            <w:tcBorders>
              <w:top w:val="nil"/>
              <w:left w:val="nil"/>
              <w:bottom w:val="nil"/>
              <w:right w:val="nil"/>
            </w:tcBorders>
            <w:hideMark/>
          </w:tcPr>
          <w:p w14:paraId="335743E1" w14:textId="7F86A83F" w:rsidR="007376CD" w:rsidRPr="0031004D" w:rsidRDefault="00A04A87" w:rsidP="007376CD">
            <w:pPr>
              <w:spacing w:line="360" w:lineRule="auto"/>
              <w:ind w:firstLine="420"/>
              <w:rPr>
                <w:sz w:val="21"/>
                <w:szCs w:val="21"/>
              </w:rPr>
            </w:pPr>
            <w:r w:rsidRPr="0031004D">
              <w:rPr>
                <w:rFonts w:hint="eastAsia"/>
                <w:sz w:val="21"/>
                <w:szCs w:val="21"/>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31004D" w:rsidRDefault="006464A8" w:rsidP="007376CD">
            <w:pPr>
              <w:spacing w:line="360" w:lineRule="auto"/>
              <w:ind w:firstLine="420"/>
              <w:rPr>
                <w:sz w:val="21"/>
                <w:szCs w:val="21"/>
              </w:rPr>
            </w:pPr>
            <w:r w:rsidRPr="0031004D">
              <w:rPr>
                <w:rFonts w:hint="eastAsia"/>
                <w:sz w:val="21"/>
                <w:szCs w:val="21"/>
              </w:rPr>
              <w:t>小指</w:t>
            </w:r>
          </w:p>
        </w:tc>
        <w:tc>
          <w:tcPr>
            <w:tcW w:w="3095" w:type="dxa"/>
            <w:tcBorders>
              <w:top w:val="nil"/>
              <w:left w:val="nil"/>
              <w:bottom w:val="nil"/>
              <w:right w:val="nil"/>
            </w:tcBorders>
            <w:hideMark/>
          </w:tcPr>
          <w:p w14:paraId="5C0B6558" w14:textId="2400321C" w:rsidR="007376CD" w:rsidRPr="0031004D" w:rsidRDefault="00421AE2" w:rsidP="007376CD">
            <w:pPr>
              <w:spacing w:line="360" w:lineRule="auto"/>
              <w:ind w:firstLine="420"/>
              <w:rPr>
                <w:sz w:val="21"/>
                <w:szCs w:val="21"/>
              </w:rPr>
            </w:pPr>
            <w:r w:rsidRPr="0031004D">
              <w:rPr>
                <w:rFonts w:hint="eastAsia"/>
                <w:sz w:val="21"/>
                <w:szCs w:val="21"/>
              </w:rPr>
              <w:t>85.51</w:t>
            </w:r>
          </w:p>
        </w:tc>
        <w:tc>
          <w:tcPr>
            <w:tcW w:w="3067" w:type="dxa"/>
            <w:tcBorders>
              <w:top w:val="nil"/>
              <w:left w:val="nil"/>
              <w:bottom w:val="nil"/>
              <w:right w:val="nil"/>
            </w:tcBorders>
            <w:hideMark/>
          </w:tcPr>
          <w:p w14:paraId="3C3BD93B" w14:textId="66CCCEA1" w:rsidR="007376CD" w:rsidRPr="0031004D" w:rsidRDefault="00A04A87" w:rsidP="007376CD">
            <w:pPr>
              <w:spacing w:line="360" w:lineRule="auto"/>
              <w:ind w:firstLine="420"/>
              <w:rPr>
                <w:sz w:val="21"/>
                <w:szCs w:val="21"/>
              </w:rPr>
            </w:pPr>
            <w:r w:rsidRPr="0031004D">
              <w:rPr>
                <w:rFonts w:hint="eastAsia"/>
                <w:sz w:val="21"/>
                <w:szCs w:val="21"/>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31004D" w:rsidRDefault="006464A8" w:rsidP="007376CD">
            <w:pPr>
              <w:spacing w:line="360" w:lineRule="auto"/>
              <w:ind w:firstLine="420"/>
              <w:rPr>
                <w:sz w:val="21"/>
                <w:szCs w:val="21"/>
              </w:rPr>
            </w:pPr>
            <w:r w:rsidRPr="0031004D">
              <w:rPr>
                <w:rFonts w:hint="eastAsia"/>
                <w:sz w:val="21"/>
                <w:szCs w:val="21"/>
              </w:rPr>
              <w:t>大拇指</w:t>
            </w:r>
          </w:p>
        </w:tc>
        <w:tc>
          <w:tcPr>
            <w:tcW w:w="3095" w:type="dxa"/>
            <w:tcBorders>
              <w:top w:val="nil"/>
              <w:left w:val="nil"/>
              <w:bottom w:val="single" w:sz="8" w:space="0" w:color="auto"/>
              <w:right w:val="nil"/>
            </w:tcBorders>
            <w:hideMark/>
          </w:tcPr>
          <w:p w14:paraId="52D8B72B" w14:textId="69BD6FB2" w:rsidR="007376CD" w:rsidRPr="0031004D" w:rsidRDefault="006464A8" w:rsidP="007376CD">
            <w:pPr>
              <w:spacing w:line="360" w:lineRule="auto"/>
              <w:ind w:firstLine="420"/>
              <w:rPr>
                <w:sz w:val="21"/>
                <w:szCs w:val="21"/>
              </w:rPr>
            </w:pPr>
            <w:r w:rsidRPr="0031004D">
              <w:rPr>
                <w:rFonts w:hint="eastAsia"/>
                <w:sz w:val="21"/>
                <w:szCs w:val="21"/>
              </w:rPr>
              <w:t>129.78</w:t>
            </w:r>
          </w:p>
        </w:tc>
        <w:tc>
          <w:tcPr>
            <w:tcW w:w="3067" w:type="dxa"/>
            <w:tcBorders>
              <w:top w:val="nil"/>
              <w:left w:val="nil"/>
              <w:bottom w:val="single" w:sz="8" w:space="0" w:color="auto"/>
              <w:right w:val="nil"/>
            </w:tcBorders>
            <w:hideMark/>
          </w:tcPr>
          <w:p w14:paraId="5EF7D2D2" w14:textId="4DD8B711" w:rsidR="007376CD" w:rsidRPr="0031004D" w:rsidRDefault="00A04A87" w:rsidP="007376CD">
            <w:pPr>
              <w:spacing w:line="360" w:lineRule="auto"/>
              <w:ind w:firstLine="420"/>
              <w:rPr>
                <w:sz w:val="21"/>
                <w:szCs w:val="21"/>
              </w:rPr>
            </w:pPr>
            <w:r w:rsidRPr="0031004D">
              <w:rPr>
                <w:rFonts w:hint="eastAsia"/>
                <w:sz w:val="21"/>
                <w:szCs w:val="21"/>
              </w:rPr>
              <w:t>136</w:t>
            </w:r>
          </w:p>
        </w:tc>
        <w:bookmarkEnd w:id="29"/>
        <w:bookmarkEnd w:id="30"/>
      </w:tr>
    </w:tbl>
    <w:p w14:paraId="247A8D0E" w14:textId="22D48E1C" w:rsidR="0079159C" w:rsidRDefault="003F6E1D" w:rsidP="00C87D04">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110E23C4" w14:textId="73FAAAEC" w:rsidR="00B574C7" w:rsidRDefault="00F97772" w:rsidP="0079159C">
      <w:pPr>
        <w:spacing w:line="360" w:lineRule="auto"/>
        <w:ind w:firstLine="480"/>
      </w:pPr>
      <w:r>
        <w:rPr>
          <w:rFonts w:hint="eastAsia"/>
        </w:rPr>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w:t>
      </w:r>
      <w:r w:rsidR="000900F2">
        <w:rPr>
          <w:rFonts w:hint="eastAsia"/>
        </w:rPr>
        <w:t>8</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w:t>
      </w:r>
      <w:r w:rsidR="000900F2">
        <w:rPr>
          <w:rFonts w:hint="eastAsia"/>
        </w:rPr>
        <w:t>8</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w:t>
      </w:r>
      <w:r w:rsidR="000900F2">
        <w:rPr>
          <w:rFonts w:hint="eastAsia"/>
        </w:rPr>
        <w:t>8</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3CFB83AD" w14:textId="21794B12" w:rsidR="00C87D04" w:rsidRDefault="00C87D04" w:rsidP="00C87D04">
      <w:pPr>
        <w:spacing w:line="360" w:lineRule="auto"/>
        <w:ind w:firstLineChars="0" w:firstLine="0"/>
        <w:jc w:val="center"/>
      </w:pPr>
      <w:r>
        <w:rPr>
          <w:rFonts w:ascii="宋体" w:eastAsia="宋体" w:hAnsi="Courier New" w:cs="Courier New"/>
          <w:noProof/>
          <w:sz w:val="21"/>
          <w:szCs w:val="21"/>
        </w:rPr>
        <w:lastRenderedPageBreak/>
        <w:drawing>
          <wp:inline distT="0" distB="0" distL="0" distR="0" wp14:anchorId="4541BD5E" wp14:editId="060A9219">
            <wp:extent cx="5934069" cy="2151918"/>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17050" b="18521"/>
                    <a:stretch/>
                  </pic:blipFill>
                  <pic:spPr bwMode="auto">
                    <a:xfrm>
                      <a:off x="0" y="0"/>
                      <a:ext cx="5936615" cy="2152841"/>
                    </a:xfrm>
                    <a:prstGeom prst="rect">
                      <a:avLst/>
                    </a:prstGeom>
                    <a:noFill/>
                    <a:ln>
                      <a:noFill/>
                    </a:ln>
                    <a:extLst>
                      <a:ext uri="{53640926-AAD7-44D8-BBD7-CCE9431645EC}">
                        <a14:shadowObscured xmlns:a14="http://schemas.microsoft.com/office/drawing/2010/main"/>
                      </a:ext>
                    </a:extLst>
                  </pic:spPr>
                </pic:pic>
              </a:graphicData>
            </a:graphic>
          </wp:inline>
        </w:drawing>
      </w:r>
    </w:p>
    <w:p w14:paraId="5B8E6693" w14:textId="3399801C" w:rsidR="00C87D04" w:rsidRPr="00C87D04" w:rsidRDefault="00C87D04" w:rsidP="00C87D04">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Pr>
          <w:rFonts w:ascii="宋体" w:eastAsia="宋体" w:hAnsi="Courier New" w:cs="Courier New" w:hint="eastAsia"/>
          <w:sz w:val="21"/>
          <w:szCs w:val="21"/>
        </w:rPr>
        <w:t xml:space="preserve">8 </w:t>
      </w:r>
      <w:r w:rsidRPr="00B328D1">
        <w:rPr>
          <w:rFonts w:ascii="宋体" w:eastAsia="宋体" w:hAnsi="Courier New" w:cs="Courier New" w:hint="eastAsia"/>
          <w:sz w:val="21"/>
          <w:szCs w:val="21"/>
        </w:rPr>
        <w:t>万向节结构</w:t>
      </w:r>
      <w:r>
        <w:rPr>
          <w:rFonts w:ascii="宋体" w:eastAsia="宋体" w:hAnsi="Courier New" w:cs="Courier New" w:hint="eastAsia"/>
          <w:sz w:val="21"/>
          <w:szCs w:val="21"/>
        </w:rPr>
        <w:t>图</w:t>
      </w:r>
    </w:p>
    <w:p w14:paraId="6F941786" w14:textId="77777777" w:rsidR="008A648D"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w:t>
      </w:r>
      <w:r w:rsidR="008A648D">
        <w:rPr>
          <w:rFonts w:hint="eastAsia"/>
        </w:rPr>
        <w:t>9</w:t>
      </w:r>
      <w:r w:rsidR="00ED4944">
        <w:rPr>
          <w:rFonts w:hint="eastAsia"/>
        </w:rPr>
        <w:t>所示</w:t>
      </w:r>
      <w:r w:rsidR="00DE38EB">
        <w:rPr>
          <w:rFonts w:hint="eastAsia"/>
        </w:rPr>
        <w:t>，食指、中指、无名指、小指均有掌骨，且每个掌骨在预留空间，朝向等方面有不同之处。</w:t>
      </w:r>
    </w:p>
    <w:p w14:paraId="060BCE55" w14:textId="77777777" w:rsidR="006B3FAE" w:rsidRDefault="006B3FAE" w:rsidP="005F2094">
      <w:pPr>
        <w:spacing w:line="360" w:lineRule="auto"/>
        <w:ind w:firstLine="480"/>
      </w:pPr>
    </w:p>
    <w:p w14:paraId="0E19864E" w14:textId="2C159D18" w:rsidR="008A648D" w:rsidRDefault="00BC0C6D" w:rsidP="008A648D">
      <w:pPr>
        <w:spacing w:line="360" w:lineRule="auto"/>
        <w:ind w:firstLineChars="0" w:firstLine="0"/>
        <w:jc w:val="center"/>
        <w:rPr>
          <w:rFonts w:ascii="宋体" w:eastAsia="宋体" w:hAnsi="Courier New" w:cs="Courier New"/>
          <w:sz w:val="21"/>
          <w:szCs w:val="21"/>
        </w:rPr>
      </w:pPr>
      <w:r>
        <w:rPr>
          <w:noProof/>
        </w:rPr>
        <w:drawing>
          <wp:inline distT="0" distB="0" distL="0" distR="0" wp14:anchorId="5257269D" wp14:editId="08C0C7EA">
            <wp:extent cx="3868615" cy="3204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l="23824" t="13474" r="22970" b="8219"/>
                    <a:stretch/>
                  </pic:blipFill>
                  <pic:spPr bwMode="auto">
                    <a:xfrm>
                      <a:off x="0" y="0"/>
                      <a:ext cx="3868615" cy="3204660"/>
                    </a:xfrm>
                    <a:prstGeom prst="rect">
                      <a:avLst/>
                    </a:prstGeom>
                    <a:noFill/>
                    <a:ln>
                      <a:noFill/>
                    </a:ln>
                    <a:extLst>
                      <a:ext uri="{53640926-AAD7-44D8-BBD7-CCE9431645EC}">
                        <a14:shadowObscured xmlns:a14="http://schemas.microsoft.com/office/drawing/2010/main"/>
                      </a:ext>
                    </a:extLst>
                  </pic:spPr>
                </pic:pic>
              </a:graphicData>
            </a:graphic>
          </wp:inline>
        </w:drawing>
      </w:r>
    </w:p>
    <w:p w14:paraId="4A63E100" w14:textId="5CAAE7A7" w:rsidR="005F2094" w:rsidRPr="008A648D" w:rsidRDefault="008A648D" w:rsidP="008A648D">
      <w:pPr>
        <w:spacing w:line="360" w:lineRule="auto"/>
        <w:ind w:firstLineChars="0" w:firstLine="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sidR="000C7316">
        <w:rPr>
          <w:rFonts w:ascii="宋体" w:eastAsia="宋体" w:hAnsi="Courier New" w:cs="Courier New" w:hint="eastAsia"/>
          <w:sz w:val="21"/>
          <w:szCs w:val="21"/>
        </w:rPr>
        <w:t>9</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四指掌骨图</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w:t>
      </w:r>
      <w:r>
        <w:rPr>
          <w:rFonts w:hint="eastAsia"/>
        </w:rPr>
        <w:lastRenderedPageBreak/>
        <w:t>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716D9EF9" w14:textId="163B007A" w:rsidR="00B328D1" w:rsidRDefault="003619CA" w:rsidP="008A648D">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677BE5C5" w14:textId="77BF02E2" w:rsidR="00BF67A0" w:rsidRDefault="00BF67A0" w:rsidP="008A648D">
      <w:pPr>
        <w:spacing w:line="360" w:lineRule="auto"/>
        <w:ind w:firstLineChars="0" w:firstLine="0"/>
        <w:outlineLvl w:val="2"/>
      </w:pPr>
      <w:bookmarkStart w:id="31" w:name="_Toc199606577"/>
      <w:r>
        <w:rPr>
          <w:rFonts w:hint="eastAsia"/>
        </w:rPr>
        <w:t>2.1.4</w:t>
      </w:r>
      <w:r>
        <w:rPr>
          <w:rFonts w:hint="eastAsia"/>
        </w:rPr>
        <w:t>手掌的结构设计</w:t>
      </w:r>
      <w:bookmarkEnd w:id="31"/>
    </w:p>
    <w:p w14:paraId="2B5C4B83" w14:textId="65253397" w:rsidR="00B328D1" w:rsidRDefault="008A122A" w:rsidP="003B4FC0">
      <w:pPr>
        <w:spacing w:line="360" w:lineRule="auto"/>
        <w:ind w:firstLine="480"/>
      </w:pPr>
      <w:r>
        <w:rPr>
          <w:rFonts w:hint="eastAsia"/>
        </w:rPr>
        <w:t>如图</w:t>
      </w:r>
      <w:r>
        <w:rPr>
          <w:rFonts w:hint="eastAsia"/>
        </w:rPr>
        <w:t>2-</w:t>
      </w:r>
      <w:r w:rsidR="00522179">
        <w:rPr>
          <w:rFonts w:hint="eastAsia"/>
        </w:rPr>
        <w:t>10</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5CDB5488" w14:textId="77777777" w:rsidR="008000ED" w:rsidRDefault="008000ED" w:rsidP="002D26B3">
      <w:pPr>
        <w:pStyle w:val="aff9"/>
        <w:spacing w:line="360" w:lineRule="auto"/>
        <w:ind w:firstLineChars="0" w:firstLine="0"/>
        <w:rPr>
          <w:rFonts w:ascii="宋体" w:eastAsia="宋体" w:hAnsi="Courier New" w:cs="Courier New"/>
          <w:sz w:val="21"/>
          <w:szCs w:val="21"/>
        </w:rPr>
      </w:pPr>
    </w:p>
    <w:p w14:paraId="6771168E" w14:textId="33C674DE" w:rsidR="008000ED" w:rsidRDefault="002D26B3" w:rsidP="002D26B3">
      <w:pPr>
        <w:pStyle w:val="aff9"/>
        <w:spacing w:line="360" w:lineRule="auto"/>
        <w:ind w:firstLineChars="0" w:firstLine="0"/>
        <w:jc w:val="center"/>
        <w:rPr>
          <w:rFonts w:ascii="宋体" w:eastAsia="宋体" w:hAnsi="Courier New" w:cs="Courier New"/>
          <w:sz w:val="21"/>
          <w:szCs w:val="21"/>
        </w:rPr>
      </w:pPr>
      <w:r>
        <w:rPr>
          <w:rFonts w:ascii="宋体" w:eastAsia="宋体" w:hAnsi="Courier New" w:cs="Courier New"/>
          <w:noProof/>
          <w:sz w:val="21"/>
          <w:szCs w:val="21"/>
        </w:rPr>
        <w:drawing>
          <wp:inline distT="0" distB="0" distL="0" distR="0" wp14:anchorId="3A775633" wp14:editId="566DAD85">
            <wp:extent cx="5894363" cy="289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6993" t="15999" r="6255" b="8216"/>
                    <a:stretch/>
                  </pic:blipFill>
                  <pic:spPr bwMode="auto">
                    <a:xfrm>
                      <a:off x="0" y="0"/>
                      <a:ext cx="5945417" cy="2923294"/>
                    </a:xfrm>
                    <a:prstGeom prst="rect">
                      <a:avLst/>
                    </a:prstGeom>
                    <a:noFill/>
                    <a:ln>
                      <a:noFill/>
                    </a:ln>
                    <a:extLst>
                      <a:ext uri="{53640926-AAD7-44D8-BBD7-CCE9431645EC}">
                        <a14:shadowObscured xmlns:a14="http://schemas.microsoft.com/office/drawing/2010/main"/>
                      </a:ext>
                    </a:extLst>
                  </pic:spPr>
                </pic:pic>
              </a:graphicData>
            </a:graphic>
          </wp:inline>
        </w:drawing>
      </w:r>
    </w:p>
    <w:p w14:paraId="3466BD13" w14:textId="0EDCF5E7" w:rsidR="004E77EF" w:rsidRPr="005C7705" w:rsidRDefault="005C7705" w:rsidP="002D26B3">
      <w:pPr>
        <w:pStyle w:val="aff9"/>
        <w:spacing w:line="360" w:lineRule="auto"/>
        <w:ind w:firstLineChars="0" w:firstLine="0"/>
        <w:jc w:val="center"/>
        <w:rPr>
          <w:rFonts w:ascii="宋体" w:eastAsia="宋体" w:hAnsi="Courier New" w:cs="Courier New"/>
          <w:sz w:val="21"/>
          <w:szCs w:val="21"/>
        </w:rPr>
      </w:pPr>
      <w:r w:rsidRPr="005C7705">
        <w:rPr>
          <w:rFonts w:ascii="宋体" w:eastAsia="宋体" w:hAnsi="Courier New" w:cs="Courier New" w:hint="eastAsia"/>
          <w:sz w:val="21"/>
          <w:szCs w:val="21"/>
        </w:rPr>
        <w:t>图2-</w:t>
      </w:r>
      <w:r w:rsidR="0033129B">
        <w:rPr>
          <w:rFonts w:ascii="宋体" w:eastAsia="宋体" w:hAnsi="Courier New" w:cs="Courier New" w:hint="eastAsia"/>
          <w:sz w:val="21"/>
          <w:szCs w:val="21"/>
        </w:rPr>
        <w:t>10</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掌结构图</w:t>
      </w:r>
    </w:p>
    <w:p w14:paraId="287D4252" w14:textId="42F71669" w:rsidR="00DA6628" w:rsidRDefault="00735C6A" w:rsidP="003B4FC0">
      <w:pPr>
        <w:pStyle w:val="2"/>
      </w:pPr>
      <w:bookmarkStart w:id="32" w:name="_Toc199606578"/>
      <w:r w:rsidRPr="00735C6A">
        <w:rPr>
          <w:rFonts w:hint="eastAsia"/>
        </w:rPr>
        <w:t>2.2</w:t>
      </w:r>
      <w:r w:rsidR="00352087">
        <w:rPr>
          <w:rFonts w:hint="eastAsia"/>
        </w:rPr>
        <w:t>灵巧手</w:t>
      </w:r>
      <w:r w:rsidR="00BF67A0">
        <w:rPr>
          <w:rFonts w:hint="eastAsia"/>
        </w:rPr>
        <w:t>手腕关节的设计</w:t>
      </w:r>
      <w:r w:rsidR="00352087">
        <w:rPr>
          <w:rFonts w:hint="eastAsia"/>
        </w:rPr>
        <w:t>方案</w:t>
      </w:r>
      <w:bookmarkEnd w:id="32"/>
    </w:p>
    <w:p w14:paraId="091584D7" w14:textId="011DB614" w:rsidR="00C63EAF" w:rsidRDefault="008A122A" w:rsidP="003B4FC0">
      <w:pPr>
        <w:spacing w:line="360" w:lineRule="auto"/>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w:t>
      </w:r>
      <w:r w:rsidR="00C63EAF" w:rsidRPr="00C63EAF">
        <w:lastRenderedPageBreak/>
        <w:t>的构型设计与运动传递机理缺乏系统性研究</w:t>
      </w:r>
      <w:r w:rsidR="00C63EAF">
        <w:rPr>
          <w:rFonts w:hint="eastAsia"/>
        </w:rPr>
        <w:t>。</w:t>
      </w:r>
      <w:r w:rsidR="00C63EAF" w:rsidRPr="00C63EAF">
        <w:t>作为连接手掌与</w:t>
      </w:r>
      <w:r w:rsidR="00444E71">
        <w:rPr>
          <w:rFonts w:hint="eastAsia"/>
        </w:rPr>
        <w:t>小</w:t>
      </w:r>
      <w:r w:rsidR="00C63EAF" w:rsidRPr="00C63EAF">
        <w:t>臂的核心运动单元，手腕的多自由度协同能力直接影响着灵巧手的全域操作性能与环境适应性</w:t>
      </w:r>
      <w:r w:rsidR="00C63EAF">
        <w:rPr>
          <w:rFonts w:hint="eastAsia"/>
        </w:rPr>
        <w:t>。</w:t>
      </w:r>
      <w:r w:rsidR="00C63EAF" w:rsidRPr="00C63EAF">
        <w:t>本章着重探讨仿生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3B4FC0">
      <w:pPr>
        <w:spacing w:line="360" w:lineRule="auto"/>
        <w:ind w:firstLineChars="0" w:firstLine="0"/>
        <w:outlineLvl w:val="2"/>
      </w:pPr>
      <w:bookmarkStart w:id="33" w:name="_Toc199606579"/>
      <w:r>
        <w:rPr>
          <w:rFonts w:hint="eastAsia"/>
        </w:rPr>
        <w:t>2.2.1</w:t>
      </w:r>
      <w:r w:rsidR="00BF67A0">
        <w:rPr>
          <w:rFonts w:hint="eastAsia"/>
        </w:rPr>
        <w:t>手腕关节的机械结构设计</w:t>
      </w:r>
      <w:bookmarkEnd w:id="33"/>
    </w:p>
    <w:p w14:paraId="6D25BA6E" w14:textId="0F2341A7" w:rsidR="00CB1C4B" w:rsidRDefault="00C87331" w:rsidP="003B4FC0">
      <w:pPr>
        <w:spacing w:line="360" w:lineRule="auto"/>
        <w:ind w:firstLine="480"/>
      </w:pPr>
      <w:r>
        <w:rPr>
          <w:rFonts w:hint="eastAsia"/>
        </w:rPr>
        <w:t>如图</w:t>
      </w:r>
      <w:r>
        <w:rPr>
          <w:rFonts w:hint="eastAsia"/>
        </w:rPr>
        <w:t>2-1</w:t>
      </w:r>
      <w:r w:rsidR="009F19BF">
        <w:rPr>
          <w:rFonts w:hint="eastAsia"/>
        </w:rPr>
        <w:t>1</w:t>
      </w:r>
      <w:r>
        <w:rPr>
          <w:rFonts w:hint="eastAsia"/>
        </w:rPr>
        <w:t>所示，手腕主要由</w:t>
      </w:r>
      <w:r w:rsidR="00AA2513">
        <w:rPr>
          <w:rFonts w:hint="eastAsia"/>
        </w:rPr>
        <w:t>上手腕</w:t>
      </w:r>
      <w:r w:rsidR="00CB1C4B">
        <w:rPr>
          <w:rFonts w:hint="eastAsia"/>
        </w:rPr>
        <w:t>、</w:t>
      </w:r>
      <w:r w:rsidR="00AA2513">
        <w:rPr>
          <w:rFonts w:hint="eastAsia"/>
        </w:rPr>
        <w:t>下手腕</w:t>
      </w:r>
      <w:r w:rsidR="00CB1C4B">
        <w:rPr>
          <w:rFonts w:hint="eastAsia"/>
        </w:rPr>
        <w:t>、</w:t>
      </w:r>
      <w:r w:rsidR="005D3EE9">
        <w:rPr>
          <w:rFonts w:hint="eastAsia"/>
        </w:rPr>
        <w:t>手腕</w:t>
      </w:r>
      <w:r w:rsidR="00C13A50">
        <w:rPr>
          <w:rFonts w:hint="eastAsia"/>
        </w:rPr>
        <w:t>外壳</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61F56405" w:rsidR="00AA2513" w:rsidRDefault="00BC0C6D" w:rsidP="009762B2">
      <w:pPr>
        <w:keepNext/>
        <w:spacing w:line="360" w:lineRule="auto"/>
        <w:ind w:firstLineChars="0" w:firstLine="0"/>
        <w:jc w:val="center"/>
      </w:pPr>
      <w:r>
        <w:rPr>
          <w:noProof/>
        </w:rPr>
        <w:drawing>
          <wp:inline distT="0" distB="0" distL="0" distR="0" wp14:anchorId="2ECD04EE" wp14:editId="33DB52C7">
            <wp:extent cx="6094763" cy="2201594"/>
            <wp:effectExtent l="0" t="0" r="127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a:extLst>
                        <a:ext uri="{28A0092B-C50C-407E-A947-70E740481C1C}">
                          <a14:useLocalDpi xmlns:a14="http://schemas.microsoft.com/office/drawing/2010/main" val="0"/>
                        </a:ext>
                      </a:extLst>
                    </a:blip>
                    <a:srcRect t="20885" b="14876"/>
                    <a:stretch/>
                  </pic:blipFill>
                  <pic:spPr bwMode="auto">
                    <a:xfrm>
                      <a:off x="0" y="0"/>
                      <a:ext cx="6106252" cy="2205744"/>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4DD245BB"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2-1</w:t>
      </w:r>
      <w:r w:rsidR="009F19BF">
        <w:rPr>
          <w:rFonts w:ascii="宋体" w:eastAsia="宋体" w:hAnsi="Courier New" w:cs="Courier New" w:hint="eastAsia"/>
          <w:sz w:val="21"/>
          <w:szCs w:val="21"/>
        </w:rPr>
        <w:t>1</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腕结构与组装图</w:t>
      </w:r>
    </w:p>
    <w:p w14:paraId="4BE7221D" w14:textId="7D148BA0" w:rsidR="00BC0C6D" w:rsidRDefault="00CB1C4B" w:rsidP="00BC0C6D">
      <w:pPr>
        <w:spacing w:line="360" w:lineRule="auto"/>
        <w:ind w:firstLine="480"/>
      </w:pPr>
      <w:r>
        <w:rPr>
          <w:rFonts w:hint="eastAsia"/>
        </w:rPr>
        <w:t>如图</w:t>
      </w:r>
      <w:r w:rsidR="005908B2">
        <w:rPr>
          <w:rFonts w:hint="eastAsia"/>
        </w:rPr>
        <w:t>2-1</w:t>
      </w:r>
      <w:r w:rsidR="00037124">
        <w:rPr>
          <w:rFonts w:hint="eastAsia"/>
        </w:rPr>
        <w:t>2</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06EBF9B8" w14:textId="77777777" w:rsidR="00BC0C6D" w:rsidRDefault="00BC0C6D" w:rsidP="00BC0C6D">
      <w:pPr>
        <w:spacing w:line="360" w:lineRule="auto"/>
        <w:ind w:firstLine="480"/>
      </w:pPr>
    </w:p>
    <w:p w14:paraId="674C448A" w14:textId="6FF430F1" w:rsidR="001C3BCD" w:rsidRDefault="00BC0C6D" w:rsidP="00D417C3">
      <w:pPr>
        <w:spacing w:line="360" w:lineRule="auto"/>
        <w:ind w:firstLineChars="0" w:firstLine="0"/>
        <w:jc w:val="center"/>
      </w:pPr>
      <w:r>
        <w:rPr>
          <w:noProof/>
        </w:rPr>
        <w:drawing>
          <wp:inline distT="0" distB="0" distL="0" distR="0" wp14:anchorId="01E2A787" wp14:editId="7670680A">
            <wp:extent cx="6047524" cy="2686929"/>
            <wp:effectExtent l="0" t="0" r="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a:extLst>
                        <a:ext uri="{28A0092B-C50C-407E-A947-70E740481C1C}">
                          <a14:useLocalDpi xmlns:a14="http://schemas.microsoft.com/office/drawing/2010/main" val="0"/>
                        </a:ext>
                      </a:extLst>
                    </a:blip>
                    <a:srcRect t="12632" b="8429"/>
                    <a:stretch/>
                  </pic:blipFill>
                  <pic:spPr bwMode="auto">
                    <a:xfrm>
                      <a:off x="0" y="0"/>
                      <a:ext cx="6047524" cy="2686929"/>
                    </a:xfrm>
                    <a:prstGeom prst="rect">
                      <a:avLst/>
                    </a:prstGeom>
                    <a:noFill/>
                    <a:ln>
                      <a:noFill/>
                    </a:ln>
                    <a:extLst>
                      <a:ext uri="{53640926-AAD7-44D8-BBD7-CCE9431645EC}">
                        <a14:shadowObscured xmlns:a14="http://schemas.microsoft.com/office/drawing/2010/main"/>
                      </a:ext>
                    </a:extLst>
                  </pic:spPr>
                </pic:pic>
              </a:graphicData>
            </a:graphic>
          </wp:inline>
        </w:drawing>
      </w:r>
    </w:p>
    <w:p w14:paraId="5396FBAB" w14:textId="468A3150" w:rsidR="005908B2" w:rsidRPr="000F1A03" w:rsidRDefault="005908B2" w:rsidP="00D417C3">
      <w:pPr>
        <w:spacing w:line="360" w:lineRule="auto"/>
        <w:ind w:firstLineChars="0" w:firstLine="0"/>
        <w:jc w:val="center"/>
        <w:rPr>
          <w:rFonts w:ascii="宋体" w:eastAsia="宋体" w:hAnsi="Courier New" w:cs="Courier New"/>
          <w:sz w:val="21"/>
          <w:szCs w:val="21"/>
        </w:rPr>
      </w:pPr>
      <w:r w:rsidRPr="000F1A03">
        <w:rPr>
          <w:rFonts w:ascii="宋体" w:eastAsia="宋体" w:hAnsi="Courier New" w:cs="Courier New" w:hint="eastAsia"/>
          <w:sz w:val="21"/>
          <w:szCs w:val="21"/>
        </w:rPr>
        <w:t>图2-1</w:t>
      </w:r>
      <w:r w:rsidR="001C3BCD">
        <w:rPr>
          <w:rFonts w:ascii="宋体" w:eastAsia="宋体" w:hAnsi="Courier New" w:cs="Courier New" w:hint="eastAsia"/>
          <w:sz w:val="21"/>
          <w:szCs w:val="21"/>
        </w:rPr>
        <w:t>2</w:t>
      </w:r>
      <w:r w:rsidRPr="000F1A03">
        <w:rPr>
          <w:rFonts w:ascii="宋体" w:eastAsia="宋体" w:hAnsi="Courier New" w:cs="Courier New" w:hint="eastAsia"/>
          <w:sz w:val="21"/>
          <w:szCs w:val="21"/>
        </w:rPr>
        <w:t xml:space="preserve"> 手腕双八字绳结构图</w:t>
      </w:r>
    </w:p>
    <w:p w14:paraId="2F4BB95F" w14:textId="26333A79" w:rsidR="00950492" w:rsidRDefault="0027714F" w:rsidP="00950492">
      <w:pPr>
        <w:spacing w:line="360" w:lineRule="auto"/>
        <w:ind w:firstLine="480"/>
      </w:pPr>
      <w:r>
        <w:rPr>
          <w:rFonts w:hint="eastAsia"/>
        </w:rPr>
        <w:t>如图</w:t>
      </w:r>
      <w:r>
        <w:rPr>
          <w:rFonts w:hint="eastAsia"/>
        </w:rPr>
        <w:t>2-1</w:t>
      </w:r>
      <w:r w:rsidR="00D417C3">
        <w:rPr>
          <w:rFonts w:hint="eastAsia"/>
        </w:rPr>
        <w:t>3</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w:t>
      </w:r>
      <w:r w:rsidR="00D417C3">
        <w:rPr>
          <w:rFonts w:hint="eastAsia"/>
        </w:rPr>
        <w:t>3</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5942C3A8" w14:textId="77777777" w:rsidR="00552493" w:rsidRDefault="00552493" w:rsidP="00552493">
      <w:pPr>
        <w:spacing w:line="360" w:lineRule="auto"/>
        <w:ind w:firstLineChars="0" w:firstLine="0"/>
      </w:pPr>
    </w:p>
    <w:p w14:paraId="7A3BBA8F" w14:textId="14B47C01" w:rsidR="00552493" w:rsidRDefault="00F32900" w:rsidP="00615FE7">
      <w:pPr>
        <w:spacing w:line="360" w:lineRule="auto"/>
        <w:ind w:firstLineChars="0" w:firstLine="0"/>
        <w:jc w:val="center"/>
      </w:pPr>
      <w:r>
        <w:rPr>
          <w:noProof/>
        </w:rPr>
        <w:drawing>
          <wp:inline distT="0" distB="0" distL="0" distR="0" wp14:anchorId="0C77A94A" wp14:editId="282C7496">
            <wp:extent cx="3763925" cy="2929196"/>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390" t="6105" r="18702"/>
                    <a:stretch/>
                  </pic:blipFill>
                  <pic:spPr bwMode="auto">
                    <a:xfrm>
                      <a:off x="0" y="0"/>
                      <a:ext cx="3852107" cy="2997821"/>
                    </a:xfrm>
                    <a:prstGeom prst="rect">
                      <a:avLst/>
                    </a:prstGeom>
                    <a:noFill/>
                    <a:ln>
                      <a:noFill/>
                    </a:ln>
                    <a:extLst>
                      <a:ext uri="{53640926-AAD7-44D8-BBD7-CCE9431645EC}">
                        <a14:shadowObscured xmlns:a14="http://schemas.microsoft.com/office/drawing/2010/main"/>
                      </a:ext>
                    </a:extLst>
                  </pic:spPr>
                </pic:pic>
              </a:graphicData>
            </a:graphic>
          </wp:inline>
        </w:drawing>
      </w:r>
    </w:p>
    <w:p w14:paraId="000FD70E" w14:textId="348BB4BD" w:rsidR="001B0BF2" w:rsidRPr="00A32B37" w:rsidRDefault="001B0BF2" w:rsidP="00615FE7">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F32900">
        <w:rPr>
          <w:rFonts w:ascii="宋体" w:eastAsia="宋体" w:hAnsi="Courier New" w:cs="Courier New" w:hint="eastAsia"/>
          <w:sz w:val="21"/>
          <w:szCs w:val="21"/>
        </w:rPr>
        <w:t>3</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活动图</w:t>
      </w:r>
    </w:p>
    <w:p w14:paraId="04F801A6" w14:textId="06B3B2C0" w:rsidR="005849A0" w:rsidRDefault="008773EA" w:rsidP="003B4FC0">
      <w:pPr>
        <w:spacing w:line="360" w:lineRule="auto"/>
        <w:ind w:firstLineChars="0" w:firstLine="0"/>
        <w:outlineLvl w:val="2"/>
      </w:pPr>
      <w:bookmarkStart w:id="34" w:name="_Toc199606580"/>
      <w:r>
        <w:rPr>
          <w:rFonts w:hint="eastAsia"/>
        </w:rPr>
        <w:lastRenderedPageBreak/>
        <w:t>2.2.2</w:t>
      </w:r>
      <w:r w:rsidR="00BF67A0">
        <w:rPr>
          <w:rFonts w:hint="eastAsia"/>
        </w:rPr>
        <w:t>手腕关节的驱动设计</w:t>
      </w:r>
      <w:bookmarkEnd w:id="34"/>
    </w:p>
    <w:p w14:paraId="57FA484E" w14:textId="343984D7" w:rsidR="0058244E" w:rsidRDefault="0058244E" w:rsidP="003B4FC0">
      <w:pPr>
        <w:spacing w:line="360" w:lineRule="auto"/>
        <w:ind w:firstLine="480"/>
      </w:pPr>
      <w:r>
        <w:rPr>
          <w:rFonts w:hint="eastAsia"/>
        </w:rPr>
        <w:t>如图</w:t>
      </w:r>
      <w:r>
        <w:rPr>
          <w:rFonts w:hint="eastAsia"/>
        </w:rPr>
        <w:t>2-1</w:t>
      </w:r>
      <w:r w:rsidR="00FB59DC">
        <w:rPr>
          <w:rFonts w:hint="eastAsia"/>
        </w:rPr>
        <w:t>4</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前后两个手腕外壳上预留的四个孔洞中穿过，再穿入小臂预留的孔洞之中。</w:t>
      </w:r>
    </w:p>
    <w:p w14:paraId="0DEE41BA" w14:textId="1D29184E" w:rsidR="00F2227F" w:rsidRDefault="002F734A" w:rsidP="003B4FC0">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w:t>
      </w:r>
      <w:r w:rsidR="00FB59DC">
        <w:rPr>
          <w:rFonts w:hint="eastAsia"/>
        </w:rPr>
        <w:t>4</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2BAE1E99" w:rsidR="00247A95" w:rsidRDefault="00247A95" w:rsidP="0058244E">
      <w:pPr>
        <w:spacing w:line="360" w:lineRule="auto"/>
        <w:ind w:firstLine="480"/>
      </w:pPr>
      <w:r>
        <w:rPr>
          <w:rFonts w:hint="eastAsia"/>
        </w:rPr>
        <w:t>右上左下的驱动绳运动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4DA3A35E"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sidR="00787321">
        <w:rPr>
          <w:rFonts w:hint="eastAsia"/>
        </w:rPr>
        <w:t>的方向进行移动，进而牵动</w:t>
      </w:r>
      <w:r w:rsidR="00F82EC5">
        <w:rPr>
          <w:rFonts w:hint="eastAsia"/>
        </w:rPr>
        <w:t>手腕向右后方弯曲。当右边的舵机顺势针旋转时，手腕的驱动绳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F82EC5">
        <w:rPr>
          <w:rFonts w:hint="eastAsia"/>
        </w:rPr>
        <w:t>的方向进行移动，进而牵引手腕向左前方弯曲。</w:t>
      </w:r>
    </w:p>
    <w:p w14:paraId="37CEFF7F" w14:textId="2D71ABF0" w:rsidR="00F82EC5" w:rsidRDefault="00F82EC5" w:rsidP="00F82EC5">
      <w:pPr>
        <w:spacing w:line="360" w:lineRule="auto"/>
        <w:ind w:firstLine="480"/>
      </w:pPr>
      <w:r>
        <w:rPr>
          <w:rFonts w:hint="eastAsia"/>
        </w:rPr>
        <w:t>上述驱动为单个舵机的驱动</w:t>
      </w:r>
      <w:r w:rsidR="00A52B88">
        <w:rPr>
          <w:rFonts w:hint="eastAsia"/>
        </w:rPr>
        <w:t>的</w:t>
      </w:r>
      <w:r w:rsidR="0035681E">
        <w:rPr>
          <w:rFonts w:hint="eastAsia"/>
        </w:rPr>
        <w:t>过程</w:t>
      </w:r>
      <w:r>
        <w:rPr>
          <w:rFonts w:hint="eastAsia"/>
        </w:rPr>
        <w:t>，但事实上两个舵机可以一起驱动，</w:t>
      </w:r>
      <w:r w:rsidR="00E5196D">
        <w:rPr>
          <w:rFonts w:hint="eastAsia"/>
        </w:rPr>
        <w:t>弯曲的程度也可以由舵机不同的旋转角度来限制，由此实现手腕的灵活转动，增强手掌姿态的灵活性。</w:t>
      </w:r>
    </w:p>
    <w:p w14:paraId="3063D4B1" w14:textId="77777777" w:rsidR="00962258" w:rsidRDefault="00962258" w:rsidP="00962258">
      <w:pPr>
        <w:spacing w:line="360" w:lineRule="auto"/>
        <w:ind w:firstLineChars="0" w:firstLine="0"/>
      </w:pPr>
    </w:p>
    <w:p w14:paraId="2C7A624A" w14:textId="62403301" w:rsidR="00962258" w:rsidRDefault="00BD3DAF" w:rsidP="00BC0C6D">
      <w:pPr>
        <w:spacing w:line="360" w:lineRule="auto"/>
        <w:ind w:firstLineChars="0" w:firstLine="0"/>
        <w:jc w:val="center"/>
      </w:pPr>
      <w:r>
        <w:rPr>
          <w:noProof/>
        </w:rPr>
        <w:drawing>
          <wp:inline distT="0" distB="0" distL="0" distR="0" wp14:anchorId="74AB3B8B" wp14:editId="451F3261">
            <wp:extent cx="6172093" cy="2806996"/>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a:extLst>
                        <a:ext uri="{28A0092B-C50C-407E-A947-70E740481C1C}">
                          <a14:useLocalDpi xmlns:a14="http://schemas.microsoft.com/office/drawing/2010/main" val="0"/>
                        </a:ext>
                      </a:extLst>
                    </a:blip>
                    <a:srcRect l="4264" t="16630" r="1929" b="7571"/>
                    <a:stretch/>
                  </pic:blipFill>
                  <pic:spPr bwMode="auto">
                    <a:xfrm>
                      <a:off x="0" y="0"/>
                      <a:ext cx="6274633" cy="2853630"/>
                    </a:xfrm>
                    <a:prstGeom prst="rect">
                      <a:avLst/>
                    </a:prstGeom>
                    <a:noFill/>
                    <a:ln>
                      <a:noFill/>
                    </a:ln>
                    <a:extLst>
                      <a:ext uri="{53640926-AAD7-44D8-BBD7-CCE9431645EC}">
                        <a14:shadowObscured xmlns:a14="http://schemas.microsoft.com/office/drawing/2010/main"/>
                      </a:ext>
                    </a:extLst>
                  </pic:spPr>
                </pic:pic>
              </a:graphicData>
            </a:graphic>
          </wp:inline>
        </w:drawing>
      </w:r>
    </w:p>
    <w:p w14:paraId="5318C652" w14:textId="5F2208CB" w:rsidR="0058244E" w:rsidRPr="00A32B37" w:rsidRDefault="0058244E" w:rsidP="00BD3DAF">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BD3DAF">
        <w:rPr>
          <w:rFonts w:ascii="宋体" w:eastAsia="宋体" w:hAnsi="Courier New" w:cs="Courier New" w:hint="eastAsia"/>
          <w:sz w:val="21"/>
          <w:szCs w:val="21"/>
        </w:rPr>
        <w:t>4</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图</w:t>
      </w:r>
    </w:p>
    <w:p w14:paraId="62E521A7" w14:textId="0EA4C345" w:rsidR="00FA3AA9" w:rsidRDefault="0056321A" w:rsidP="0090155A">
      <w:pPr>
        <w:pStyle w:val="2"/>
      </w:pPr>
      <w:bookmarkStart w:id="35" w:name="_Toc199606581"/>
      <w:r w:rsidRPr="0056321A">
        <w:rPr>
          <w:rFonts w:hint="eastAsia"/>
        </w:rPr>
        <w:t>2.3</w:t>
      </w:r>
      <w:r w:rsidR="00812EBC">
        <w:rPr>
          <w:rFonts w:hint="eastAsia"/>
        </w:rPr>
        <w:t>灵巧手</w:t>
      </w:r>
      <w:r w:rsidR="00BF67A0">
        <w:rPr>
          <w:rFonts w:hint="eastAsia"/>
        </w:rPr>
        <w:t>小臂的设计</w:t>
      </w:r>
      <w:r w:rsidR="00812EBC">
        <w:rPr>
          <w:rFonts w:hint="eastAsia"/>
        </w:rPr>
        <w:t>方案</w:t>
      </w:r>
      <w:bookmarkEnd w:id="35"/>
    </w:p>
    <w:p w14:paraId="322191FE" w14:textId="77777777" w:rsidR="009708BF" w:rsidRPr="009708BF" w:rsidRDefault="009708BF" w:rsidP="003B4FC0">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w:t>
      </w:r>
      <w:r w:rsidRPr="009708BF">
        <w:lastRenderedPageBreak/>
        <w:t>手设计将大部分驱动器整合于小臂内，以满足动力需求。由此，小臂的优化设计成为确保灵巧手性能和功能实现的重要环节。</w:t>
      </w:r>
    </w:p>
    <w:p w14:paraId="46897DF1" w14:textId="0D972959" w:rsidR="005849A0" w:rsidRDefault="005849A0" w:rsidP="003B4FC0">
      <w:pPr>
        <w:spacing w:line="360" w:lineRule="auto"/>
        <w:ind w:firstLineChars="0" w:firstLine="0"/>
        <w:outlineLvl w:val="2"/>
      </w:pPr>
      <w:bookmarkStart w:id="36" w:name="_Toc199606582"/>
      <w:r>
        <w:rPr>
          <w:rFonts w:hint="eastAsia"/>
        </w:rPr>
        <w:t>2.3.1</w:t>
      </w:r>
      <w:r w:rsidR="00B92179">
        <w:rPr>
          <w:rFonts w:hint="eastAsia"/>
        </w:rPr>
        <w:t>小臂</w:t>
      </w:r>
      <w:r w:rsidR="00812EBC">
        <w:rPr>
          <w:rFonts w:hint="eastAsia"/>
        </w:rPr>
        <w:t>机械</w:t>
      </w:r>
      <w:r w:rsidR="00B92179">
        <w:rPr>
          <w:rFonts w:hint="eastAsia"/>
        </w:rPr>
        <w:t>结构设计</w:t>
      </w:r>
      <w:bookmarkEnd w:id="36"/>
    </w:p>
    <w:p w14:paraId="3E0C0444" w14:textId="5223A2A5" w:rsidR="00872ADF" w:rsidRDefault="00872ADF" w:rsidP="003B4FC0">
      <w:pPr>
        <w:spacing w:line="360" w:lineRule="auto"/>
        <w:ind w:firstLine="480"/>
      </w:pPr>
      <w:r>
        <w:rPr>
          <w:rFonts w:hint="eastAsia"/>
        </w:rPr>
        <w:t>如图</w:t>
      </w:r>
      <w:r w:rsidR="007548BA">
        <w:rPr>
          <w:rFonts w:hint="eastAsia"/>
        </w:rPr>
        <w:t>2-1</w:t>
      </w:r>
      <w:r w:rsidR="000D6D02">
        <w:rPr>
          <w:rFonts w:hint="eastAsia"/>
        </w:rPr>
        <w:t>5</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22360E2B" w14:textId="60FF7B06" w:rsidR="000D6D02" w:rsidRDefault="00437770" w:rsidP="00437770">
      <w:pPr>
        <w:spacing w:line="360" w:lineRule="auto"/>
        <w:ind w:firstLine="480"/>
        <w:rPr>
          <w:noProof/>
        </w:rPr>
      </w:pPr>
      <w:r>
        <w:rPr>
          <w:rFonts w:hint="eastAsia"/>
          <w:noProof/>
        </w:rPr>
        <w:t>四指弯曲驱动模块有四个舵机，分别用于连接四指的弯曲驱动绳，当舵机转盘转动时，会牵动弯曲驱动绳使得手指发生弯曲</w:t>
      </w:r>
      <w:r w:rsidR="00C87D04">
        <w:rPr>
          <w:rFonts w:hint="eastAsia"/>
          <w:noProof/>
        </w:rPr>
        <w:t>；</w:t>
      </w:r>
      <w:r>
        <w:rPr>
          <w:rFonts w:hint="eastAsia"/>
          <w:noProof/>
        </w:rPr>
        <w:t>拇指驱动模块也有四个舵机，分别用于驱动拇指的两个摆动自由度</w:t>
      </w:r>
      <w:r w:rsidR="00C87D04">
        <w:rPr>
          <w:rFonts w:hint="eastAsia"/>
          <w:noProof/>
        </w:rPr>
        <w:t>、一个弯曲自由度和一个自转自由度；手腕驱动模块拥有两个舵机，分别用于驱动手腕的左右偏转自由度。</w:t>
      </w:r>
    </w:p>
    <w:p w14:paraId="1BFDFD0E" w14:textId="77777777" w:rsidR="00C87D04" w:rsidRDefault="00C87D04" w:rsidP="00437770">
      <w:pPr>
        <w:spacing w:line="360" w:lineRule="auto"/>
        <w:ind w:firstLine="480"/>
        <w:rPr>
          <w:noProof/>
        </w:rPr>
      </w:pPr>
    </w:p>
    <w:p w14:paraId="017A868A" w14:textId="2CFB4138" w:rsidR="000D6D02" w:rsidRDefault="007A041D" w:rsidP="00437770">
      <w:pPr>
        <w:spacing w:line="360" w:lineRule="auto"/>
        <w:ind w:firstLineChars="0" w:firstLine="0"/>
        <w:jc w:val="center"/>
        <w:rPr>
          <w:noProof/>
        </w:rPr>
      </w:pPr>
      <w:r>
        <w:rPr>
          <w:noProof/>
        </w:rPr>
        <w:drawing>
          <wp:inline distT="0" distB="0" distL="0" distR="0" wp14:anchorId="0BF67C6F" wp14:editId="7CC776D2">
            <wp:extent cx="5209953" cy="316464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525" t="1771" b="4905"/>
                    <a:stretch/>
                  </pic:blipFill>
                  <pic:spPr bwMode="auto">
                    <a:xfrm>
                      <a:off x="0" y="0"/>
                      <a:ext cx="5215913" cy="3168269"/>
                    </a:xfrm>
                    <a:prstGeom prst="rect">
                      <a:avLst/>
                    </a:prstGeom>
                    <a:noFill/>
                    <a:ln>
                      <a:noFill/>
                    </a:ln>
                    <a:extLst>
                      <a:ext uri="{53640926-AAD7-44D8-BBD7-CCE9431645EC}">
                        <a14:shadowObscured xmlns:a14="http://schemas.microsoft.com/office/drawing/2010/main"/>
                      </a:ext>
                    </a:extLst>
                  </pic:spPr>
                </pic:pic>
              </a:graphicData>
            </a:graphic>
          </wp:inline>
        </w:drawing>
      </w:r>
    </w:p>
    <w:p w14:paraId="113D0855" w14:textId="37B83D52" w:rsidR="00EF636E" w:rsidRPr="00A32B37" w:rsidRDefault="007548BA" w:rsidP="007A041D">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3A059E">
        <w:rPr>
          <w:rFonts w:ascii="宋体" w:eastAsia="宋体" w:hAnsi="Courier New" w:cs="Courier New" w:hint="eastAsia"/>
          <w:sz w:val="21"/>
          <w:szCs w:val="21"/>
        </w:rPr>
        <w:t>5</w:t>
      </w:r>
      <w:r w:rsidR="007B59D3">
        <w:rPr>
          <w:rFonts w:ascii="宋体" w:eastAsia="宋体" w:hAnsi="Courier New" w:cs="Courier New" w:hint="eastAsia"/>
          <w:sz w:val="21"/>
          <w:szCs w:val="21"/>
        </w:rPr>
        <w:t xml:space="preserve"> </w:t>
      </w:r>
      <w:r w:rsidR="00EF636E" w:rsidRPr="00A32B37">
        <w:rPr>
          <w:rFonts w:ascii="宋体" w:eastAsia="宋体" w:hAnsi="Courier New" w:cs="Courier New" w:hint="eastAsia"/>
          <w:sz w:val="21"/>
          <w:szCs w:val="21"/>
        </w:rPr>
        <w:t>小臂装配图</w:t>
      </w:r>
    </w:p>
    <w:p w14:paraId="3CB8F880" w14:textId="6C5D95E3" w:rsidR="005849A0" w:rsidRDefault="005849A0" w:rsidP="003B4FC0">
      <w:pPr>
        <w:spacing w:line="360" w:lineRule="auto"/>
        <w:ind w:firstLineChars="0" w:firstLine="0"/>
        <w:outlineLvl w:val="2"/>
      </w:pPr>
      <w:bookmarkStart w:id="37" w:name="_Toc199606583"/>
      <w:r>
        <w:rPr>
          <w:rFonts w:hint="eastAsia"/>
        </w:rPr>
        <w:t>2.3.2</w:t>
      </w:r>
      <w:r w:rsidR="00B92179">
        <w:rPr>
          <w:rFonts w:hint="eastAsia"/>
        </w:rPr>
        <w:t>内置驱动模块的分配</w:t>
      </w:r>
      <w:bookmarkEnd w:id="37"/>
    </w:p>
    <w:p w14:paraId="65CA9B57" w14:textId="138AB67D" w:rsidR="007D762E" w:rsidRDefault="000F1A03" w:rsidP="00C87D04">
      <w:pPr>
        <w:spacing w:line="360" w:lineRule="auto"/>
        <w:ind w:firstLine="480"/>
      </w:pPr>
      <w:r>
        <w:rPr>
          <w:rFonts w:hint="eastAsia"/>
        </w:rPr>
        <w:t>如图</w:t>
      </w:r>
      <w:r w:rsidR="002A0749">
        <w:rPr>
          <w:rFonts w:hint="eastAsia"/>
        </w:rPr>
        <w:t>2-1</w:t>
      </w:r>
      <w:r w:rsidR="007B59D3">
        <w:rPr>
          <w:rFonts w:hint="eastAsia"/>
        </w:rPr>
        <w:t>6</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C87D04">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5DEDAE56" w14:textId="030BC353" w:rsidR="000513B5" w:rsidRDefault="007D762E" w:rsidP="00C87D04">
      <w:pPr>
        <w:spacing w:line="360" w:lineRule="auto"/>
        <w:ind w:firstLine="480"/>
      </w:pPr>
      <w:r>
        <w:rPr>
          <w:rFonts w:hint="eastAsia"/>
        </w:rPr>
        <w:lastRenderedPageBreak/>
        <w:t>中间的四个舵机为拇指驱动模块，其转盘朝内，白色的绳子为拇指四个自由度的牵引绳，分别负责拇指前三个关节的弯曲自由度，指根的前后和左右的摆动自由度和拇指自身的旋转自由度。最下方的两个白色舵机为手腕处的驱动模块，可以操控手腕部分的弯曲和摆动自由度。</w:t>
      </w:r>
    </w:p>
    <w:p w14:paraId="5AB53726" w14:textId="2D824EC5" w:rsidR="00C87D04" w:rsidRDefault="00C87D04" w:rsidP="00C87D04">
      <w:pPr>
        <w:spacing w:line="360" w:lineRule="auto"/>
        <w:ind w:firstLineChars="0" w:firstLine="0"/>
        <w:jc w:val="center"/>
      </w:pPr>
      <w:r>
        <w:rPr>
          <w:noProof/>
        </w:rPr>
        <w:drawing>
          <wp:inline distT="0" distB="0" distL="0" distR="0" wp14:anchorId="7B14AA63" wp14:editId="62D99B76">
            <wp:extent cx="4327451" cy="3601843"/>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l="20023" t="4000" r="17181" b="3138"/>
                    <a:stretch/>
                  </pic:blipFill>
                  <pic:spPr bwMode="auto">
                    <a:xfrm>
                      <a:off x="0" y="0"/>
                      <a:ext cx="4339351" cy="3611747"/>
                    </a:xfrm>
                    <a:prstGeom prst="rect">
                      <a:avLst/>
                    </a:prstGeom>
                    <a:noFill/>
                    <a:ln>
                      <a:noFill/>
                    </a:ln>
                    <a:extLst>
                      <a:ext uri="{53640926-AAD7-44D8-BBD7-CCE9431645EC}">
                        <a14:shadowObscured xmlns:a14="http://schemas.microsoft.com/office/drawing/2010/main"/>
                      </a:ext>
                    </a:extLst>
                  </pic:spPr>
                </pic:pic>
              </a:graphicData>
            </a:graphic>
          </wp:inline>
        </w:drawing>
      </w:r>
    </w:p>
    <w:p w14:paraId="6B36D8B1" w14:textId="4A5E024A" w:rsidR="00C87D04" w:rsidRPr="00C87D04" w:rsidRDefault="00C87D04" w:rsidP="00C87D04">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w:t>
      </w:r>
      <w:r>
        <w:rPr>
          <w:rFonts w:ascii="宋体" w:eastAsia="宋体" w:hAnsi="Courier New" w:cs="Courier New" w:hint="eastAsia"/>
          <w:sz w:val="21"/>
          <w:szCs w:val="21"/>
        </w:rPr>
        <w:t>2-16 小臂内部驱动结构图</w:t>
      </w:r>
    </w:p>
    <w:p w14:paraId="0EDACA11" w14:textId="0A071B46" w:rsidR="00074080" w:rsidRDefault="00074080" w:rsidP="00A150EA">
      <w:pPr>
        <w:spacing w:line="360" w:lineRule="auto"/>
        <w:ind w:firstLineChars="0" w:firstLine="0"/>
        <w:jc w:val="left"/>
        <w:outlineLvl w:val="1"/>
        <w:rPr>
          <w:rFonts w:eastAsia="黑体" w:cs="Times New Roman"/>
          <w:sz w:val="28"/>
          <w:szCs w:val="28"/>
        </w:rPr>
      </w:pPr>
      <w:bookmarkStart w:id="38" w:name="_Toc199606584"/>
      <w:r w:rsidRPr="00074080">
        <w:rPr>
          <w:rFonts w:eastAsia="黑体" w:cs="Times New Roman" w:hint="eastAsia"/>
          <w:sz w:val="28"/>
          <w:szCs w:val="28"/>
        </w:rPr>
        <w:t>2.4</w:t>
      </w:r>
      <w:r w:rsidRPr="00074080">
        <w:rPr>
          <w:rFonts w:eastAsia="黑体" w:cs="Times New Roman" w:hint="eastAsia"/>
          <w:sz w:val="28"/>
          <w:szCs w:val="28"/>
        </w:rPr>
        <w:t>本章小结</w:t>
      </w:r>
      <w:bookmarkEnd w:id="38"/>
    </w:p>
    <w:p w14:paraId="1CD90224" w14:textId="0EB791F9" w:rsidR="003856E0" w:rsidRPr="003856E0" w:rsidRDefault="00074080" w:rsidP="003856E0">
      <w:pPr>
        <w:spacing w:line="360" w:lineRule="auto"/>
        <w:ind w:firstLine="480"/>
      </w:pPr>
      <w:r w:rsidRPr="00074080">
        <w:rPr>
          <w:rFonts w:hint="eastAsia"/>
        </w:rPr>
        <w:t>本章介绍了</w:t>
      </w:r>
      <w:r>
        <w:rPr>
          <w:rFonts w:hint="eastAsia"/>
        </w:rPr>
        <w:t>五指灵巧手的机械结构和驱动结构，以及各个驱动器和驱动腱绳的布置方案。</w:t>
      </w:r>
      <w:r w:rsidR="0046579F">
        <w:rPr>
          <w:rFonts w:hint="eastAsia"/>
        </w:rPr>
        <w:t>首先介绍了</w:t>
      </w:r>
      <w:r>
        <w:rPr>
          <w:rFonts w:hint="eastAsia"/>
        </w:rPr>
        <w:t>手</w:t>
      </w:r>
      <w:r w:rsidR="0046579F">
        <w:rPr>
          <w:rFonts w:hint="eastAsia"/>
        </w:rPr>
        <w:t>指和手掌的结构，其中包括手指</w:t>
      </w:r>
      <w:r>
        <w:rPr>
          <w:rFonts w:hint="eastAsia"/>
        </w:rPr>
        <w:t>的八字绳欠驱动结构，回弹机构、驱动绳和摆动机构</w:t>
      </w:r>
      <w:r w:rsidR="0046579F">
        <w:rPr>
          <w:rFonts w:hint="eastAsia"/>
        </w:rPr>
        <w:t>，</w:t>
      </w:r>
      <w:r>
        <w:rPr>
          <w:rFonts w:hint="eastAsia"/>
        </w:rPr>
        <w:t>各个手指掌骨的设计区别以及</w:t>
      </w:r>
      <w:r w:rsidR="0046579F">
        <w:rPr>
          <w:rFonts w:hint="eastAsia"/>
        </w:rPr>
        <w:t>驱动器的集成方案。除此之外还着重描述了大拇指与其他四指在自由度和结构方面的区别。</w:t>
      </w:r>
      <w:r w:rsidR="003856E0">
        <w:rPr>
          <w:rFonts w:hint="eastAsia"/>
        </w:rPr>
        <w:t>然后</w:t>
      </w:r>
      <w:r w:rsidR="0046579F">
        <w:rPr>
          <w:rFonts w:hint="eastAsia"/>
        </w:rPr>
        <w:t>，介绍了手腕的结构和驱动方式，其中主要包括</w:t>
      </w:r>
      <w:r w:rsidR="003856E0">
        <w:rPr>
          <w:rFonts w:hint="eastAsia"/>
        </w:rPr>
        <w:t>手腕的双八字绳结构，手腕驱动线的布置以及驱动原理的解释。最后，介绍了小臂的驱动器模块化集成方案。</w:t>
      </w:r>
      <w:r w:rsidR="003856E0" w:rsidRPr="003856E0">
        <w:t>整个机械结构的构建为后续的传感与控制系统设计奠定了坚实基础</w:t>
      </w:r>
      <w:r w:rsidR="003856E0">
        <w:rPr>
          <w:rFonts w:hint="eastAsia"/>
        </w:rPr>
        <w:t>。</w:t>
      </w:r>
    </w:p>
    <w:p w14:paraId="54FB0919" w14:textId="4C33DC85" w:rsidR="00074080" w:rsidRPr="00074080" w:rsidRDefault="00074080" w:rsidP="00074080">
      <w:pPr>
        <w:spacing w:line="360" w:lineRule="auto"/>
        <w:ind w:firstLine="480"/>
      </w:pPr>
    </w:p>
    <w:p w14:paraId="425EA654" w14:textId="1FE6834F" w:rsidR="00074080" w:rsidRDefault="00074080" w:rsidP="00074080">
      <w:pPr>
        <w:widowControl/>
        <w:spacing w:line="360" w:lineRule="auto"/>
        <w:ind w:firstLine="480"/>
        <w:rPr>
          <w:rFonts w:eastAsia="宋体" w:cs="Times New Roman"/>
        </w:rPr>
      </w:pPr>
      <w:r>
        <w:rPr>
          <w:rFonts w:eastAsia="宋体" w:cs="Times New Roman"/>
        </w:rPr>
        <w:br w:type="page"/>
      </w:r>
    </w:p>
    <w:p w14:paraId="69481FE6" w14:textId="77777777" w:rsidR="001D1A3C" w:rsidRPr="00BF7AA1" w:rsidRDefault="001D1A3C" w:rsidP="00BF7AA1">
      <w:pPr>
        <w:widowControl/>
        <w:spacing w:line="240" w:lineRule="auto"/>
        <w:ind w:firstLineChars="0" w:firstLine="0"/>
        <w:jc w:val="left"/>
        <w:rPr>
          <w:rFonts w:eastAsia="宋体" w:cs="Times New Roman"/>
        </w:rPr>
      </w:pPr>
    </w:p>
    <w:p w14:paraId="43D45A3E" w14:textId="1F79FA6F" w:rsidR="009B49CB" w:rsidRDefault="009B49CB" w:rsidP="003B4FC0">
      <w:pPr>
        <w:widowControl/>
        <w:spacing w:line="360" w:lineRule="auto"/>
        <w:ind w:firstLineChars="0" w:firstLine="0"/>
        <w:jc w:val="center"/>
        <w:outlineLvl w:val="0"/>
        <w:rPr>
          <w:rFonts w:eastAsia="黑体"/>
          <w:b/>
          <w:sz w:val="32"/>
          <w:szCs w:val="24"/>
        </w:rPr>
      </w:pPr>
      <w:bookmarkStart w:id="39" w:name="_Toc199606585"/>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触觉传感系统</w:t>
      </w:r>
      <w:r w:rsidR="0052005D">
        <w:rPr>
          <w:rFonts w:eastAsia="黑体" w:hint="eastAsia"/>
          <w:b/>
          <w:sz w:val="32"/>
          <w:szCs w:val="24"/>
        </w:rPr>
        <w:t>的集成</w:t>
      </w:r>
      <w:r w:rsidR="00CD502B">
        <w:rPr>
          <w:rFonts w:eastAsia="黑体" w:hint="eastAsia"/>
          <w:b/>
          <w:sz w:val="32"/>
          <w:szCs w:val="24"/>
        </w:rPr>
        <w:t>设计</w:t>
      </w:r>
      <w:bookmarkEnd w:id="39"/>
    </w:p>
    <w:p w14:paraId="4442FF07" w14:textId="442C6BE3" w:rsidR="0066184D" w:rsidRPr="0087146E" w:rsidRDefault="00130B86" w:rsidP="006F4097">
      <w:pPr>
        <w:widowControl/>
        <w:spacing w:line="360" w:lineRule="auto"/>
        <w:ind w:firstLine="480"/>
      </w:pPr>
      <w:r>
        <w:rPr>
          <w:rFonts w:hint="eastAsia"/>
        </w:rPr>
        <w:t>触觉</w:t>
      </w:r>
      <w:r w:rsidR="006F4097" w:rsidRPr="0087146E">
        <w:rPr>
          <w:rFonts w:hint="eastAsia"/>
        </w:rPr>
        <w:t>传感系统是五指灵巧手实现精准抓取</w:t>
      </w:r>
      <w:r w:rsidR="0087146E" w:rsidRPr="0087146E">
        <w:rPr>
          <w:rFonts w:hint="eastAsia"/>
        </w:rPr>
        <w:t>和智能交互的</w:t>
      </w:r>
      <w:r w:rsidR="0087146E">
        <w:rPr>
          <w:rFonts w:hint="eastAsia"/>
        </w:rPr>
        <w:t>基础，对于</w:t>
      </w:r>
      <w:r>
        <w:rPr>
          <w:rFonts w:hint="eastAsia"/>
        </w:rPr>
        <w:t>触觉传感系统</w:t>
      </w:r>
      <w:r w:rsidR="001A4DD2">
        <w:rPr>
          <w:rFonts w:hint="eastAsia"/>
        </w:rPr>
        <w:t>的</w:t>
      </w:r>
      <w:r w:rsidR="00345D57">
        <w:rPr>
          <w:rFonts w:hint="eastAsia"/>
        </w:rPr>
        <w:t>设计</w:t>
      </w:r>
      <w:r w:rsidR="0093296C">
        <w:rPr>
          <w:rFonts w:hint="eastAsia"/>
        </w:rPr>
        <w:t>将</w:t>
      </w:r>
      <w:r w:rsidR="00345D57">
        <w:rPr>
          <w:rFonts w:hint="eastAsia"/>
        </w:rPr>
        <w:t>直接影响</w:t>
      </w:r>
      <w:r w:rsidR="0093296C">
        <w:rPr>
          <w:rFonts w:hint="eastAsia"/>
        </w:rPr>
        <w:t>灵巧手</w:t>
      </w:r>
      <w:r w:rsidR="00345D57">
        <w:rPr>
          <w:rFonts w:hint="eastAsia"/>
        </w:rPr>
        <w:t>对于</w:t>
      </w:r>
      <w:r w:rsidR="00926873">
        <w:rPr>
          <w:rFonts w:hint="eastAsia"/>
        </w:rPr>
        <w:t>环境的感知能力。</w:t>
      </w:r>
      <w:r w:rsidR="008902FB">
        <w:rPr>
          <w:rFonts w:hint="eastAsia"/>
        </w:rPr>
        <w:t>在这其中</w:t>
      </w:r>
      <w:r w:rsidR="00296E8F">
        <w:rPr>
          <w:rFonts w:hint="eastAsia"/>
        </w:rPr>
        <w:t>动态力与静态力的感知</w:t>
      </w:r>
      <w:r w:rsidR="002836D6">
        <w:rPr>
          <w:rFonts w:hint="eastAsia"/>
        </w:rPr>
        <w:t>是触觉系统</w:t>
      </w:r>
      <w:r w:rsidR="008902FB">
        <w:rPr>
          <w:rFonts w:hint="eastAsia"/>
        </w:rPr>
        <w:t>最为</w:t>
      </w:r>
      <w:r w:rsidR="002836D6">
        <w:rPr>
          <w:rFonts w:hint="eastAsia"/>
        </w:rPr>
        <w:t>关键</w:t>
      </w:r>
      <w:r w:rsidR="008902FB">
        <w:rPr>
          <w:rFonts w:hint="eastAsia"/>
        </w:rPr>
        <w:t>的</w:t>
      </w:r>
      <w:r w:rsidR="002836D6">
        <w:rPr>
          <w:rFonts w:hint="eastAsia"/>
        </w:rPr>
        <w:t>功能</w:t>
      </w:r>
      <w:r w:rsidR="002056BF">
        <w:rPr>
          <w:rFonts w:hint="eastAsia"/>
        </w:rPr>
        <w:t>，</w:t>
      </w:r>
      <w:r w:rsidR="00863F9A">
        <w:rPr>
          <w:rFonts w:hint="eastAsia"/>
        </w:rPr>
        <w:t>其中</w:t>
      </w:r>
      <w:r w:rsidR="002B1734">
        <w:rPr>
          <w:rFonts w:hint="eastAsia"/>
        </w:rPr>
        <w:t>动态力传感单元用于捕捉</w:t>
      </w:r>
      <w:r w:rsidR="008902FB">
        <w:rPr>
          <w:rFonts w:hint="eastAsia"/>
        </w:rPr>
        <w:t>瞬间接触</w:t>
      </w:r>
      <w:r w:rsidR="002B1734">
        <w:rPr>
          <w:rFonts w:hint="eastAsia"/>
        </w:rPr>
        <w:t>与滑移</w:t>
      </w:r>
      <w:r w:rsidR="008902FB">
        <w:rPr>
          <w:rFonts w:hint="eastAsia"/>
        </w:rPr>
        <w:t>的</w:t>
      </w:r>
      <w:r w:rsidR="002B1734">
        <w:rPr>
          <w:rFonts w:hint="eastAsia"/>
        </w:rPr>
        <w:t>信息，</w:t>
      </w:r>
      <w:r w:rsidR="00863F9A">
        <w:rPr>
          <w:rFonts w:hint="eastAsia"/>
        </w:rPr>
        <w:t>而</w:t>
      </w:r>
      <w:r w:rsidR="002B1734">
        <w:rPr>
          <w:rFonts w:hint="eastAsia"/>
        </w:rPr>
        <w:t>静态力传感单元</w:t>
      </w:r>
      <w:r w:rsidR="002C6C3C">
        <w:rPr>
          <w:rFonts w:hint="eastAsia"/>
        </w:rPr>
        <w:t>的信号用于</w:t>
      </w:r>
      <w:r w:rsidR="000B3F65">
        <w:rPr>
          <w:rFonts w:hint="eastAsia"/>
        </w:rPr>
        <w:t>确保</w:t>
      </w:r>
      <w:r w:rsidR="002C6C3C">
        <w:rPr>
          <w:rFonts w:hint="eastAsia"/>
        </w:rPr>
        <w:t>灵巧手能够</w:t>
      </w:r>
      <w:r w:rsidR="000B3F65">
        <w:rPr>
          <w:rFonts w:hint="eastAsia"/>
        </w:rPr>
        <w:t>稳定的</w:t>
      </w:r>
      <w:r w:rsidR="002C6C3C">
        <w:rPr>
          <w:rFonts w:hint="eastAsia"/>
        </w:rPr>
        <w:t>进行</w:t>
      </w:r>
      <w:r w:rsidR="000B3F65">
        <w:rPr>
          <w:rFonts w:hint="eastAsia"/>
        </w:rPr>
        <w:t>抓取</w:t>
      </w:r>
      <w:r w:rsidR="002C6C3C">
        <w:rPr>
          <w:rFonts w:hint="eastAsia"/>
        </w:rPr>
        <w:t>以及抓取</w:t>
      </w:r>
      <w:r w:rsidR="000B3F65">
        <w:rPr>
          <w:rFonts w:hint="eastAsia"/>
        </w:rPr>
        <w:t>力度</w:t>
      </w:r>
      <w:r w:rsidR="00FA7CA0">
        <w:rPr>
          <w:rFonts w:hint="eastAsia"/>
        </w:rPr>
        <w:t>的</w:t>
      </w:r>
      <w:r w:rsidR="000B3F65">
        <w:rPr>
          <w:rFonts w:hint="eastAsia"/>
        </w:rPr>
        <w:t>控制。本章节将围绕</w:t>
      </w:r>
      <w:r w:rsidR="00E51E43">
        <w:rPr>
          <w:rFonts w:hint="eastAsia"/>
        </w:rPr>
        <w:t>动态力和静态力传感器</w:t>
      </w:r>
      <w:r w:rsidR="00C47977">
        <w:rPr>
          <w:rFonts w:hint="eastAsia"/>
        </w:rPr>
        <w:t>的集成设计</w:t>
      </w:r>
      <w:r w:rsidR="0028559D">
        <w:rPr>
          <w:rFonts w:hint="eastAsia"/>
        </w:rPr>
        <w:t>，讨论敏感元件的</w:t>
      </w:r>
      <w:r w:rsidR="00FA7CA0">
        <w:rPr>
          <w:rFonts w:hint="eastAsia"/>
        </w:rPr>
        <w:t>设计与制备</w:t>
      </w:r>
      <w:r w:rsidR="0028559D">
        <w:rPr>
          <w:rFonts w:hint="eastAsia"/>
        </w:rPr>
        <w:t>、传感器的优化布局以及</w:t>
      </w:r>
      <w:r w:rsidR="00000A3A">
        <w:rPr>
          <w:rFonts w:hint="eastAsia"/>
        </w:rPr>
        <w:t>手指表面柔性皮肤的制作方案。旨在提升灵巧手的环境适应性和</w:t>
      </w:r>
      <w:r w:rsidR="00F7249C">
        <w:rPr>
          <w:rFonts w:hint="eastAsia"/>
        </w:rPr>
        <w:t>操作的可靠性，为执行复杂任务提供基础。</w:t>
      </w:r>
    </w:p>
    <w:p w14:paraId="4496C282" w14:textId="2C74F3B1" w:rsidR="009B49CB" w:rsidRDefault="009B49CB" w:rsidP="003B4FC0">
      <w:pPr>
        <w:widowControl/>
        <w:spacing w:line="360" w:lineRule="auto"/>
        <w:ind w:firstLineChars="0" w:firstLine="0"/>
        <w:jc w:val="left"/>
        <w:outlineLvl w:val="1"/>
        <w:rPr>
          <w:rFonts w:eastAsia="黑体" w:cs="Times New Roman"/>
          <w:sz w:val="28"/>
          <w:szCs w:val="28"/>
        </w:rPr>
      </w:pPr>
      <w:bookmarkStart w:id="40" w:name="_Toc199606586"/>
      <w:r w:rsidRPr="000832CB">
        <w:rPr>
          <w:rFonts w:eastAsia="黑体" w:cs="Times New Roman" w:hint="eastAsia"/>
          <w:sz w:val="28"/>
          <w:szCs w:val="28"/>
        </w:rPr>
        <w:t>3.1</w:t>
      </w:r>
      <w:r w:rsidR="00812EBC">
        <w:rPr>
          <w:rFonts w:eastAsia="黑体" w:cs="Times New Roman" w:hint="eastAsia"/>
          <w:sz w:val="28"/>
          <w:szCs w:val="28"/>
        </w:rPr>
        <w:t>敏感元件的</w:t>
      </w:r>
      <w:r w:rsidR="00D22DFF">
        <w:rPr>
          <w:rFonts w:eastAsia="黑体" w:cs="Times New Roman" w:hint="eastAsia"/>
          <w:sz w:val="28"/>
          <w:szCs w:val="28"/>
        </w:rPr>
        <w:t>设计与制备</w:t>
      </w:r>
      <w:bookmarkEnd w:id="40"/>
    </w:p>
    <w:p w14:paraId="3E9C3D1B" w14:textId="248CD810" w:rsidR="00164339" w:rsidRPr="00863F9A" w:rsidRDefault="00863F9A" w:rsidP="00164339">
      <w:pPr>
        <w:widowControl/>
        <w:spacing w:line="360" w:lineRule="auto"/>
        <w:ind w:firstLine="480"/>
      </w:pPr>
      <w:r w:rsidRPr="00863F9A">
        <w:rPr>
          <w:rFonts w:hint="eastAsia"/>
        </w:rPr>
        <w:t>敏感元件是五指灵巧手</w:t>
      </w:r>
      <w:r w:rsidR="00050DBA">
        <w:rPr>
          <w:rFonts w:hint="eastAsia"/>
        </w:rPr>
        <w:t>的触觉传感系统的核心部件，</w:t>
      </w:r>
      <w:r w:rsidR="00261476">
        <w:rPr>
          <w:rFonts w:hint="eastAsia"/>
        </w:rPr>
        <w:t>敏感元件的选择与制备直接决定了动态与静态力的感知精度与灵敏度。</w:t>
      </w:r>
      <w:r w:rsidR="0021167A">
        <w:rPr>
          <w:rFonts w:hint="eastAsia"/>
        </w:rPr>
        <w:t>而</w:t>
      </w:r>
      <w:r w:rsidR="0021167A">
        <w:rPr>
          <w:rFonts w:hint="eastAsia"/>
        </w:rPr>
        <w:t>PVDF</w:t>
      </w:r>
      <w:r w:rsidR="00CD6133">
        <w:rPr>
          <w:rFonts w:hint="eastAsia"/>
        </w:rPr>
        <w:t>因其良好的压电效应很适合作为动态力传感器的制备原件，配合应变片静态力传感器</w:t>
      </w:r>
      <w:r w:rsidR="002E2BD9">
        <w:rPr>
          <w:rFonts w:hint="eastAsia"/>
        </w:rPr>
        <w:t>实现对于力信号的采集。本小节将围绕</w:t>
      </w:r>
      <w:r w:rsidR="002E2BD9">
        <w:rPr>
          <w:rFonts w:hint="eastAsia"/>
        </w:rPr>
        <w:t>PVDF</w:t>
      </w:r>
      <w:r w:rsidR="00C05F82">
        <w:rPr>
          <w:rFonts w:hint="eastAsia"/>
        </w:rPr>
        <w:t>动态力传感器和</w:t>
      </w:r>
      <w:r w:rsidR="002E2BD9">
        <w:rPr>
          <w:rFonts w:hint="eastAsia"/>
        </w:rPr>
        <w:t>应变片</w:t>
      </w:r>
      <w:r w:rsidR="00C05F82">
        <w:rPr>
          <w:rFonts w:hint="eastAsia"/>
        </w:rPr>
        <w:t>静态力传感器的</w:t>
      </w:r>
      <w:r w:rsidR="00FB1DCC">
        <w:rPr>
          <w:rFonts w:hint="eastAsia"/>
        </w:rPr>
        <w:t>设计与制备展开</w:t>
      </w:r>
      <w:r w:rsidR="00D85658">
        <w:rPr>
          <w:rFonts w:hint="eastAsia"/>
        </w:rPr>
        <w:t>，为后面五指灵巧手的触觉传感器集成打下基础。</w:t>
      </w:r>
    </w:p>
    <w:p w14:paraId="66B0C1BA" w14:textId="474AC311" w:rsidR="009B49CB" w:rsidRDefault="009B49CB" w:rsidP="003B4FC0">
      <w:pPr>
        <w:widowControl/>
        <w:spacing w:line="360" w:lineRule="auto"/>
        <w:ind w:firstLineChars="0" w:firstLine="0"/>
        <w:jc w:val="left"/>
        <w:outlineLvl w:val="2"/>
      </w:pPr>
      <w:bookmarkStart w:id="41" w:name="_Toc199606587"/>
      <w:r>
        <w:rPr>
          <w:rFonts w:hint="eastAsia"/>
        </w:rPr>
        <w:t>3</w:t>
      </w:r>
      <w:r w:rsidRPr="00F04125">
        <w:rPr>
          <w:rFonts w:hint="eastAsia"/>
        </w:rPr>
        <w:t>.1.1</w:t>
      </w:r>
      <w:r w:rsidRPr="00F04125">
        <w:rPr>
          <w:rFonts w:hint="eastAsia"/>
        </w:rPr>
        <w:t>应变片</w:t>
      </w:r>
      <w:r>
        <w:rPr>
          <w:rFonts w:hint="eastAsia"/>
        </w:rPr>
        <w:t>静态力</w:t>
      </w:r>
      <w:r w:rsidRPr="00F04125">
        <w:rPr>
          <w:rFonts w:hint="eastAsia"/>
        </w:rPr>
        <w:t>传感</w:t>
      </w:r>
      <w:r w:rsidR="004D2129">
        <w:rPr>
          <w:rFonts w:hint="eastAsia"/>
        </w:rPr>
        <w:t>元件</w:t>
      </w:r>
      <w:bookmarkEnd w:id="41"/>
    </w:p>
    <w:p w14:paraId="7B6DC367" w14:textId="39EBAAE7" w:rsidR="007D762E" w:rsidRDefault="00B5289E" w:rsidP="00BF7AA1">
      <w:pPr>
        <w:widowControl/>
        <w:spacing w:line="360" w:lineRule="auto"/>
        <w:ind w:firstLine="480"/>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BF7AA1">
      <w:pPr>
        <w:widowControl/>
        <w:spacing w:line="360" w:lineRule="auto"/>
        <w:ind w:firstLine="480"/>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2D1F9933" w14:textId="77777777" w:rsidR="002E49EA" w:rsidRDefault="002E49EA" w:rsidP="002E49EA">
      <w:pPr>
        <w:widowControl/>
        <w:spacing w:line="360" w:lineRule="auto"/>
        <w:ind w:firstLineChars="0" w:firstLine="0"/>
      </w:pPr>
    </w:p>
    <w:p w14:paraId="6324C46A" w14:textId="7D3AF2D0" w:rsidR="002E49EA" w:rsidRDefault="00D97361" w:rsidP="003A2CB4">
      <w:pPr>
        <w:widowControl/>
        <w:spacing w:line="360" w:lineRule="auto"/>
        <w:ind w:firstLineChars="0" w:firstLine="0"/>
        <w:jc w:val="center"/>
      </w:pPr>
      <w:r>
        <w:rPr>
          <w:noProof/>
        </w:rPr>
        <w:lastRenderedPageBreak/>
        <w:drawing>
          <wp:inline distT="0" distB="0" distL="0" distR="0" wp14:anchorId="104C0909" wp14:editId="5F39C084">
            <wp:extent cx="3196406" cy="5441133"/>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33369" r="33583"/>
                    <a:stretch/>
                  </pic:blipFill>
                  <pic:spPr bwMode="auto">
                    <a:xfrm>
                      <a:off x="0" y="0"/>
                      <a:ext cx="3199828" cy="5446959"/>
                    </a:xfrm>
                    <a:prstGeom prst="rect">
                      <a:avLst/>
                    </a:prstGeom>
                    <a:noFill/>
                    <a:ln>
                      <a:noFill/>
                    </a:ln>
                    <a:extLst>
                      <a:ext uri="{53640926-AAD7-44D8-BBD7-CCE9431645EC}">
                        <a14:shadowObscured xmlns:a14="http://schemas.microsoft.com/office/drawing/2010/main"/>
                      </a:ext>
                    </a:extLst>
                  </pic:spPr>
                </pic:pic>
              </a:graphicData>
            </a:graphic>
          </wp:inline>
        </w:drawing>
      </w:r>
    </w:p>
    <w:p w14:paraId="0CF1F8D6" w14:textId="5C1DA9BD" w:rsidR="00097266" w:rsidRPr="007B59D3" w:rsidRDefault="00097266" w:rsidP="003A2CB4">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图3-1</w:t>
      </w:r>
      <w:r w:rsidR="007B59D3" w:rsidRPr="007B59D3">
        <w:rPr>
          <w:rFonts w:asciiTheme="minorEastAsia" w:hAnsiTheme="minorEastAsia" w:hint="eastAsia"/>
          <w:sz w:val="21"/>
          <w:szCs w:val="21"/>
        </w:rPr>
        <w:t xml:space="preserve"> </w:t>
      </w:r>
      <w:r w:rsidR="00B77C22" w:rsidRPr="007B59D3">
        <w:rPr>
          <w:rFonts w:asciiTheme="minorEastAsia" w:hAnsiTheme="minorEastAsia" w:hint="eastAsia"/>
          <w:sz w:val="21"/>
          <w:szCs w:val="21"/>
        </w:rPr>
        <w:t>应变片结构及工作图</w:t>
      </w:r>
    </w:p>
    <w:p w14:paraId="136F5E15" w14:textId="38592572" w:rsidR="004B30D9" w:rsidRDefault="009B49CB" w:rsidP="003B4FC0">
      <w:pPr>
        <w:widowControl/>
        <w:spacing w:line="360" w:lineRule="auto"/>
        <w:ind w:firstLineChars="0" w:firstLine="0"/>
        <w:jc w:val="left"/>
        <w:outlineLvl w:val="2"/>
      </w:pPr>
      <w:bookmarkStart w:id="42" w:name="_Toc199606588"/>
      <w:r>
        <w:rPr>
          <w:rFonts w:hint="eastAsia"/>
        </w:rPr>
        <w:t>3.1.2 PVDF</w:t>
      </w:r>
      <w:r>
        <w:rPr>
          <w:rFonts w:hint="eastAsia"/>
        </w:rPr>
        <w:t>动态力传感</w:t>
      </w:r>
      <w:r w:rsidR="00F11787">
        <w:rPr>
          <w:rFonts w:hint="eastAsia"/>
        </w:rPr>
        <w:t>元件</w:t>
      </w:r>
      <w:bookmarkEnd w:id="42"/>
    </w:p>
    <w:p w14:paraId="58526AF4" w14:textId="7B396933" w:rsidR="004B30D9" w:rsidRDefault="004B30D9" w:rsidP="003B4FC0">
      <w:pPr>
        <w:spacing w:line="360" w:lineRule="auto"/>
        <w:ind w:firstLine="480"/>
      </w:pPr>
      <w:r>
        <w:rPr>
          <w:rFonts w:hint="eastAsia"/>
        </w:rPr>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591E84">
        <w:instrText xml:space="preserve"> ADDIN ZOTERO_ITEM CSL_CITATION {"citationID":"KWPGxxve","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7F7C45">
      <w:pPr>
        <w:widowControl/>
        <w:spacing w:line="360" w:lineRule="auto"/>
        <w:ind w:firstLineChars="0" w:firstLine="0"/>
        <w:jc w:val="center"/>
      </w:pPr>
      <w:r w:rsidRPr="008D37A2">
        <w:rPr>
          <w:noProof/>
        </w:rPr>
        <w:lastRenderedPageBreak/>
        <w:drawing>
          <wp:inline distT="0" distB="0" distL="0" distR="0" wp14:anchorId="0B183A2F" wp14:editId="4A0BEA6B">
            <wp:extent cx="4572000" cy="3043115"/>
            <wp:effectExtent l="0" t="0" r="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77430" cy="3046729"/>
                    </a:xfrm>
                    <a:prstGeom prst="rect">
                      <a:avLst/>
                    </a:prstGeom>
                  </pic:spPr>
                </pic:pic>
              </a:graphicData>
            </a:graphic>
          </wp:inline>
        </w:drawing>
      </w:r>
    </w:p>
    <w:p w14:paraId="7548625B" w14:textId="1A51F088" w:rsidR="000C23B6" w:rsidRPr="00F04125" w:rsidRDefault="008D37A2" w:rsidP="007F7C45">
      <w:pPr>
        <w:widowControl/>
        <w:spacing w:line="360" w:lineRule="auto"/>
        <w:ind w:firstLineChars="0" w:firstLine="0"/>
        <w:jc w:val="center"/>
      </w:pPr>
      <w:r>
        <w:rPr>
          <w:rFonts w:hint="eastAsia"/>
        </w:rPr>
        <w:t>图</w:t>
      </w:r>
      <w:r>
        <w:rPr>
          <w:rFonts w:hint="eastAsia"/>
        </w:rPr>
        <w:t>3-2</w:t>
      </w:r>
      <w:r w:rsidR="007B59D3">
        <w:rPr>
          <w:rFonts w:hint="eastAsia"/>
        </w:rPr>
        <w:t xml:space="preserve"> </w:t>
      </w:r>
      <w:r w:rsidR="000C23B6">
        <w:rPr>
          <w:rFonts w:hint="eastAsia"/>
        </w:rPr>
        <w:t xml:space="preserve"> </w:t>
      </w:r>
      <w:r>
        <w:rPr>
          <w:rFonts w:hint="eastAsia"/>
        </w:rPr>
        <w:t>PVDF</w:t>
      </w:r>
      <w:r>
        <w:rPr>
          <w:rFonts w:hint="eastAsia"/>
        </w:rPr>
        <w:t>传感器结构图</w:t>
      </w:r>
      <w:r w:rsidR="00544739">
        <w:fldChar w:fldCharType="begin"/>
      </w:r>
      <w:r w:rsidR="00591E84">
        <w:instrText xml:space="preserve"> ADDIN ZOTERO_ITEM CSL_CITATION {"citationID":"pBfWFIZb","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p>
    <w:p w14:paraId="25400DAF" w14:textId="54C9E683" w:rsidR="009B49CB" w:rsidRDefault="009B49CB" w:rsidP="003B4FC0">
      <w:pPr>
        <w:widowControl/>
        <w:spacing w:line="360" w:lineRule="auto"/>
        <w:ind w:firstLineChars="0" w:firstLine="0"/>
        <w:jc w:val="left"/>
        <w:outlineLvl w:val="1"/>
        <w:rPr>
          <w:rFonts w:eastAsia="黑体" w:cs="Times New Roman"/>
          <w:sz w:val="28"/>
          <w:szCs w:val="28"/>
        </w:rPr>
      </w:pPr>
      <w:bookmarkStart w:id="43" w:name="_Toc199606589"/>
      <w:r w:rsidRPr="000832CB">
        <w:rPr>
          <w:rFonts w:eastAsia="黑体" w:cs="Times New Roman" w:hint="eastAsia"/>
          <w:sz w:val="28"/>
          <w:szCs w:val="28"/>
        </w:rPr>
        <w:t>3.2</w:t>
      </w:r>
      <w:r w:rsidR="0052005D">
        <w:rPr>
          <w:rFonts w:eastAsia="黑体" w:cs="Times New Roman" w:hint="eastAsia"/>
          <w:sz w:val="28"/>
          <w:szCs w:val="28"/>
        </w:rPr>
        <w:t>触觉</w:t>
      </w:r>
      <w:r w:rsidRPr="000832CB">
        <w:rPr>
          <w:rFonts w:eastAsia="黑体" w:cs="Times New Roman" w:hint="eastAsia"/>
          <w:sz w:val="28"/>
          <w:szCs w:val="28"/>
        </w:rPr>
        <w:t>传感器的布置方案</w:t>
      </w:r>
      <w:bookmarkEnd w:id="43"/>
    </w:p>
    <w:p w14:paraId="58CDE144" w14:textId="007473FB" w:rsidR="00A20C22" w:rsidRPr="00A20C22" w:rsidRDefault="00A20C22" w:rsidP="00D71641">
      <w:pPr>
        <w:widowControl/>
        <w:spacing w:line="360" w:lineRule="auto"/>
        <w:ind w:firstLine="480"/>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D71641">
      <w:pPr>
        <w:widowControl/>
        <w:spacing w:line="360" w:lineRule="auto"/>
        <w:ind w:firstLineChars="0" w:firstLine="0"/>
        <w:jc w:val="left"/>
      </w:pPr>
    </w:p>
    <w:p w14:paraId="56D43681" w14:textId="77777777" w:rsidR="00A20C22" w:rsidRDefault="0063318D" w:rsidP="00D71641">
      <w:pPr>
        <w:keepNext/>
        <w:widowControl/>
        <w:spacing w:line="360" w:lineRule="auto"/>
        <w:ind w:firstLineChars="0" w:firstLine="0"/>
        <w:jc w:val="center"/>
      </w:pPr>
      <w:r>
        <w:rPr>
          <w:noProof/>
        </w:rPr>
        <w:drawing>
          <wp:inline distT="0" distB="0" distL="0" distR="0" wp14:anchorId="77E7874B" wp14:editId="3197CD9D">
            <wp:extent cx="5378450" cy="2243127"/>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b="15385"/>
                    <a:stretch/>
                  </pic:blipFill>
                  <pic:spPr bwMode="auto">
                    <a:xfrm>
                      <a:off x="0" y="0"/>
                      <a:ext cx="5396404" cy="2250615"/>
                    </a:xfrm>
                    <a:prstGeom prst="rect">
                      <a:avLst/>
                    </a:prstGeom>
                    <a:noFill/>
                    <a:ln>
                      <a:noFill/>
                    </a:ln>
                    <a:extLst>
                      <a:ext uri="{53640926-AAD7-44D8-BBD7-CCE9431645EC}">
                        <a14:shadowObscured xmlns:a14="http://schemas.microsoft.com/office/drawing/2010/main"/>
                      </a:ext>
                    </a:extLst>
                  </pic:spPr>
                </pic:pic>
              </a:graphicData>
            </a:graphic>
          </wp:inline>
        </w:drawing>
      </w:r>
    </w:p>
    <w:p w14:paraId="1C98B96B" w14:textId="06D4E55E" w:rsidR="006B26BF" w:rsidRPr="00C87D04" w:rsidRDefault="00A20C22" w:rsidP="00C87D04">
      <w:pPr>
        <w:pStyle w:val="aff9"/>
        <w:spacing w:line="360" w:lineRule="auto"/>
        <w:ind w:firstLineChars="0" w:firstLine="0"/>
        <w:jc w:val="center"/>
        <w:rPr>
          <w:rFonts w:asciiTheme="minorEastAsia" w:eastAsiaTheme="minorEastAsia" w:hAnsiTheme="minorEastAsia" w:hint="eastAsia"/>
          <w:sz w:val="21"/>
          <w:szCs w:val="21"/>
        </w:rPr>
      </w:pPr>
      <w:r w:rsidRPr="007B59D3">
        <w:rPr>
          <w:rFonts w:asciiTheme="minorEastAsia" w:eastAsiaTheme="minorEastAsia" w:hAnsiTheme="minorEastAsia" w:hint="eastAsia"/>
          <w:sz w:val="21"/>
          <w:szCs w:val="21"/>
        </w:rPr>
        <w:t>图</w:t>
      </w:r>
      <w:r w:rsidRPr="007B59D3">
        <w:rPr>
          <w:rFonts w:asciiTheme="minorEastAsia" w:eastAsiaTheme="minorEastAsia" w:hAnsiTheme="minorEastAsia"/>
          <w:sz w:val="21"/>
          <w:szCs w:val="21"/>
        </w:rPr>
        <w:fldChar w:fldCharType="begin"/>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hint="eastAsia"/>
          <w:sz w:val="21"/>
          <w:szCs w:val="21"/>
        </w:rPr>
        <w:instrText>SEQ 图表 \* ARABIC</w:instrText>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sz w:val="21"/>
          <w:szCs w:val="21"/>
        </w:rPr>
        <w:fldChar w:fldCharType="separate"/>
      </w:r>
      <w:r w:rsidR="006C142B">
        <w:rPr>
          <w:rFonts w:asciiTheme="minorEastAsia" w:eastAsiaTheme="minorEastAsia" w:hAnsiTheme="minorEastAsia" w:hint="eastAsia"/>
          <w:noProof/>
          <w:sz w:val="21"/>
          <w:szCs w:val="21"/>
        </w:rPr>
        <w:t>3</w:t>
      </w:r>
      <w:r w:rsidRPr="007B59D3">
        <w:rPr>
          <w:rFonts w:asciiTheme="minorEastAsia" w:eastAsiaTheme="minorEastAsia" w:hAnsiTheme="minorEastAsia"/>
          <w:sz w:val="21"/>
          <w:szCs w:val="21"/>
        </w:rPr>
        <w:fldChar w:fldCharType="end"/>
      </w:r>
      <w:r w:rsidRPr="007B59D3">
        <w:rPr>
          <w:rFonts w:asciiTheme="minorEastAsia" w:eastAsiaTheme="minorEastAsia" w:hAnsiTheme="minorEastAsia" w:hint="eastAsia"/>
          <w:sz w:val="21"/>
          <w:szCs w:val="21"/>
        </w:rPr>
        <w:t>-3</w:t>
      </w:r>
      <w:r w:rsidR="007B59D3">
        <w:rPr>
          <w:rFonts w:asciiTheme="minorEastAsia" w:eastAsiaTheme="minorEastAsia" w:hAnsiTheme="minorEastAsia" w:hint="eastAsia"/>
          <w:sz w:val="21"/>
          <w:szCs w:val="21"/>
        </w:rPr>
        <w:t xml:space="preserve"> </w:t>
      </w:r>
      <w:r w:rsidRPr="007B59D3">
        <w:rPr>
          <w:rFonts w:asciiTheme="minorEastAsia" w:eastAsiaTheme="minorEastAsia" w:hAnsiTheme="minorEastAsia" w:hint="eastAsia"/>
          <w:sz w:val="21"/>
          <w:szCs w:val="21"/>
        </w:rPr>
        <w:t>手指传感器分布图</w:t>
      </w:r>
    </w:p>
    <w:p w14:paraId="7E8F9E65" w14:textId="0FC00CC9" w:rsidR="009B49CB" w:rsidRDefault="009B49CB" w:rsidP="003B4FC0">
      <w:pPr>
        <w:widowControl/>
        <w:spacing w:line="360" w:lineRule="auto"/>
        <w:ind w:firstLineChars="0" w:firstLine="0"/>
        <w:jc w:val="left"/>
        <w:outlineLvl w:val="1"/>
        <w:rPr>
          <w:rFonts w:eastAsia="黑体" w:cs="Times New Roman"/>
          <w:sz w:val="28"/>
          <w:szCs w:val="28"/>
        </w:rPr>
      </w:pPr>
      <w:bookmarkStart w:id="44" w:name="_Toc199606590"/>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44"/>
    </w:p>
    <w:p w14:paraId="300F022E" w14:textId="5A958E7A" w:rsidR="001E2F82" w:rsidRPr="000144AB" w:rsidRDefault="001E2F82" w:rsidP="00FA41A3">
      <w:pPr>
        <w:widowControl/>
        <w:spacing w:line="360" w:lineRule="auto"/>
        <w:ind w:firstLine="480"/>
      </w:pPr>
      <w:r w:rsidRPr="000144AB">
        <w:lastRenderedPageBreak/>
        <w:t>柔性皮肤在灵巧手的触觉感知中扮演着至关重要的角色。我们的传感器对形变感知具有极高的灵敏度，但</w:t>
      </w:r>
      <w:r w:rsidR="00283800">
        <w:rPr>
          <w:rFonts w:hint="eastAsia"/>
        </w:rPr>
        <w:t>同时</w:t>
      </w:r>
      <w:r w:rsidRPr="000144AB">
        <w:t>也因其敏感性而</w:t>
      </w:r>
      <w:r w:rsidR="00283800">
        <w:rPr>
          <w:rFonts w:hint="eastAsia"/>
        </w:rPr>
        <w:t>很容</w:t>
      </w:r>
      <w:r w:rsidRPr="000144AB">
        <w:t>易受</w:t>
      </w:r>
      <w:r w:rsidR="00283800">
        <w:rPr>
          <w:rFonts w:hint="eastAsia"/>
        </w:rPr>
        <w:t>到</w:t>
      </w:r>
      <w:r w:rsidRPr="000144AB">
        <w:t>外界不利因素的破坏。柔性材料</w:t>
      </w:r>
      <w:r w:rsidR="00231814">
        <w:rPr>
          <w:rFonts w:hint="eastAsia"/>
        </w:rPr>
        <w:t>皮肤</w:t>
      </w:r>
      <w:r w:rsidRPr="000144AB">
        <w:t>能够高效传导形变和力，确保感知的精确性；同时，通过柔性材料</w:t>
      </w:r>
      <w:r w:rsidR="00231814">
        <w:rPr>
          <w:rFonts w:hint="eastAsia"/>
        </w:rPr>
        <w:t>皮肤</w:t>
      </w:r>
      <w:r w:rsidRPr="000144AB">
        <w:t>对传感器进行包裹，可显著增强内置传感器的防护能力，有效隔绝外界环境</w:t>
      </w:r>
      <w:r w:rsidR="00014126">
        <w:rPr>
          <w:rFonts w:hint="eastAsia"/>
        </w:rPr>
        <w:t>对于传感器</w:t>
      </w:r>
      <w:r w:rsidRPr="000144AB">
        <w:t>的影响，从而提升其稳定性和使用寿命。为此，我们计划</w:t>
      </w:r>
      <w:r w:rsidR="00D9334A">
        <w:rPr>
          <w:rFonts w:hint="eastAsia"/>
        </w:rPr>
        <w:t>试验</w:t>
      </w:r>
      <w:r w:rsidRPr="000144AB">
        <w:t>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w:t>
      </w:r>
      <w:r w:rsidR="00044852">
        <w:rPr>
          <w:rFonts w:hint="eastAsia"/>
        </w:rPr>
        <w:t>结合</w:t>
      </w:r>
      <w:r w:rsidRPr="000144AB">
        <w:t>人工塑形的方式构建柔性皮肤，适应复杂形状需求</w:t>
      </w:r>
      <w:r w:rsidR="007E3668">
        <w:rPr>
          <w:rFonts w:hint="eastAsia"/>
        </w:rPr>
        <w:t>。</w:t>
      </w:r>
    </w:p>
    <w:p w14:paraId="4AD3709B" w14:textId="1D89BE92" w:rsidR="001E2F82" w:rsidRDefault="001E2F82" w:rsidP="003B4FC0">
      <w:pPr>
        <w:widowControl/>
        <w:spacing w:line="360" w:lineRule="auto"/>
        <w:ind w:firstLineChars="0" w:firstLine="0"/>
        <w:jc w:val="left"/>
        <w:outlineLvl w:val="2"/>
      </w:pPr>
      <w:bookmarkStart w:id="45" w:name="_Toc199606591"/>
      <w:r>
        <w:rPr>
          <w:rFonts w:hint="eastAsia"/>
        </w:rPr>
        <w:t>3</w:t>
      </w:r>
      <w:r w:rsidRPr="00061018">
        <w:rPr>
          <w:rFonts w:hint="eastAsia"/>
        </w:rPr>
        <w:t>.3.1</w:t>
      </w:r>
      <w:r>
        <w:rPr>
          <w:rFonts w:hint="eastAsia"/>
        </w:rPr>
        <w:t>硅胶浇筑工艺制备柔性皮肤</w:t>
      </w:r>
      <w:bookmarkEnd w:id="45"/>
    </w:p>
    <w:p w14:paraId="63B4F6CB" w14:textId="3A371808" w:rsidR="002B3320" w:rsidRDefault="001E2F82" w:rsidP="003B4FC0">
      <w:pPr>
        <w:widowControl/>
        <w:spacing w:line="360" w:lineRule="auto"/>
        <w:ind w:firstLine="480"/>
        <w:jc w:val="left"/>
      </w:pPr>
      <w:r>
        <w:rPr>
          <w:rFonts w:hint="eastAsia"/>
        </w:rPr>
        <w:t>硅胶浇筑首先需要进行模具设计</w:t>
      </w:r>
      <w:r w:rsidR="00E415B8">
        <w:rPr>
          <w:rFonts w:hint="eastAsia"/>
        </w:rPr>
        <w:t>，图</w:t>
      </w:r>
      <w:r w:rsidR="00E415B8">
        <w:rPr>
          <w:rFonts w:hint="eastAsia"/>
        </w:rPr>
        <w:t>3-4</w:t>
      </w:r>
      <w:r w:rsidR="00E415B8">
        <w:rPr>
          <w:rFonts w:hint="eastAsia"/>
        </w:rPr>
        <w:t>为模具浇筑图</w:t>
      </w:r>
      <w:r>
        <w:rPr>
          <w:rFonts w:hint="eastAsia"/>
        </w:rPr>
        <w:t>。</w:t>
      </w:r>
    </w:p>
    <w:p w14:paraId="572AB0DB" w14:textId="77777777" w:rsidR="002B3320" w:rsidRDefault="002B3320" w:rsidP="002B3320">
      <w:pPr>
        <w:widowControl/>
        <w:spacing w:line="360" w:lineRule="auto"/>
        <w:ind w:firstLineChars="0" w:firstLine="0"/>
        <w:jc w:val="left"/>
      </w:pPr>
    </w:p>
    <w:p w14:paraId="6A06E56F" w14:textId="6F42558E" w:rsidR="002B3320" w:rsidRDefault="00066E06" w:rsidP="0021208C">
      <w:pPr>
        <w:widowControl/>
        <w:spacing w:line="360" w:lineRule="auto"/>
        <w:ind w:firstLineChars="0" w:firstLine="0"/>
        <w:jc w:val="center"/>
      </w:pPr>
      <w:r>
        <w:rPr>
          <w:noProof/>
        </w:rPr>
        <w:drawing>
          <wp:inline distT="0" distB="0" distL="0" distR="0" wp14:anchorId="17420960" wp14:editId="79CB97C0">
            <wp:extent cx="2344848" cy="518025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l="37322" r="37201"/>
                    <a:stretch/>
                  </pic:blipFill>
                  <pic:spPr bwMode="auto">
                    <a:xfrm>
                      <a:off x="0" y="0"/>
                      <a:ext cx="2366225" cy="5227480"/>
                    </a:xfrm>
                    <a:prstGeom prst="rect">
                      <a:avLst/>
                    </a:prstGeom>
                    <a:noFill/>
                    <a:ln>
                      <a:noFill/>
                    </a:ln>
                    <a:extLst>
                      <a:ext uri="{53640926-AAD7-44D8-BBD7-CCE9431645EC}">
                        <a14:shadowObscured xmlns:a14="http://schemas.microsoft.com/office/drawing/2010/main"/>
                      </a:ext>
                    </a:extLst>
                  </pic:spPr>
                </pic:pic>
              </a:graphicData>
            </a:graphic>
          </wp:inline>
        </w:drawing>
      </w:r>
    </w:p>
    <w:p w14:paraId="143ECDD5" w14:textId="3C0ECC2F" w:rsidR="00066E06" w:rsidRPr="007B59D3" w:rsidRDefault="00066E06" w:rsidP="00066E0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4</w:t>
      </w:r>
      <w:r w:rsidR="007B59D3">
        <w:rPr>
          <w:rFonts w:asciiTheme="minorEastAsia" w:hAnsiTheme="minorEastAsia" w:hint="eastAsia"/>
          <w:sz w:val="21"/>
          <w:szCs w:val="21"/>
        </w:rPr>
        <w:t xml:space="preserve"> </w:t>
      </w:r>
      <w:r w:rsidRPr="007B59D3">
        <w:rPr>
          <w:rFonts w:asciiTheme="minorEastAsia" w:hAnsiTheme="minorEastAsia" w:hint="eastAsia"/>
          <w:sz w:val="21"/>
          <w:szCs w:val="21"/>
        </w:rPr>
        <w:t>模具浇筑图</w:t>
      </w:r>
    </w:p>
    <w:p w14:paraId="4C8466A5" w14:textId="306CC0BC" w:rsidR="001E2F82" w:rsidRDefault="006456D7" w:rsidP="00FA41A3">
      <w:pPr>
        <w:widowControl/>
        <w:spacing w:line="360" w:lineRule="auto"/>
        <w:ind w:firstLine="480"/>
      </w:pPr>
      <w:r>
        <w:rPr>
          <w:rFonts w:hint="eastAsia"/>
        </w:rPr>
        <w:lastRenderedPageBreak/>
        <w:t>如图</w:t>
      </w:r>
      <w:r w:rsidR="00E64F74">
        <w:rPr>
          <w:rFonts w:hint="eastAsia"/>
        </w:rPr>
        <w:t>3-4</w:t>
      </w:r>
      <w:r w:rsidR="00E64F74">
        <w:rPr>
          <w:rFonts w:hint="eastAsia"/>
        </w:rPr>
        <w:t>（</w:t>
      </w:r>
      <w:r w:rsidR="00E64F74">
        <w:rPr>
          <w:rFonts w:hint="eastAsia"/>
        </w:rPr>
        <w:t>a</w:t>
      </w:r>
      <w:r w:rsidR="00E64F74">
        <w:rPr>
          <w:rFonts w:hint="eastAsia"/>
        </w:rPr>
        <w:t>）</w:t>
      </w:r>
      <w:r w:rsidR="001E2F82">
        <w:rPr>
          <w:rFonts w:hint="eastAsia"/>
        </w:rPr>
        <w:t>，为设计的模具</w:t>
      </w:r>
      <w:r w:rsidR="00D86C82">
        <w:rPr>
          <w:rFonts w:hint="eastAsia"/>
        </w:rPr>
        <w:t>底座</w:t>
      </w:r>
      <w:r w:rsidR="008F44FB">
        <w:rPr>
          <w:rFonts w:hint="eastAsia"/>
        </w:rPr>
        <w:t>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26137FC4" w:rsidR="001A5928" w:rsidRPr="001A5928" w:rsidRDefault="001A5928" w:rsidP="00FA41A3">
      <w:pPr>
        <w:widowControl/>
        <w:spacing w:line="360" w:lineRule="auto"/>
        <w:ind w:firstLine="480"/>
      </w:pPr>
      <w:r w:rsidRPr="001A5928">
        <w:t>图</w:t>
      </w:r>
      <w:r w:rsidRPr="001A5928">
        <w:t>3-4</w:t>
      </w:r>
      <w:r w:rsidRPr="001A5928">
        <w:t>（</w:t>
      </w:r>
      <w:r w:rsidRPr="001A5928">
        <w:t>b</w:t>
      </w:r>
      <w:r w:rsidRPr="001A5928">
        <w:t>）展示了设计的手指浇筑模具</w:t>
      </w:r>
      <w:r w:rsidR="00170D52">
        <w:rPr>
          <w:rFonts w:hint="eastAsia"/>
        </w:rPr>
        <w:t>上</w:t>
      </w:r>
      <w:r w:rsidRPr="001A5928">
        <w:t>盖的示意图。模具</w:t>
      </w:r>
      <w:r w:rsidR="00CB30B5">
        <w:rPr>
          <w:rFonts w:hint="eastAsia"/>
        </w:rPr>
        <w:t>上</w:t>
      </w:r>
      <w:r w:rsidRPr="001A5928">
        <w:t>盖的整体结构与模具底</w:t>
      </w:r>
      <w:r w:rsidR="00CB30B5">
        <w:rPr>
          <w:rFonts w:hint="eastAsia"/>
        </w:rPr>
        <w:t>座</w:t>
      </w:r>
      <w:r w:rsidRPr="001A5928">
        <w:t>呈镜像对称，但区别在于，每个手指凹槽的底部设有开孔。这些孔洞用于在手指放置到位后，将硅胶注入模具内部进行浇筑。</w:t>
      </w:r>
    </w:p>
    <w:p w14:paraId="33E2925B" w14:textId="7AA32F0B" w:rsidR="002D7111" w:rsidRDefault="00085AA5" w:rsidP="00FA41A3">
      <w:pPr>
        <w:widowControl/>
        <w:spacing w:line="360" w:lineRule="auto"/>
        <w:ind w:firstLine="480"/>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52695712" w14:textId="0EBC8AEF" w:rsidR="006456D7" w:rsidRPr="00942868" w:rsidRDefault="00912F6F" w:rsidP="00FA41A3">
      <w:pPr>
        <w:widowControl/>
        <w:spacing w:line="360" w:lineRule="auto"/>
        <w:ind w:firstLine="480"/>
      </w:pPr>
      <w:r w:rsidRPr="00912F6F">
        <w:t>浇筑采用零度硅胶，操作方法如下：先取适量硅胶</w:t>
      </w:r>
      <w:r w:rsidRPr="00912F6F">
        <w:t>A</w:t>
      </w:r>
      <w:r w:rsidRPr="00912F6F">
        <w:t>胶置于容器</w:t>
      </w:r>
      <w:r w:rsidR="00C234B4">
        <w:rPr>
          <w:rFonts w:hint="eastAsia"/>
        </w:rPr>
        <w:t>烧杯</w:t>
      </w:r>
      <w:r w:rsidRPr="00912F6F">
        <w:t>中，再加入等量的硅胶</w:t>
      </w:r>
      <w:r w:rsidRPr="00912F6F">
        <w:t>B</w:t>
      </w:r>
      <w:r w:rsidRPr="00912F6F">
        <w:t>胶，充分搅拌均匀后，将混合好的硅胶从模具的孔洞中倒入。静置一段时间，待硅胶凝固成型</w:t>
      </w:r>
      <w:r w:rsidR="00CB3EE3">
        <w:rPr>
          <w:rFonts w:hint="eastAsia"/>
        </w:rPr>
        <w:t>，然后再将模具脱离开</w:t>
      </w:r>
      <w:r w:rsidR="00133ECA">
        <w:rPr>
          <w:rFonts w:hint="eastAsia"/>
        </w:rPr>
        <w:t>即可完成浇筑皮肤的制作</w:t>
      </w:r>
      <w:r>
        <w:rPr>
          <w:rFonts w:hint="eastAsia"/>
        </w:rPr>
        <w:t>。</w:t>
      </w:r>
    </w:p>
    <w:p w14:paraId="5B57C569" w14:textId="2A124044" w:rsidR="000144AB" w:rsidRDefault="001E2F82" w:rsidP="003B4FC0">
      <w:pPr>
        <w:widowControl/>
        <w:spacing w:line="360" w:lineRule="auto"/>
        <w:ind w:firstLineChars="0" w:firstLine="0"/>
        <w:jc w:val="left"/>
        <w:outlineLvl w:val="2"/>
      </w:pPr>
      <w:bookmarkStart w:id="46" w:name="_Toc199606592"/>
      <w:r>
        <w:rPr>
          <w:rFonts w:hint="eastAsia"/>
        </w:rPr>
        <w:t>3.3.2</w:t>
      </w:r>
      <w:r>
        <w:rPr>
          <w:rFonts w:hint="eastAsia"/>
        </w:rPr>
        <w:t>室温固化硅</w:t>
      </w:r>
      <w:r w:rsidR="000C1A2E">
        <w:rPr>
          <w:rFonts w:hint="eastAsia"/>
        </w:rPr>
        <w:t>硅</w:t>
      </w:r>
      <w:r>
        <w:rPr>
          <w:rFonts w:hint="eastAsia"/>
        </w:rPr>
        <w:t>胶制备柔性皮肤</w:t>
      </w:r>
      <w:bookmarkEnd w:id="46"/>
    </w:p>
    <w:p w14:paraId="12F0737C" w14:textId="77777777" w:rsidR="00014F92" w:rsidRDefault="0055447C" w:rsidP="003B4FC0">
      <w:pPr>
        <w:widowControl/>
        <w:spacing w:line="360" w:lineRule="auto"/>
        <w:ind w:firstLine="480"/>
        <w:jc w:val="left"/>
      </w:pPr>
      <w:r w:rsidRPr="0055447C">
        <w:t>图</w:t>
      </w:r>
      <w:r w:rsidRPr="0055447C">
        <w:t>3-</w:t>
      </w:r>
      <w:r w:rsidR="000678AA">
        <w:rPr>
          <w:rFonts w:hint="eastAsia"/>
        </w:rPr>
        <w:t>5</w:t>
      </w:r>
      <w:r w:rsidRPr="0055447C">
        <w:t>展示了使用室温固化硅橡胶制作柔性皮肤的示意图</w:t>
      </w:r>
      <w:r w:rsidR="00014F92">
        <w:rPr>
          <w:rFonts w:hint="eastAsia"/>
        </w:rPr>
        <w:t>。</w:t>
      </w:r>
    </w:p>
    <w:p w14:paraId="1DD1405B" w14:textId="77777777" w:rsidR="0037221D" w:rsidRDefault="0037221D" w:rsidP="0037221D">
      <w:pPr>
        <w:widowControl/>
        <w:spacing w:line="360" w:lineRule="auto"/>
        <w:ind w:firstLineChars="0" w:firstLine="0"/>
        <w:jc w:val="left"/>
      </w:pPr>
    </w:p>
    <w:p w14:paraId="406605DD" w14:textId="77777777" w:rsidR="00014F92" w:rsidRDefault="00014F92" w:rsidP="00901C43">
      <w:pPr>
        <w:widowControl/>
        <w:spacing w:line="360" w:lineRule="auto"/>
        <w:ind w:firstLineChars="0" w:firstLine="0"/>
        <w:jc w:val="center"/>
      </w:pPr>
      <w:r>
        <w:rPr>
          <w:rFonts w:hint="eastAsia"/>
          <w:noProof/>
        </w:rPr>
        <w:drawing>
          <wp:inline distT="0" distB="0" distL="0" distR="0" wp14:anchorId="002A9AF0" wp14:editId="068EEE3E">
            <wp:extent cx="6063176" cy="257197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a:extLst>
                        <a:ext uri="{28A0092B-C50C-407E-A947-70E740481C1C}">
                          <a14:useLocalDpi xmlns:a14="http://schemas.microsoft.com/office/drawing/2010/main" val="0"/>
                        </a:ext>
                      </a:extLst>
                    </a:blip>
                    <a:srcRect t="12841" b="11793"/>
                    <a:stretch/>
                  </pic:blipFill>
                  <pic:spPr bwMode="auto">
                    <a:xfrm>
                      <a:off x="0" y="0"/>
                      <a:ext cx="6075061" cy="2577013"/>
                    </a:xfrm>
                    <a:prstGeom prst="rect">
                      <a:avLst/>
                    </a:prstGeom>
                    <a:noFill/>
                    <a:ln>
                      <a:noFill/>
                    </a:ln>
                    <a:extLst>
                      <a:ext uri="{53640926-AAD7-44D8-BBD7-CCE9431645EC}">
                        <a14:shadowObscured xmlns:a14="http://schemas.microsoft.com/office/drawing/2010/main"/>
                      </a:ext>
                    </a:extLst>
                  </pic:spPr>
                </pic:pic>
              </a:graphicData>
            </a:graphic>
          </wp:inline>
        </w:drawing>
      </w:r>
    </w:p>
    <w:p w14:paraId="3BD0894D" w14:textId="50934018" w:rsidR="00901C43" w:rsidRPr="007B59D3" w:rsidRDefault="00901C43" w:rsidP="00901C43">
      <w:pPr>
        <w:widowControl/>
        <w:spacing w:line="360" w:lineRule="auto"/>
        <w:ind w:firstLine="42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5</w:t>
      </w:r>
      <w:r w:rsid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室温固化橡胶制作皮肤</w:t>
      </w:r>
    </w:p>
    <w:p w14:paraId="4E3F62EA" w14:textId="0B56EC2B" w:rsidR="0055447C" w:rsidRPr="0055447C" w:rsidRDefault="0055447C" w:rsidP="00014F92">
      <w:pPr>
        <w:widowControl/>
        <w:spacing w:line="360" w:lineRule="auto"/>
        <w:ind w:firstLineChars="0" w:firstLine="0"/>
        <w:jc w:val="left"/>
      </w:pPr>
      <w:r w:rsidRPr="0055447C">
        <w:t>布置步骤如下：</w:t>
      </w:r>
    </w:p>
    <w:p w14:paraId="70C28F69" w14:textId="5AB713FA" w:rsidR="0055447C" w:rsidRPr="0055447C" w:rsidRDefault="0055447C" w:rsidP="00FA41A3">
      <w:pPr>
        <w:pStyle w:val="a4"/>
        <w:widowControl/>
        <w:numPr>
          <w:ilvl w:val="0"/>
          <w:numId w:val="22"/>
        </w:numPr>
        <w:spacing w:line="360" w:lineRule="auto"/>
        <w:ind w:left="0" w:firstLineChars="0" w:firstLine="0"/>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FA41A3">
      <w:pPr>
        <w:pStyle w:val="a4"/>
        <w:widowControl/>
        <w:numPr>
          <w:ilvl w:val="0"/>
          <w:numId w:val="22"/>
        </w:numPr>
        <w:spacing w:line="360" w:lineRule="auto"/>
        <w:ind w:left="0" w:firstLineChars="0" w:firstLine="0"/>
      </w:pPr>
      <w:r w:rsidRPr="0055447C">
        <w:t>在指骨表面涂抹室温固化硅橡胶，覆盖应变片传感器和</w:t>
      </w:r>
      <w:r w:rsidRPr="0055447C">
        <w:t>PVDF</w:t>
      </w:r>
      <w:r w:rsidRPr="0055447C">
        <w:t>传感器。</w:t>
      </w:r>
    </w:p>
    <w:p w14:paraId="125262EA" w14:textId="19383D48" w:rsidR="0055447C" w:rsidRPr="0055447C" w:rsidRDefault="0055447C" w:rsidP="00FA41A3">
      <w:pPr>
        <w:pStyle w:val="a4"/>
        <w:widowControl/>
        <w:numPr>
          <w:ilvl w:val="0"/>
          <w:numId w:val="22"/>
        </w:numPr>
        <w:spacing w:line="360" w:lineRule="auto"/>
        <w:ind w:left="0" w:firstLineChars="0" w:firstLine="0"/>
      </w:pPr>
      <w:r w:rsidRPr="0055447C">
        <w:t>等待硅胶固化成型。</w:t>
      </w:r>
    </w:p>
    <w:p w14:paraId="7DA9685F" w14:textId="51CE7AC3" w:rsidR="0055447C" w:rsidRPr="0055447C" w:rsidRDefault="0055447C" w:rsidP="00FA41A3">
      <w:pPr>
        <w:pStyle w:val="a4"/>
        <w:widowControl/>
        <w:numPr>
          <w:ilvl w:val="0"/>
          <w:numId w:val="22"/>
        </w:numPr>
        <w:spacing w:line="360" w:lineRule="auto"/>
        <w:ind w:left="0" w:firstLineChars="0" w:firstLine="0"/>
      </w:pPr>
      <w:r w:rsidRPr="0055447C">
        <w:lastRenderedPageBreak/>
        <w:t>将指尖传感器的引线引导至指腹关节背面。</w:t>
      </w:r>
    </w:p>
    <w:p w14:paraId="6715FBA5" w14:textId="414EE5FB" w:rsidR="0055447C" w:rsidRPr="0055447C" w:rsidRDefault="0055447C" w:rsidP="00FA41A3">
      <w:pPr>
        <w:pStyle w:val="a4"/>
        <w:widowControl/>
        <w:numPr>
          <w:ilvl w:val="0"/>
          <w:numId w:val="22"/>
        </w:numPr>
        <w:spacing w:line="360" w:lineRule="auto"/>
        <w:ind w:left="0" w:firstLineChars="0" w:firstLine="0"/>
      </w:pPr>
      <w:r w:rsidRPr="0055447C">
        <w:t>在指腹部位缠绕一圈保鲜膜。</w:t>
      </w:r>
    </w:p>
    <w:p w14:paraId="1F8C1EB9" w14:textId="27826D67" w:rsidR="00912F6F" w:rsidRDefault="0055447C" w:rsidP="00FA41A3">
      <w:pPr>
        <w:pStyle w:val="a4"/>
        <w:widowControl/>
        <w:numPr>
          <w:ilvl w:val="0"/>
          <w:numId w:val="22"/>
        </w:numPr>
        <w:spacing w:line="360" w:lineRule="auto"/>
        <w:ind w:left="0" w:firstLineChars="0" w:firstLine="0"/>
      </w:pPr>
      <w:r w:rsidRPr="0055447C">
        <w:t>重复上述步骤，在指腹部位布置传感器并制作柔性皮肤。</w:t>
      </w:r>
    </w:p>
    <w:p w14:paraId="4F021A0E" w14:textId="71E57393" w:rsidR="009B49CB" w:rsidRDefault="000144AB" w:rsidP="003B4FC0">
      <w:pPr>
        <w:widowControl/>
        <w:spacing w:line="360" w:lineRule="auto"/>
        <w:ind w:firstLineChars="0" w:firstLine="0"/>
        <w:jc w:val="left"/>
        <w:outlineLvl w:val="2"/>
      </w:pPr>
      <w:bookmarkStart w:id="47" w:name="_Toc199606593"/>
      <w:r>
        <w:rPr>
          <w:rFonts w:hint="eastAsia"/>
        </w:rPr>
        <w:t>3.3.3</w:t>
      </w:r>
      <w:r w:rsidR="001E2F82">
        <w:rPr>
          <w:rFonts w:hint="eastAsia"/>
        </w:rPr>
        <w:t>方案对比与最终选型</w:t>
      </w:r>
      <w:bookmarkEnd w:id="47"/>
    </w:p>
    <w:p w14:paraId="48C018D8" w14:textId="50CF6AED" w:rsidR="0055447C" w:rsidRDefault="0055447C" w:rsidP="00FA41A3">
      <w:pPr>
        <w:widowControl/>
        <w:spacing w:line="360" w:lineRule="auto"/>
        <w:ind w:firstLine="480"/>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FA41A3">
      <w:pPr>
        <w:widowControl/>
        <w:spacing w:line="360" w:lineRule="auto"/>
        <w:ind w:firstLine="480"/>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3E1C96">
      <w:pPr>
        <w:widowControl/>
        <w:spacing w:line="360" w:lineRule="auto"/>
        <w:ind w:firstLineChars="0" w:firstLine="0"/>
        <w:jc w:val="left"/>
      </w:pPr>
    </w:p>
    <w:p w14:paraId="2CC93627" w14:textId="55A1AC39" w:rsidR="003E1C96" w:rsidRDefault="003132F0" w:rsidP="003132F0">
      <w:pPr>
        <w:widowControl/>
        <w:spacing w:line="360" w:lineRule="auto"/>
        <w:ind w:firstLineChars="0" w:firstLine="0"/>
        <w:jc w:val="center"/>
      </w:pPr>
      <w:r>
        <w:rPr>
          <w:noProof/>
        </w:rPr>
        <w:drawing>
          <wp:inline distT="0" distB="0" distL="0" distR="0" wp14:anchorId="0A968717" wp14:editId="01A7588E">
            <wp:extent cx="5591908" cy="2984840"/>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a:extLst>
                        <a:ext uri="{28A0092B-C50C-407E-A947-70E740481C1C}">
                          <a14:useLocalDpi xmlns:a14="http://schemas.microsoft.com/office/drawing/2010/main" val="0"/>
                        </a:ext>
                      </a:extLst>
                    </a:blip>
                    <a:srcRect l="6756" t="14104" r="7548" b="4625"/>
                    <a:stretch/>
                  </pic:blipFill>
                  <pic:spPr bwMode="auto">
                    <a:xfrm>
                      <a:off x="0" y="0"/>
                      <a:ext cx="5616382" cy="2997903"/>
                    </a:xfrm>
                    <a:prstGeom prst="rect">
                      <a:avLst/>
                    </a:prstGeom>
                    <a:noFill/>
                    <a:ln>
                      <a:noFill/>
                    </a:ln>
                    <a:extLst>
                      <a:ext uri="{53640926-AAD7-44D8-BBD7-CCE9431645EC}">
                        <a14:shadowObscured xmlns:a14="http://schemas.microsoft.com/office/drawing/2010/main"/>
                      </a:ext>
                    </a:extLst>
                  </pic:spPr>
                </pic:pic>
              </a:graphicData>
            </a:graphic>
          </wp:inline>
        </w:drawing>
      </w:r>
    </w:p>
    <w:p w14:paraId="070B34E0" w14:textId="53F83C42" w:rsidR="00301416" w:rsidRPr="007B59D3" w:rsidRDefault="00301416" w:rsidP="0030141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6 两种柔性皮肤制作方案对比</w:t>
      </w:r>
    </w:p>
    <w:p w14:paraId="46CE2679" w14:textId="2864E7B9" w:rsidR="001E2F82" w:rsidRPr="00061018" w:rsidRDefault="000C1A2E" w:rsidP="000A0D61">
      <w:pPr>
        <w:widowControl/>
        <w:spacing w:line="360" w:lineRule="auto"/>
        <w:ind w:firstLine="480"/>
        <w:jc w:val="left"/>
      </w:pPr>
      <w:r>
        <w:rPr>
          <w:rFonts w:hint="eastAsia"/>
        </w:rPr>
        <w:lastRenderedPageBreak/>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r w:rsidR="003619ED">
        <w:rPr>
          <w:rFonts w:hint="eastAsia"/>
        </w:rPr>
        <w:t>。</w:t>
      </w:r>
    </w:p>
    <w:p w14:paraId="1EAE7869" w14:textId="62D925E8" w:rsidR="009B49CB" w:rsidRDefault="009B49CB" w:rsidP="003B4FC0">
      <w:pPr>
        <w:widowControl/>
        <w:spacing w:line="360" w:lineRule="auto"/>
        <w:ind w:firstLineChars="0" w:firstLine="0"/>
        <w:jc w:val="left"/>
        <w:outlineLvl w:val="1"/>
        <w:rPr>
          <w:rFonts w:eastAsia="黑体" w:cs="Times New Roman"/>
          <w:sz w:val="28"/>
          <w:szCs w:val="28"/>
        </w:rPr>
      </w:pPr>
      <w:bookmarkStart w:id="48" w:name="_Toc199606594"/>
      <w:r w:rsidRPr="000832CB">
        <w:rPr>
          <w:rFonts w:eastAsia="黑体" w:cs="Times New Roman" w:hint="eastAsia"/>
          <w:sz w:val="28"/>
          <w:szCs w:val="28"/>
        </w:rPr>
        <w:t>3.4</w:t>
      </w:r>
      <w:r w:rsidRPr="000832CB">
        <w:rPr>
          <w:rFonts w:eastAsia="黑体" w:cs="Times New Roman" w:hint="eastAsia"/>
          <w:sz w:val="28"/>
          <w:szCs w:val="28"/>
        </w:rPr>
        <w:t>触觉信号</w:t>
      </w:r>
      <w:r w:rsidR="0078781B">
        <w:rPr>
          <w:rFonts w:eastAsia="黑体" w:cs="Times New Roman" w:hint="eastAsia"/>
          <w:sz w:val="28"/>
          <w:szCs w:val="28"/>
        </w:rPr>
        <w:t>质量</w:t>
      </w:r>
      <w:r w:rsidRPr="000832CB">
        <w:rPr>
          <w:rFonts w:eastAsia="黑体" w:cs="Times New Roman" w:hint="eastAsia"/>
          <w:sz w:val="28"/>
          <w:szCs w:val="28"/>
        </w:rPr>
        <w:t>测试</w:t>
      </w:r>
      <w:r w:rsidR="00D22DFF">
        <w:rPr>
          <w:rFonts w:eastAsia="黑体" w:cs="Times New Roman" w:hint="eastAsia"/>
          <w:sz w:val="28"/>
          <w:szCs w:val="28"/>
        </w:rPr>
        <w:t>分析</w:t>
      </w:r>
      <w:bookmarkEnd w:id="48"/>
    </w:p>
    <w:p w14:paraId="0CD313B4" w14:textId="33592EE8" w:rsidR="003132F0" w:rsidRPr="00371713" w:rsidRDefault="003132F0" w:rsidP="003132F0">
      <w:pPr>
        <w:widowControl/>
        <w:spacing w:line="360" w:lineRule="auto"/>
        <w:ind w:firstLine="480"/>
      </w:pPr>
      <w:r w:rsidRPr="00371713">
        <w:rPr>
          <w:rFonts w:hint="eastAsia"/>
        </w:rPr>
        <w:t>在表面柔性皮肤制作完成后，为确保在制作期间对于</w:t>
      </w:r>
      <w:r w:rsidR="007315C8" w:rsidRPr="00371713">
        <w:rPr>
          <w:rFonts w:hint="eastAsia"/>
        </w:rPr>
        <w:t>触觉敏感单元</w:t>
      </w:r>
      <w:r w:rsidR="00527C1C" w:rsidRPr="00371713">
        <w:rPr>
          <w:rFonts w:hint="eastAsia"/>
        </w:rPr>
        <w:t>以及信号传输线未造成损坏</w:t>
      </w:r>
      <w:r w:rsidR="004A43AF">
        <w:rPr>
          <w:rFonts w:hint="eastAsia"/>
        </w:rPr>
        <w:t>从而</w:t>
      </w:r>
      <w:r w:rsidR="00527C1C" w:rsidRPr="00371713">
        <w:rPr>
          <w:rFonts w:hint="eastAsia"/>
        </w:rPr>
        <w:t>导致信号无法产生和传递，</w:t>
      </w:r>
      <w:r w:rsidR="00DB67A2" w:rsidRPr="00371713">
        <w:rPr>
          <w:rFonts w:hint="eastAsia"/>
        </w:rPr>
        <w:t>需要对</w:t>
      </w:r>
      <w:r w:rsidR="00EB58B8" w:rsidRPr="00371713">
        <w:rPr>
          <w:rFonts w:hint="eastAsia"/>
        </w:rPr>
        <w:t>布置柔性皮肤的传感器进行信号质量分析测试，</w:t>
      </w:r>
      <w:r w:rsidR="004D604C" w:rsidRPr="00371713">
        <w:rPr>
          <w:rFonts w:hint="eastAsia"/>
        </w:rPr>
        <w:t>本小节将对于制作完成的</w:t>
      </w:r>
      <w:r w:rsidR="004D604C" w:rsidRPr="00371713">
        <w:rPr>
          <w:rFonts w:hint="eastAsia"/>
        </w:rPr>
        <w:t>PVDF</w:t>
      </w:r>
      <w:r w:rsidR="004D604C" w:rsidRPr="00371713">
        <w:rPr>
          <w:rFonts w:hint="eastAsia"/>
        </w:rPr>
        <w:t>动态力传感器和</w:t>
      </w:r>
      <w:r w:rsidR="00371713" w:rsidRPr="00371713">
        <w:rPr>
          <w:rFonts w:hint="eastAsia"/>
        </w:rPr>
        <w:t>应变片静态力传感器进行信号质量测试分析。</w:t>
      </w:r>
    </w:p>
    <w:p w14:paraId="264E0826" w14:textId="5F500F9D" w:rsidR="009B49CB" w:rsidRDefault="009B49CB" w:rsidP="003B4FC0">
      <w:pPr>
        <w:widowControl/>
        <w:spacing w:line="360" w:lineRule="auto"/>
        <w:ind w:firstLineChars="0" w:firstLine="0"/>
        <w:jc w:val="left"/>
        <w:outlineLvl w:val="2"/>
      </w:pPr>
      <w:bookmarkStart w:id="49" w:name="_Toc199606595"/>
      <w:r>
        <w:rPr>
          <w:rFonts w:hint="eastAsia"/>
        </w:rPr>
        <w:t>3</w:t>
      </w:r>
      <w:r w:rsidRPr="00026A69">
        <w:rPr>
          <w:rFonts w:hint="eastAsia"/>
        </w:rPr>
        <w:t>.4.1</w:t>
      </w:r>
      <w:r>
        <w:rPr>
          <w:rFonts w:hint="eastAsia"/>
        </w:rPr>
        <w:t>应变片静态力传感器信号测试分析</w:t>
      </w:r>
      <w:bookmarkEnd w:id="49"/>
    </w:p>
    <w:p w14:paraId="414BFF9B" w14:textId="71AD2B96" w:rsidR="00F81F77" w:rsidRDefault="00F81F77" w:rsidP="003B4FC0">
      <w:pPr>
        <w:widowControl/>
        <w:spacing w:line="360" w:lineRule="auto"/>
        <w:ind w:firstLine="480"/>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3B4FC0">
      <w:pPr>
        <w:widowControl/>
        <w:spacing w:line="360" w:lineRule="auto"/>
        <w:ind w:firstLine="480"/>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4E7AE0">
      <w:pPr>
        <w:widowControl/>
        <w:spacing w:line="360" w:lineRule="auto"/>
        <w:ind w:firstLineChars="0" w:firstLine="0"/>
        <w:jc w:val="center"/>
      </w:pPr>
      <w:r>
        <w:rPr>
          <w:noProof/>
        </w:rPr>
        <w:drawing>
          <wp:inline distT="0" distB="0" distL="0" distR="0" wp14:anchorId="6924EB07" wp14:editId="6ADAEDDC">
            <wp:extent cx="2165388" cy="3779379"/>
            <wp:effectExtent l="0" t="6668"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1218" b="885"/>
                    <a:stretch/>
                  </pic:blipFill>
                  <pic:spPr bwMode="auto">
                    <a:xfrm rot="5400000">
                      <a:off x="0" y="0"/>
                      <a:ext cx="2189633" cy="3821696"/>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E02EFD3" w:rsidR="00D9773D" w:rsidRPr="007B59D3" w:rsidRDefault="00D9773D" w:rsidP="004E7AE0">
      <w:pPr>
        <w:widowControl/>
        <w:spacing w:line="360" w:lineRule="auto"/>
        <w:ind w:firstLineChars="0" w:firstLine="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7</w:t>
      </w:r>
      <w:r w:rsidR="007B59D3" w:rsidRP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电阻应变片测试</w:t>
      </w:r>
    </w:p>
    <w:p w14:paraId="0881BBD3" w14:textId="06E185FF" w:rsidR="00F95243" w:rsidRDefault="009B49CB" w:rsidP="003B4FC0">
      <w:pPr>
        <w:widowControl/>
        <w:spacing w:line="360" w:lineRule="auto"/>
        <w:ind w:firstLineChars="0" w:firstLine="0"/>
        <w:jc w:val="left"/>
        <w:outlineLvl w:val="2"/>
      </w:pPr>
      <w:bookmarkStart w:id="50" w:name="_Toc199606596"/>
      <w:r>
        <w:rPr>
          <w:rFonts w:hint="eastAsia"/>
        </w:rPr>
        <w:lastRenderedPageBreak/>
        <w:t>3.4.2 PVDF</w:t>
      </w:r>
      <w:r>
        <w:rPr>
          <w:rFonts w:hint="eastAsia"/>
        </w:rPr>
        <w:t>动态力传感器信号测试分析</w:t>
      </w:r>
      <w:bookmarkEnd w:id="50"/>
    </w:p>
    <w:p w14:paraId="1CD27D55" w14:textId="4DA3E08C" w:rsidR="009B49CB" w:rsidRDefault="00F84777" w:rsidP="003B4FC0">
      <w:pPr>
        <w:widowControl/>
        <w:spacing w:line="360" w:lineRule="auto"/>
        <w:ind w:firstLine="480"/>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F0D49">
      <w:pPr>
        <w:widowControl/>
        <w:spacing w:line="360" w:lineRule="auto"/>
        <w:ind w:firstLine="480"/>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ED7742">
      <w:pPr>
        <w:widowControl/>
        <w:spacing w:line="360" w:lineRule="auto"/>
        <w:ind w:firstLineChars="0" w:firstLine="0"/>
        <w:jc w:val="center"/>
      </w:pPr>
      <w:r>
        <w:rPr>
          <w:noProof/>
        </w:rPr>
        <w:drawing>
          <wp:inline distT="0" distB="0" distL="0" distR="0" wp14:anchorId="458E3188" wp14:editId="7133625D">
            <wp:extent cx="4353951" cy="2442744"/>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77279" cy="2455832"/>
                    </a:xfrm>
                    <a:prstGeom prst="rect">
                      <a:avLst/>
                    </a:prstGeom>
                    <a:noFill/>
                    <a:ln>
                      <a:noFill/>
                    </a:ln>
                  </pic:spPr>
                </pic:pic>
              </a:graphicData>
            </a:graphic>
          </wp:inline>
        </w:drawing>
      </w:r>
    </w:p>
    <w:p w14:paraId="2981747B" w14:textId="56A3E6D9" w:rsidR="003856E0" w:rsidRPr="007B59D3" w:rsidRDefault="00B94B13" w:rsidP="003856E0">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 xml:space="preserve">图3-8 </w:t>
      </w:r>
      <w:r w:rsidR="007B59D3" w:rsidRPr="007B59D3">
        <w:rPr>
          <w:rFonts w:asciiTheme="minorEastAsia" w:hAnsiTheme="minorEastAsia" w:hint="eastAsia"/>
          <w:sz w:val="21"/>
          <w:szCs w:val="21"/>
        </w:rPr>
        <w:t>动态</w:t>
      </w:r>
      <w:r w:rsidRPr="007B59D3">
        <w:rPr>
          <w:rFonts w:asciiTheme="minorEastAsia" w:hAnsiTheme="minorEastAsia" w:hint="eastAsia"/>
          <w:sz w:val="21"/>
          <w:szCs w:val="21"/>
        </w:rPr>
        <w:t>PVDF传感器测试</w:t>
      </w:r>
    </w:p>
    <w:p w14:paraId="2FC0FF44" w14:textId="011E2CBA" w:rsidR="003856E0" w:rsidRDefault="003856E0" w:rsidP="00A150EA">
      <w:pPr>
        <w:widowControl/>
        <w:spacing w:line="360" w:lineRule="auto"/>
        <w:ind w:firstLineChars="0" w:firstLine="0"/>
        <w:jc w:val="left"/>
        <w:outlineLvl w:val="1"/>
        <w:rPr>
          <w:rFonts w:eastAsia="黑体" w:cs="Times New Roman"/>
          <w:sz w:val="28"/>
          <w:szCs w:val="28"/>
        </w:rPr>
      </w:pPr>
      <w:bookmarkStart w:id="51" w:name="_Toc199606597"/>
      <w:r w:rsidRPr="003856E0">
        <w:rPr>
          <w:rFonts w:eastAsia="黑体" w:cs="Times New Roman" w:hint="eastAsia"/>
          <w:sz w:val="28"/>
          <w:szCs w:val="28"/>
        </w:rPr>
        <w:t>3.5</w:t>
      </w:r>
      <w:r w:rsidRPr="003856E0">
        <w:rPr>
          <w:rFonts w:eastAsia="黑体" w:cs="Times New Roman" w:hint="eastAsia"/>
          <w:sz w:val="28"/>
          <w:szCs w:val="28"/>
        </w:rPr>
        <w:t>本章小结</w:t>
      </w:r>
      <w:bookmarkEnd w:id="51"/>
    </w:p>
    <w:p w14:paraId="1F4C7813" w14:textId="58CC8F74" w:rsidR="003856E0" w:rsidRPr="00EB6310" w:rsidRDefault="00EB6310" w:rsidP="00EB6310">
      <w:pPr>
        <w:widowControl/>
        <w:spacing w:line="360" w:lineRule="auto"/>
        <w:ind w:firstLine="480"/>
      </w:pPr>
      <w:r w:rsidRPr="00EB6310">
        <w:rPr>
          <w:rFonts w:hint="eastAsia"/>
        </w:rPr>
        <w:t>本章介绍了</w:t>
      </w:r>
      <w:r>
        <w:rPr>
          <w:rFonts w:hint="eastAsia"/>
        </w:rPr>
        <w:t>五指灵巧手的触觉传感系统的集成方案。首先介绍了敏感元件的选择，包括</w:t>
      </w:r>
      <w:r>
        <w:rPr>
          <w:rFonts w:hint="eastAsia"/>
        </w:rPr>
        <w:t>PVDF</w:t>
      </w:r>
      <w:r>
        <w:rPr>
          <w:rFonts w:hint="eastAsia"/>
        </w:rPr>
        <w:t>动态力感知元件和应变片静态力感知元件，</w:t>
      </w:r>
      <w:r w:rsidR="00781A20">
        <w:rPr>
          <w:rFonts w:hint="eastAsia"/>
        </w:rPr>
        <w:t>着重介绍了它们的结构以及工作原理。然后讨论了能最大化激发传感器信号的布置方案。最后试验了两种制作指骨表面柔性皮肤的</w:t>
      </w:r>
      <w:r w:rsidR="00600670">
        <w:rPr>
          <w:rFonts w:hint="eastAsia"/>
        </w:rPr>
        <w:t>方案，讨论了各个方案的优劣，并对于制作好的触觉手指进行信号检测。这为传感手指的信号采集打下基础。</w:t>
      </w:r>
    </w:p>
    <w:p w14:paraId="267C73E1" w14:textId="2384E1B8" w:rsidR="000513B5" w:rsidRDefault="000513B5">
      <w:pPr>
        <w:widowControl/>
        <w:spacing w:line="240" w:lineRule="auto"/>
        <w:ind w:firstLineChars="0" w:firstLine="0"/>
        <w:jc w:val="left"/>
      </w:pPr>
      <w:r>
        <w:br w:type="page"/>
      </w:r>
    </w:p>
    <w:p w14:paraId="3BD40D23" w14:textId="77777777" w:rsidR="000513B5" w:rsidRPr="00F94996" w:rsidRDefault="000513B5" w:rsidP="00F94996">
      <w:pPr>
        <w:widowControl/>
        <w:spacing w:line="360" w:lineRule="auto"/>
        <w:ind w:left="360" w:hangingChars="150" w:hanging="360"/>
        <w:jc w:val="center"/>
      </w:pPr>
    </w:p>
    <w:p w14:paraId="77D4FCA8" w14:textId="54F89ACE" w:rsidR="00675994" w:rsidRDefault="00792495" w:rsidP="003B4FC0">
      <w:pPr>
        <w:widowControl/>
        <w:spacing w:line="360" w:lineRule="auto"/>
        <w:ind w:firstLineChars="0" w:firstLine="0"/>
        <w:jc w:val="center"/>
        <w:outlineLvl w:val="0"/>
        <w:rPr>
          <w:rFonts w:eastAsia="黑体"/>
          <w:b/>
          <w:sz w:val="32"/>
          <w:szCs w:val="24"/>
        </w:rPr>
      </w:pPr>
      <w:bookmarkStart w:id="52" w:name="_Toc199606598"/>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w:t>
      </w:r>
      <w:r w:rsidR="000620AA">
        <w:rPr>
          <w:rFonts w:eastAsia="黑体" w:hint="eastAsia"/>
          <w:b/>
          <w:sz w:val="32"/>
          <w:szCs w:val="24"/>
        </w:rPr>
        <w:t>控制系统的设计</w:t>
      </w:r>
      <w:bookmarkEnd w:id="52"/>
    </w:p>
    <w:p w14:paraId="2EE209C1" w14:textId="2C337F4A" w:rsidR="006B3F43" w:rsidRPr="00EB275A" w:rsidRDefault="00EB275A" w:rsidP="006B3F43">
      <w:pPr>
        <w:widowControl/>
        <w:spacing w:line="360" w:lineRule="auto"/>
        <w:ind w:firstLine="480"/>
      </w:pPr>
      <w:r w:rsidRPr="00EB275A">
        <w:rPr>
          <w:rFonts w:hint="eastAsia"/>
        </w:rPr>
        <w:t>一个良好的控制系统设计是五指灵巧手</w:t>
      </w:r>
      <w:r w:rsidR="003B202C">
        <w:rPr>
          <w:rFonts w:hint="eastAsia"/>
        </w:rPr>
        <w:t>实现灵活控制和灵巧操作的基础，</w:t>
      </w:r>
      <w:r w:rsidR="00734FF1">
        <w:rPr>
          <w:rFonts w:hint="eastAsia"/>
        </w:rPr>
        <w:t>其性能的好坏直接决定了五指灵巧手运动的协调性与任务执行效率</w:t>
      </w:r>
      <w:r w:rsidR="00D9539B">
        <w:rPr>
          <w:rFonts w:hint="eastAsia"/>
        </w:rPr>
        <w:t>。</w:t>
      </w:r>
      <w:r w:rsidR="00F15D79">
        <w:rPr>
          <w:rFonts w:hint="eastAsia"/>
        </w:rPr>
        <w:t>本章节将围绕电机的选型与控制方法、主控芯片和集成</w:t>
      </w:r>
      <w:r w:rsidR="002A1A15">
        <w:rPr>
          <w:rFonts w:hint="eastAsia"/>
        </w:rPr>
        <w:t>控制板的选型方案以及上位机的编程调试展开，介绍具体灵巧手控制系统的设计方案。</w:t>
      </w:r>
    </w:p>
    <w:p w14:paraId="5B3E589F" w14:textId="2708C237" w:rsidR="00675994" w:rsidRDefault="009B49CB" w:rsidP="003B4FC0">
      <w:pPr>
        <w:widowControl/>
        <w:spacing w:line="360" w:lineRule="auto"/>
        <w:ind w:firstLineChars="0" w:firstLine="0"/>
        <w:jc w:val="left"/>
        <w:outlineLvl w:val="1"/>
        <w:rPr>
          <w:rFonts w:eastAsia="黑体" w:cs="Times New Roman"/>
          <w:sz w:val="28"/>
          <w:szCs w:val="28"/>
        </w:rPr>
      </w:pPr>
      <w:bookmarkStart w:id="53" w:name="_Toc199606599"/>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0620AA">
        <w:rPr>
          <w:rFonts w:eastAsia="黑体" w:cs="Times New Roman" w:hint="eastAsia"/>
          <w:sz w:val="28"/>
          <w:szCs w:val="28"/>
        </w:rPr>
        <w:t>电机</w:t>
      </w:r>
      <w:r w:rsidR="00792495" w:rsidRPr="000832CB">
        <w:rPr>
          <w:rFonts w:eastAsia="黑体" w:cs="Times New Roman" w:hint="eastAsia"/>
          <w:sz w:val="28"/>
          <w:szCs w:val="28"/>
        </w:rPr>
        <w:t>的选型与控制方法</w:t>
      </w:r>
      <w:bookmarkEnd w:id="53"/>
    </w:p>
    <w:p w14:paraId="2D698A51" w14:textId="70188C27" w:rsidR="00880ADF" w:rsidRPr="00A135BD" w:rsidRDefault="00880ADF" w:rsidP="00880ADF">
      <w:pPr>
        <w:widowControl/>
        <w:spacing w:line="360" w:lineRule="auto"/>
        <w:ind w:firstLine="480"/>
      </w:pPr>
      <w:r w:rsidRPr="00A135BD">
        <w:rPr>
          <w:rFonts w:hint="eastAsia"/>
        </w:rPr>
        <w:t>选择合适的电机</w:t>
      </w:r>
      <w:r w:rsidR="009F1214" w:rsidRPr="00A135BD">
        <w:rPr>
          <w:rFonts w:hint="eastAsia"/>
        </w:rPr>
        <w:t>是控制系统中非常重要的一环，</w:t>
      </w:r>
      <w:r w:rsidR="00DF0170" w:rsidRPr="00A135BD">
        <w:rPr>
          <w:rFonts w:hint="eastAsia"/>
        </w:rPr>
        <w:t>一种电机是否简单实用，精度准确，直接决定了</w:t>
      </w:r>
      <w:r w:rsidR="003C6540" w:rsidRPr="00A135BD">
        <w:rPr>
          <w:rFonts w:hint="eastAsia"/>
        </w:rPr>
        <w:t>整个控制系统的运动精度与响应效率</w:t>
      </w:r>
      <w:r w:rsidR="006476CD" w:rsidRPr="00A135BD">
        <w:rPr>
          <w:rFonts w:hint="eastAsia"/>
        </w:rPr>
        <w:t>。舵机作为电机的一种优化方案，集成</w:t>
      </w:r>
      <w:r w:rsidR="006539DE" w:rsidRPr="00A135BD">
        <w:rPr>
          <w:rFonts w:hint="eastAsia"/>
        </w:rPr>
        <w:t>了</w:t>
      </w:r>
      <w:r w:rsidR="006476CD" w:rsidRPr="00A135BD">
        <w:rPr>
          <w:rFonts w:hint="eastAsia"/>
        </w:rPr>
        <w:t>电机、减速器、控制电路于一体，</w:t>
      </w:r>
      <w:r w:rsidR="006539DE" w:rsidRPr="00A135BD">
        <w:rPr>
          <w:rFonts w:hint="eastAsia"/>
        </w:rPr>
        <w:t>其结构紧凑，控制便捷，非常适合</w:t>
      </w:r>
      <w:r w:rsidR="00A135BD" w:rsidRPr="00A135BD">
        <w:rPr>
          <w:rFonts w:hint="eastAsia"/>
        </w:rPr>
        <w:t>作为本灵巧手的驱动器，本小节将聚焦与</w:t>
      </w:r>
      <w:r w:rsidR="00A135BD" w:rsidRPr="00A135BD">
        <w:rPr>
          <w:rFonts w:hint="eastAsia"/>
        </w:rPr>
        <w:t>PWM</w:t>
      </w:r>
      <w:r w:rsidR="00A135BD" w:rsidRPr="00A135BD">
        <w:rPr>
          <w:rFonts w:hint="eastAsia"/>
        </w:rPr>
        <w:t>舵机与总线舵机的</w:t>
      </w:r>
      <w:r w:rsidR="00237AE8">
        <w:rPr>
          <w:rFonts w:hint="eastAsia"/>
        </w:rPr>
        <w:t>区别及灵巧手各个部位对于驱动器的选择</w:t>
      </w:r>
      <w:r w:rsidR="00494DC2">
        <w:rPr>
          <w:rFonts w:hint="eastAsia"/>
        </w:rPr>
        <w:t>。为</w:t>
      </w:r>
      <w:r w:rsidR="00B90AFE">
        <w:rPr>
          <w:rFonts w:hint="eastAsia"/>
        </w:rPr>
        <w:t>控制系统选择合理的驱动器，为</w:t>
      </w:r>
      <w:r w:rsidR="008E1BDD">
        <w:rPr>
          <w:rFonts w:hint="eastAsia"/>
        </w:rPr>
        <w:t>复杂控制操作打下基础。</w:t>
      </w:r>
    </w:p>
    <w:p w14:paraId="0CC9B4DB" w14:textId="66889FD7" w:rsidR="00792495" w:rsidRDefault="009B49CB" w:rsidP="003B4FC0">
      <w:pPr>
        <w:widowControl/>
        <w:spacing w:line="360" w:lineRule="auto"/>
        <w:ind w:firstLineChars="0" w:firstLine="0"/>
        <w:outlineLvl w:val="2"/>
      </w:pPr>
      <w:bookmarkStart w:id="54" w:name="_Toc199606600"/>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54"/>
    </w:p>
    <w:p w14:paraId="750D06A6" w14:textId="6C925AA8" w:rsidR="00B94B13" w:rsidRDefault="00B94B13" w:rsidP="003B4FC0">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3675EDF7" w14:textId="77777777" w:rsidR="006B3FAE" w:rsidRDefault="006B3FAE" w:rsidP="003B4FC0">
      <w:pPr>
        <w:widowControl/>
        <w:spacing w:line="360" w:lineRule="auto"/>
        <w:ind w:firstLine="480"/>
      </w:pPr>
    </w:p>
    <w:p w14:paraId="6B1A4946" w14:textId="77777777" w:rsidR="008E1BDD" w:rsidRDefault="008E1BDD" w:rsidP="00ED7742">
      <w:pPr>
        <w:widowControl/>
        <w:spacing w:line="360" w:lineRule="auto"/>
        <w:ind w:firstLineChars="0" w:firstLine="0"/>
        <w:jc w:val="center"/>
      </w:pPr>
      <w:r>
        <w:rPr>
          <w:rFonts w:hint="eastAsia"/>
          <w:noProof/>
        </w:rPr>
        <w:drawing>
          <wp:inline distT="0" distB="0" distL="0" distR="0" wp14:anchorId="4B0E64F0" wp14:editId="4DE7E4FA">
            <wp:extent cx="2642111" cy="3094892"/>
            <wp:effectExtent l="0" t="0" r="635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55979" cy="3111136"/>
                    </a:xfrm>
                    <a:prstGeom prst="rect">
                      <a:avLst/>
                    </a:prstGeom>
                    <a:noFill/>
                    <a:ln>
                      <a:noFill/>
                    </a:ln>
                  </pic:spPr>
                </pic:pic>
              </a:graphicData>
            </a:graphic>
          </wp:inline>
        </w:drawing>
      </w:r>
    </w:p>
    <w:p w14:paraId="4FCB7E8B" w14:textId="50127E25" w:rsidR="008E1BDD" w:rsidRPr="007A4CB7" w:rsidRDefault="008E1BDD" w:rsidP="00ED7742">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舵机结构分解图</w:t>
      </w:r>
    </w:p>
    <w:p w14:paraId="44A96062" w14:textId="21984689" w:rsidR="005A3332" w:rsidRDefault="00765F4F" w:rsidP="00A2490A">
      <w:pPr>
        <w:spacing w:line="360" w:lineRule="auto"/>
        <w:ind w:firstLine="480"/>
      </w:pPr>
      <w:r>
        <w:rPr>
          <w:rFonts w:hint="eastAsia"/>
        </w:rPr>
        <w:lastRenderedPageBreak/>
        <w:t>PWM</w:t>
      </w:r>
      <w:r>
        <w:rPr>
          <w:rFonts w:hint="eastAsia"/>
        </w:rPr>
        <w:t>舵机的工作过程</w:t>
      </w:r>
      <w:r w:rsidR="001068E2">
        <w:rPr>
          <w:rFonts w:hint="eastAsia"/>
        </w:rPr>
        <w:t>为，</w:t>
      </w:r>
      <w:r>
        <w:rPr>
          <w:rFonts w:hint="eastAsia"/>
        </w:rPr>
        <w:t>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r w:rsidR="00A2490A" w:rsidRPr="00A2490A">
        <w:t>PWM</w:t>
      </w:r>
      <w:r w:rsidR="00A2490A" w:rsidRPr="00A2490A">
        <w:t>舵机分为模拟舵机和数字舵机两类，其机械结构基本相同，主要差异在于控制电路的设计。相较于模拟舵机，数字舵机的控制电路中额外集成了微处理器模块和晶振模块。因此，数字舵机相比模拟舵机具备以下几方面的优势：</w:t>
      </w:r>
    </w:p>
    <w:p w14:paraId="0EDB008A" w14:textId="0E303E9D" w:rsidR="00DA2103" w:rsidRDefault="00A2490A" w:rsidP="009B428B">
      <w:pPr>
        <w:pStyle w:val="a4"/>
        <w:widowControl/>
        <w:numPr>
          <w:ilvl w:val="0"/>
          <w:numId w:val="23"/>
        </w:numPr>
        <w:spacing w:line="360" w:lineRule="auto"/>
        <w:ind w:left="0" w:firstLineChars="0" w:firstLine="0"/>
      </w:pPr>
      <w:r>
        <w:rPr>
          <w:rFonts w:hint="eastAsia"/>
        </w:rPr>
        <w:t>数字舵机接收到一次</w:t>
      </w:r>
      <w:r>
        <w:rPr>
          <w:rFonts w:hint="eastAsia"/>
        </w:rPr>
        <w:t>PWM</w:t>
      </w:r>
      <w:r>
        <w:rPr>
          <w:rFonts w:hint="eastAsia"/>
        </w:rPr>
        <w:t>信号后即可保持在指定位置，而模拟舵机需持续接受相同的</w:t>
      </w:r>
      <w:r>
        <w:rPr>
          <w:rFonts w:hint="eastAsia"/>
        </w:rPr>
        <w:t>PWM</w:t>
      </w:r>
      <w:r>
        <w:rPr>
          <w:rFonts w:hint="eastAsia"/>
        </w:rPr>
        <w:t>信号才能维持该位置，一旦信号发生变化，舵机位置会随之改变</w:t>
      </w:r>
      <w:r w:rsidR="005A3332">
        <w:rPr>
          <w:rFonts w:hint="eastAsia"/>
        </w:rPr>
        <w:t>。这使得数字舵机比模拟舵机具有更好的稳定性，可以不受信号波动的影响，同时也可以节省串口资源，让串口可以空出来进行其他信号交流。</w:t>
      </w:r>
    </w:p>
    <w:p w14:paraId="5EC0E045" w14:textId="031C5AF8" w:rsidR="00DA2103" w:rsidRDefault="00DA2103" w:rsidP="009B428B">
      <w:pPr>
        <w:pStyle w:val="a4"/>
        <w:widowControl/>
        <w:numPr>
          <w:ilvl w:val="0"/>
          <w:numId w:val="23"/>
        </w:numPr>
        <w:spacing w:line="360" w:lineRule="auto"/>
        <w:ind w:left="0" w:firstLineChars="0" w:firstLine="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23DB614F" w:rsidR="00DA2103" w:rsidRDefault="009441FC" w:rsidP="009B428B">
      <w:pPr>
        <w:pStyle w:val="a4"/>
        <w:widowControl/>
        <w:numPr>
          <w:ilvl w:val="0"/>
          <w:numId w:val="23"/>
        </w:numPr>
        <w:spacing w:line="360" w:lineRule="auto"/>
        <w:ind w:left="0" w:firstLineChars="0" w:firstLine="0"/>
      </w:pPr>
      <w:r>
        <w:rPr>
          <w:rFonts w:hint="eastAsia"/>
        </w:rPr>
        <w:t>数字舵机通过微处理器在向舵机电机发送动力脉冲前对输入信号进行参数的处理，然后再根据程序运算调整脉冲宽度，以适应不同功能和需求，这体现了其更强的适应性</w:t>
      </w:r>
      <w:r w:rsidR="00DA2103">
        <w:rPr>
          <w:rFonts w:hint="eastAsia"/>
        </w:rPr>
        <w:t>。</w:t>
      </w:r>
    </w:p>
    <w:p w14:paraId="75BE18D5" w14:textId="2942DB9C"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w:t>
      </w:r>
      <w:r w:rsidR="009B428B">
        <w:rPr>
          <w:rFonts w:ascii="宋体" w:eastAsia="宋体" w:hAnsi="宋体" w:cs="宋体" w:hint="eastAsia"/>
          <w:kern w:val="0"/>
          <w:szCs w:val="24"/>
        </w:rPr>
        <w:t>灵巧手</w:t>
      </w:r>
      <w:r w:rsidRPr="00C05D87">
        <w:rPr>
          <w:rFonts w:ascii="宋体" w:eastAsia="宋体" w:hAnsi="宋体" w:cs="宋体"/>
          <w:kern w:val="0"/>
          <w:szCs w:val="24"/>
        </w:rPr>
        <w:t>选择数字舵机作为更优方案。</w:t>
      </w:r>
    </w:p>
    <w:p w14:paraId="784B3280"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1C3A24AC" w14:textId="40AC62FA" w:rsidR="00FF4EED" w:rsidRDefault="00FF4EED" w:rsidP="00FF4EED">
      <w:pPr>
        <w:widowControl/>
        <w:spacing w:line="360" w:lineRule="auto"/>
        <w:ind w:firstLineChars="0" w:firstLine="0"/>
        <w:rPr>
          <w:rFonts w:ascii="宋体" w:eastAsia="宋体" w:hAnsi="宋体" w:cs="宋体" w:hint="eastAsia"/>
          <w:kern w:val="0"/>
          <w:szCs w:val="24"/>
        </w:rPr>
      </w:pPr>
      <w:r>
        <w:rPr>
          <w:rFonts w:ascii="宋体" w:eastAsia="宋体" w:hAnsi="宋体" w:cs="宋体"/>
          <w:noProof/>
          <w:kern w:val="0"/>
          <w:szCs w:val="24"/>
        </w:rPr>
        <w:drawing>
          <wp:inline distT="0" distB="0" distL="0" distR="0" wp14:anchorId="305DF6F3" wp14:editId="137F0E93">
            <wp:extent cx="6315913" cy="2154804"/>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t="22009" b="17327"/>
                    <a:stretch/>
                  </pic:blipFill>
                  <pic:spPr bwMode="auto">
                    <a:xfrm>
                      <a:off x="0" y="0"/>
                      <a:ext cx="6323244" cy="2157305"/>
                    </a:xfrm>
                    <a:prstGeom prst="rect">
                      <a:avLst/>
                    </a:prstGeom>
                    <a:noFill/>
                    <a:ln>
                      <a:noFill/>
                    </a:ln>
                    <a:extLst>
                      <a:ext uri="{53640926-AAD7-44D8-BBD7-CCE9431645EC}">
                        <a14:shadowObscured xmlns:a14="http://schemas.microsoft.com/office/drawing/2010/main"/>
                      </a:ext>
                    </a:extLst>
                  </pic:spPr>
                </pic:pic>
              </a:graphicData>
            </a:graphic>
          </wp:inline>
        </w:drawing>
      </w:r>
    </w:p>
    <w:p w14:paraId="03D048E4" w14:textId="77777777" w:rsidR="00FF4EED" w:rsidRDefault="00FF4EED" w:rsidP="00FF4EED">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数字舵机图</w:t>
      </w:r>
    </w:p>
    <w:p w14:paraId="19853A28"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6AEAF708" w14:textId="4B5360D4" w:rsidR="00D36788" w:rsidRDefault="00D36788" w:rsidP="00D71641">
      <w:pPr>
        <w:spacing w:line="360" w:lineRule="auto"/>
        <w:ind w:firstLine="480"/>
      </w:pPr>
      <w:r>
        <w:rPr>
          <w:rFonts w:ascii="宋体" w:eastAsia="宋体" w:hAnsi="宋体" w:cs="宋体" w:hint="eastAsia"/>
          <w:kern w:val="0"/>
          <w:szCs w:val="24"/>
        </w:rPr>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w:t>
      </w:r>
      <w:r w:rsidR="004B5FD8">
        <w:rPr>
          <w:rFonts w:hint="eastAsia"/>
        </w:rPr>
        <w:lastRenderedPageBreak/>
        <w:t>这在同类型的微型舵机中属于上游水平</w:t>
      </w:r>
      <w:r w:rsidR="001154B2">
        <w:rPr>
          <w:rFonts w:hint="eastAsia"/>
        </w:rPr>
        <w:t>。同时该舵机的尺寸较小，质量较轻，很适合集成在手掌和小臂内部作为驱动器。</w:t>
      </w:r>
    </w:p>
    <w:p w14:paraId="4AA6A5DC" w14:textId="77777777" w:rsidR="000D7A18" w:rsidRDefault="000D7A18" w:rsidP="00D71641">
      <w:pPr>
        <w:widowControl/>
        <w:spacing w:line="360" w:lineRule="auto"/>
        <w:ind w:firstLineChars="0" w:firstLine="0"/>
        <w:rPr>
          <w:rFonts w:ascii="宋体" w:eastAsia="宋体" w:hAnsi="宋体" w:cs="宋体" w:hint="eastAsia"/>
          <w:kern w:val="0"/>
          <w:szCs w:val="24"/>
        </w:rPr>
      </w:pPr>
    </w:p>
    <w:p w14:paraId="19AEA50C" w14:textId="7388E1D3" w:rsidR="00D36788" w:rsidRDefault="00D36788" w:rsidP="00D71641">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71641">
            <w:pPr>
              <w:spacing w:line="360" w:lineRule="auto"/>
              <w:ind w:firstLineChars="0" w:firstLine="0"/>
              <w:jc w:val="center"/>
            </w:pPr>
            <w:r>
              <w:rPr>
                <w:rFonts w:hint="eastAsia"/>
              </w:rPr>
              <w:t>工作电压</w:t>
            </w:r>
          </w:p>
        </w:tc>
        <w:tc>
          <w:tcPr>
            <w:tcW w:w="4533" w:type="dxa"/>
          </w:tcPr>
          <w:p w14:paraId="6415095A" w14:textId="7B4F0A79" w:rsidR="001F67ED" w:rsidRDefault="001F67ED" w:rsidP="00D71641">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71641">
            <w:pPr>
              <w:spacing w:line="360" w:lineRule="auto"/>
              <w:ind w:firstLineChars="0" w:firstLine="0"/>
              <w:jc w:val="center"/>
            </w:pPr>
            <w:r>
              <w:rPr>
                <w:rFonts w:hint="eastAsia"/>
              </w:rPr>
              <w:t>转向</w:t>
            </w:r>
          </w:p>
        </w:tc>
        <w:tc>
          <w:tcPr>
            <w:tcW w:w="4533" w:type="dxa"/>
          </w:tcPr>
          <w:p w14:paraId="69226A8C" w14:textId="7F8AD697" w:rsidR="001F67ED" w:rsidRDefault="001F67ED" w:rsidP="00D71641">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D71641">
            <w:pPr>
              <w:spacing w:line="360" w:lineRule="auto"/>
              <w:ind w:firstLineChars="0" w:firstLine="0"/>
              <w:jc w:val="center"/>
            </w:pPr>
            <w:r>
              <w:rPr>
                <w:rFonts w:hint="eastAsia"/>
              </w:rPr>
              <w:t>堵转扭矩</w:t>
            </w:r>
          </w:p>
        </w:tc>
        <w:tc>
          <w:tcPr>
            <w:tcW w:w="4533" w:type="dxa"/>
          </w:tcPr>
          <w:p w14:paraId="1B4AEF46" w14:textId="113C2AE6" w:rsidR="001F67ED" w:rsidRDefault="001F67ED" w:rsidP="00D71641">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71641">
            <w:pPr>
              <w:spacing w:line="360" w:lineRule="auto"/>
              <w:ind w:firstLineChars="0" w:firstLine="0"/>
              <w:jc w:val="center"/>
            </w:pPr>
          </w:p>
        </w:tc>
        <w:tc>
          <w:tcPr>
            <w:tcW w:w="4533" w:type="dxa"/>
          </w:tcPr>
          <w:p w14:paraId="06B35DBF" w14:textId="345D2B7C" w:rsidR="001F67ED" w:rsidRDefault="001F67ED" w:rsidP="00D71641">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D71641">
            <w:pPr>
              <w:spacing w:line="360" w:lineRule="auto"/>
              <w:ind w:firstLineChars="0" w:firstLine="0"/>
              <w:jc w:val="center"/>
            </w:pPr>
            <w:r>
              <w:rPr>
                <w:rFonts w:hint="eastAsia"/>
              </w:rPr>
              <w:t>工作速度</w:t>
            </w:r>
          </w:p>
        </w:tc>
        <w:tc>
          <w:tcPr>
            <w:tcW w:w="4533" w:type="dxa"/>
          </w:tcPr>
          <w:p w14:paraId="07AB072C" w14:textId="29DAA059" w:rsidR="001F67ED" w:rsidRDefault="001F67ED" w:rsidP="00D71641">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71641">
            <w:pPr>
              <w:spacing w:line="360" w:lineRule="auto"/>
              <w:ind w:firstLineChars="0" w:firstLine="0"/>
              <w:jc w:val="center"/>
            </w:pPr>
          </w:p>
        </w:tc>
        <w:tc>
          <w:tcPr>
            <w:tcW w:w="4533" w:type="dxa"/>
          </w:tcPr>
          <w:p w14:paraId="0BE84A5F" w14:textId="03B6C03C" w:rsidR="001F67ED" w:rsidRDefault="001F67ED" w:rsidP="00D71641">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71641">
            <w:pPr>
              <w:spacing w:line="360" w:lineRule="auto"/>
              <w:ind w:firstLineChars="0" w:firstLine="0"/>
              <w:jc w:val="center"/>
            </w:pPr>
            <w:r>
              <w:rPr>
                <w:rFonts w:hint="eastAsia"/>
              </w:rPr>
              <w:t>尺寸</w:t>
            </w:r>
          </w:p>
        </w:tc>
        <w:tc>
          <w:tcPr>
            <w:tcW w:w="4533" w:type="dxa"/>
          </w:tcPr>
          <w:p w14:paraId="453E5D95" w14:textId="256D9F71" w:rsidR="001F67ED" w:rsidRDefault="001F67ED" w:rsidP="00D71641">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71641">
            <w:pPr>
              <w:spacing w:line="360" w:lineRule="auto"/>
              <w:ind w:firstLineChars="0" w:firstLine="0"/>
              <w:jc w:val="center"/>
            </w:pPr>
            <w:r>
              <w:rPr>
                <w:rFonts w:hint="eastAsia"/>
              </w:rPr>
              <w:t>重量</w:t>
            </w:r>
          </w:p>
        </w:tc>
        <w:tc>
          <w:tcPr>
            <w:tcW w:w="4533" w:type="dxa"/>
          </w:tcPr>
          <w:p w14:paraId="71F73DE3" w14:textId="78E6BB2B" w:rsidR="001F67ED" w:rsidRDefault="001F67ED" w:rsidP="00D71641">
            <w:pPr>
              <w:spacing w:line="360" w:lineRule="auto"/>
              <w:ind w:firstLineChars="0" w:firstLine="0"/>
              <w:jc w:val="center"/>
            </w:pPr>
            <w:r>
              <w:rPr>
                <w:rFonts w:hint="eastAsia"/>
              </w:rPr>
              <w:t>12.4g</w:t>
            </w:r>
          </w:p>
        </w:tc>
      </w:tr>
    </w:tbl>
    <w:p w14:paraId="35091EA4" w14:textId="2B2874CD" w:rsidR="00792495" w:rsidRDefault="009B49CB" w:rsidP="00D71641">
      <w:pPr>
        <w:widowControl/>
        <w:spacing w:line="360" w:lineRule="auto"/>
        <w:ind w:firstLineChars="0" w:firstLine="0"/>
        <w:outlineLvl w:val="2"/>
      </w:pPr>
      <w:bookmarkStart w:id="55" w:name="_Toc199606601"/>
      <w:r>
        <w:rPr>
          <w:rFonts w:hint="eastAsia"/>
        </w:rPr>
        <w:t>4</w:t>
      </w:r>
      <w:r w:rsidR="00792495">
        <w:rPr>
          <w:rFonts w:hint="eastAsia"/>
        </w:rPr>
        <w:t>.1.2</w:t>
      </w:r>
      <w:r w:rsidR="00792495">
        <w:rPr>
          <w:rFonts w:hint="eastAsia"/>
        </w:rPr>
        <w:t>总线舵机及其控制方法</w:t>
      </w:r>
      <w:bookmarkEnd w:id="55"/>
    </w:p>
    <w:p w14:paraId="7D4BBD9B" w14:textId="77777777" w:rsidR="004F33CC" w:rsidRPr="004F33CC" w:rsidRDefault="004F33CC" w:rsidP="00D71641">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1BEFF3C9" w14:textId="769BDA0F" w:rsidR="004F33CC" w:rsidRDefault="004F33CC" w:rsidP="00D71641">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D71641">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D71641">
      <w:pPr>
        <w:widowControl/>
        <w:spacing w:line="360" w:lineRule="auto"/>
        <w:ind w:firstLine="480"/>
      </w:pPr>
    </w:p>
    <w:p w14:paraId="27B2C2F8" w14:textId="03355578" w:rsidR="00661FA3" w:rsidRDefault="00661FA3" w:rsidP="00D71641">
      <w:pPr>
        <w:widowControl/>
        <w:spacing w:line="360" w:lineRule="auto"/>
        <w:ind w:firstLineChars="0" w:firstLine="0"/>
        <w:jc w:val="center"/>
      </w:pPr>
      <w:r w:rsidRPr="00661FA3">
        <w:rPr>
          <w:noProof/>
        </w:rPr>
        <w:lastRenderedPageBreak/>
        <w:drawing>
          <wp:inline distT="0" distB="0" distL="0" distR="0" wp14:anchorId="301C7EB0" wp14:editId="13CC7DA4">
            <wp:extent cx="4848447" cy="3061993"/>
            <wp:effectExtent l="0" t="0" r="9525"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9423"/>
                    <a:stretch/>
                  </pic:blipFill>
                  <pic:spPr bwMode="auto">
                    <a:xfrm>
                      <a:off x="0" y="0"/>
                      <a:ext cx="4899241" cy="3094072"/>
                    </a:xfrm>
                    <a:prstGeom prst="rect">
                      <a:avLst/>
                    </a:prstGeom>
                    <a:ln>
                      <a:noFill/>
                    </a:ln>
                    <a:extLst>
                      <a:ext uri="{53640926-AAD7-44D8-BBD7-CCE9431645EC}">
                        <a14:shadowObscured xmlns:a14="http://schemas.microsoft.com/office/drawing/2010/main"/>
                      </a:ext>
                    </a:extLst>
                  </pic:spPr>
                </pic:pic>
              </a:graphicData>
            </a:graphic>
          </wp:inline>
        </w:drawing>
      </w:r>
    </w:p>
    <w:p w14:paraId="0BE34156" w14:textId="602BC57D" w:rsidR="00661FA3" w:rsidRPr="007A4CB7" w:rsidRDefault="00661FA3" w:rsidP="00D71641">
      <w:pPr>
        <w:widowControl/>
        <w:spacing w:line="360" w:lineRule="auto"/>
        <w:ind w:firstLineChars="0" w:firstLine="0"/>
        <w:jc w:val="center"/>
        <w:rPr>
          <w:rFonts w:asciiTheme="majorEastAsia" w:eastAsiaTheme="majorEastAsia" w:hAnsiTheme="majorEastAsia" w:hint="eastAsia"/>
          <w:sz w:val="21"/>
          <w:szCs w:val="21"/>
        </w:rPr>
      </w:pPr>
      <w:r w:rsidRPr="007A4CB7">
        <w:rPr>
          <w:rFonts w:asciiTheme="majorEastAsia" w:eastAsiaTheme="majorEastAsia" w:hAnsiTheme="majorEastAsia" w:hint="eastAsia"/>
          <w:sz w:val="21"/>
          <w:szCs w:val="21"/>
        </w:rPr>
        <w:t>图4-3</w:t>
      </w:r>
      <w:r w:rsidR="007A4CB7" w:rsidRPr="007A4CB7">
        <w:rPr>
          <w:rFonts w:asciiTheme="majorEastAsia" w:eastAsiaTheme="majorEastAsia" w:hAnsiTheme="majorEastAsia" w:hint="eastAsia"/>
          <w:sz w:val="21"/>
          <w:szCs w:val="21"/>
        </w:rPr>
        <w:t xml:space="preserve"> </w:t>
      </w:r>
      <w:r w:rsidRPr="007A4CB7">
        <w:rPr>
          <w:rFonts w:asciiTheme="majorEastAsia" w:eastAsiaTheme="majorEastAsia" w:hAnsiTheme="majorEastAsia" w:hint="eastAsia"/>
          <w:sz w:val="21"/>
          <w:szCs w:val="21"/>
        </w:rPr>
        <w:t>总线舵机控制流程图</w:t>
      </w:r>
    </w:p>
    <w:p w14:paraId="7787A9F8" w14:textId="3C35ED2D" w:rsidR="004F33CC" w:rsidRDefault="009C406B" w:rsidP="00D71641">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D71641">
      <w:pPr>
        <w:widowControl/>
        <w:spacing w:line="360" w:lineRule="auto"/>
        <w:ind w:firstLineChars="0" w:firstLine="0"/>
      </w:pPr>
    </w:p>
    <w:p w14:paraId="281A38A8" w14:textId="2B129605" w:rsidR="00342A8E" w:rsidRPr="00342A8E" w:rsidRDefault="00A1686A" w:rsidP="00D71641">
      <w:pPr>
        <w:widowControl/>
        <w:spacing w:line="360" w:lineRule="auto"/>
        <w:ind w:firstLineChars="0" w:firstLine="0"/>
        <w:jc w:val="center"/>
      </w:pPr>
      <w:r>
        <w:rPr>
          <w:noProof/>
        </w:rPr>
        <w:drawing>
          <wp:inline distT="0" distB="0" distL="0" distR="0" wp14:anchorId="50573BFD" wp14:editId="2D475F71">
            <wp:extent cx="5805376" cy="3015306"/>
            <wp:effectExtent l="0" t="0" r="508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9">
                      <a:extLst>
                        <a:ext uri="{28A0092B-C50C-407E-A947-70E740481C1C}">
                          <a14:useLocalDpi xmlns:a14="http://schemas.microsoft.com/office/drawing/2010/main" val="0"/>
                        </a:ext>
                      </a:extLst>
                    </a:blip>
                    <a:srcRect l="5793" t="15477" r="8896" b="5710"/>
                    <a:stretch/>
                  </pic:blipFill>
                  <pic:spPr bwMode="auto">
                    <a:xfrm>
                      <a:off x="0" y="0"/>
                      <a:ext cx="5834099" cy="3030225"/>
                    </a:xfrm>
                    <a:prstGeom prst="rect">
                      <a:avLst/>
                    </a:prstGeom>
                    <a:noFill/>
                    <a:ln>
                      <a:noFill/>
                    </a:ln>
                    <a:extLst>
                      <a:ext uri="{53640926-AAD7-44D8-BBD7-CCE9431645EC}">
                        <a14:shadowObscured xmlns:a14="http://schemas.microsoft.com/office/drawing/2010/main"/>
                      </a:ext>
                    </a:extLst>
                  </pic:spPr>
                </pic:pic>
              </a:graphicData>
            </a:graphic>
          </wp:inline>
        </w:drawing>
      </w:r>
    </w:p>
    <w:p w14:paraId="7ECD7470" w14:textId="64D672C2" w:rsidR="009C406B" w:rsidRPr="007A4CB7" w:rsidRDefault="009C406B"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w:t>
      </w:r>
      <w:r w:rsidR="00661FA3" w:rsidRPr="007A4CB7">
        <w:rPr>
          <w:rFonts w:asciiTheme="minorEastAsia" w:hAnsiTheme="minorEastAsia" w:hint="eastAsia"/>
          <w:sz w:val="21"/>
          <w:szCs w:val="21"/>
        </w:rPr>
        <w:t>4</w:t>
      </w:r>
      <w:r w:rsidR="00051480" w:rsidRPr="007A4CB7">
        <w:rPr>
          <w:rFonts w:asciiTheme="minorEastAsia" w:hAnsiTheme="minorEastAsia" w:hint="eastAsia"/>
          <w:sz w:val="21"/>
          <w:szCs w:val="21"/>
        </w:rPr>
        <w:t xml:space="preserve"> </w:t>
      </w:r>
      <w:r w:rsidRPr="007A4CB7">
        <w:rPr>
          <w:rFonts w:asciiTheme="minorEastAsia" w:hAnsiTheme="minorEastAsia" w:hint="eastAsia"/>
          <w:sz w:val="21"/>
          <w:szCs w:val="21"/>
        </w:rPr>
        <w:t>STS3032总线舵机图</w:t>
      </w:r>
    </w:p>
    <w:p w14:paraId="0557B3AA" w14:textId="77777777" w:rsidR="003967F9" w:rsidRDefault="003967F9" w:rsidP="00D71641">
      <w:pPr>
        <w:widowControl/>
        <w:spacing w:line="360" w:lineRule="auto"/>
        <w:ind w:firstLine="480"/>
        <w:jc w:val="center"/>
      </w:pPr>
    </w:p>
    <w:p w14:paraId="5AE67DAF" w14:textId="77777777" w:rsidR="00350DB7" w:rsidRDefault="00350DB7" w:rsidP="00D71641">
      <w:pPr>
        <w:widowControl/>
        <w:spacing w:line="360" w:lineRule="auto"/>
        <w:ind w:firstLine="480"/>
        <w:jc w:val="center"/>
      </w:pPr>
    </w:p>
    <w:p w14:paraId="557A2DC1" w14:textId="773615D0" w:rsidR="00661FA3" w:rsidRPr="00661FA3" w:rsidRDefault="00661FA3" w:rsidP="00D71641">
      <w:pPr>
        <w:spacing w:line="360" w:lineRule="auto"/>
        <w:ind w:firstLine="480"/>
        <w:jc w:val="center"/>
      </w:pPr>
      <w:r w:rsidRPr="007376CD">
        <w:rPr>
          <w:rFonts w:hint="eastAsia"/>
        </w:rPr>
        <w:lastRenderedPageBreak/>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D71641">
            <w:pPr>
              <w:widowControl/>
              <w:spacing w:line="360" w:lineRule="auto"/>
              <w:ind w:firstLineChars="0" w:firstLine="0"/>
              <w:jc w:val="center"/>
            </w:pPr>
            <w:r>
              <w:rPr>
                <w:rFonts w:hint="eastAsia"/>
              </w:rPr>
              <w:t>尺寸</w:t>
            </w:r>
          </w:p>
        </w:tc>
        <w:tc>
          <w:tcPr>
            <w:tcW w:w="2586" w:type="dxa"/>
          </w:tcPr>
          <w:p w14:paraId="2DC60D3A" w14:textId="04589A40" w:rsidR="00963322" w:rsidRDefault="00963322" w:rsidP="00D71641">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D71641">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D71641">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D71641">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D71641">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D71641">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D71641">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D71641">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D71641">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D71641">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D71641">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D71641">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D71641">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D71641">
            <w:pPr>
              <w:widowControl/>
              <w:spacing w:line="360" w:lineRule="auto"/>
              <w:ind w:firstLineChars="0" w:firstLine="0"/>
              <w:jc w:val="center"/>
            </w:pPr>
            <w:r>
              <w:rPr>
                <w:rFonts w:hint="eastAsia"/>
              </w:rPr>
              <w:t>位置、连续、步进</w:t>
            </w:r>
          </w:p>
        </w:tc>
      </w:tr>
    </w:tbl>
    <w:p w14:paraId="7E72A77A" w14:textId="3E140BD4" w:rsidR="00792495" w:rsidRDefault="009B49CB" w:rsidP="00D71641">
      <w:pPr>
        <w:widowControl/>
        <w:spacing w:line="360" w:lineRule="auto"/>
        <w:ind w:firstLineChars="0" w:firstLine="0"/>
        <w:outlineLvl w:val="2"/>
      </w:pPr>
      <w:bookmarkStart w:id="56" w:name="_Toc199606602"/>
      <w:r>
        <w:rPr>
          <w:rFonts w:hint="eastAsia"/>
        </w:rPr>
        <w:t>4</w:t>
      </w:r>
      <w:r w:rsidR="00792495">
        <w:rPr>
          <w:rFonts w:hint="eastAsia"/>
        </w:rPr>
        <w:t>.1.3</w:t>
      </w:r>
      <w:r w:rsidR="00792495">
        <w:rPr>
          <w:rFonts w:hint="eastAsia"/>
        </w:rPr>
        <w:t>各驱动模块的舵机选型方案</w:t>
      </w:r>
      <w:bookmarkEnd w:id="56"/>
    </w:p>
    <w:p w14:paraId="6830F1EF" w14:textId="5084302E" w:rsidR="00051480" w:rsidRPr="006A333A" w:rsidRDefault="006A333A" w:rsidP="00D71641">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D71641">
      <w:pPr>
        <w:widowControl/>
        <w:spacing w:line="360" w:lineRule="auto"/>
        <w:ind w:firstLine="480"/>
      </w:pPr>
      <w:r w:rsidRPr="00051480">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22FB12F1" w14:textId="77777777" w:rsidR="008C28EE" w:rsidRDefault="008C28EE" w:rsidP="00D71641">
      <w:pPr>
        <w:widowControl/>
        <w:spacing w:line="360" w:lineRule="auto"/>
        <w:ind w:firstLineChars="0" w:firstLine="0"/>
      </w:pPr>
    </w:p>
    <w:p w14:paraId="57E24F64" w14:textId="2A19A324" w:rsidR="008C28EE" w:rsidRDefault="003E11D1" w:rsidP="00D71641">
      <w:pPr>
        <w:widowControl/>
        <w:spacing w:line="360" w:lineRule="auto"/>
        <w:ind w:firstLineChars="0" w:firstLine="0"/>
        <w:jc w:val="center"/>
      </w:pPr>
      <w:r>
        <w:rPr>
          <w:noProof/>
        </w:rPr>
        <w:drawing>
          <wp:inline distT="0" distB="0" distL="0" distR="0" wp14:anchorId="34945327" wp14:editId="432DC38C">
            <wp:extent cx="5517102" cy="320437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l="6293" t="10001" r="9349" b="2853"/>
                    <a:stretch/>
                  </pic:blipFill>
                  <pic:spPr bwMode="auto">
                    <a:xfrm>
                      <a:off x="0" y="0"/>
                      <a:ext cx="5537234" cy="3216068"/>
                    </a:xfrm>
                    <a:prstGeom prst="rect">
                      <a:avLst/>
                    </a:prstGeom>
                    <a:noFill/>
                    <a:ln>
                      <a:noFill/>
                    </a:ln>
                    <a:extLst>
                      <a:ext uri="{53640926-AAD7-44D8-BBD7-CCE9431645EC}">
                        <a14:shadowObscured xmlns:a14="http://schemas.microsoft.com/office/drawing/2010/main"/>
                      </a:ext>
                    </a:extLst>
                  </pic:spPr>
                </pic:pic>
              </a:graphicData>
            </a:graphic>
          </wp:inline>
        </w:drawing>
      </w:r>
    </w:p>
    <w:p w14:paraId="1BF7084C" w14:textId="412B7622" w:rsidR="008C28EE" w:rsidRPr="007A4CB7" w:rsidRDefault="003E11D1"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5</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灵巧手驱动源布置图</w:t>
      </w:r>
    </w:p>
    <w:p w14:paraId="426F561C" w14:textId="606C9446" w:rsidR="00574719" w:rsidRDefault="00051480" w:rsidP="00D71641">
      <w:pPr>
        <w:widowControl/>
        <w:spacing w:line="360" w:lineRule="auto"/>
        <w:ind w:firstLine="480"/>
      </w:pPr>
      <w:r>
        <w:rPr>
          <w:rFonts w:hint="eastAsia"/>
        </w:rPr>
        <w:lastRenderedPageBreak/>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22BEDA80" w14:textId="3DF548E0" w:rsidR="00792495" w:rsidRDefault="009B49CB" w:rsidP="009738B3">
      <w:pPr>
        <w:widowControl/>
        <w:spacing w:line="360" w:lineRule="auto"/>
        <w:ind w:firstLineChars="0" w:firstLine="0"/>
        <w:jc w:val="left"/>
        <w:outlineLvl w:val="1"/>
        <w:rPr>
          <w:rFonts w:eastAsia="黑体" w:cs="Times New Roman"/>
          <w:sz w:val="28"/>
          <w:szCs w:val="28"/>
        </w:rPr>
      </w:pPr>
      <w:bookmarkStart w:id="57" w:name="_Toc199606603"/>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A175C0">
        <w:rPr>
          <w:rFonts w:eastAsia="黑体" w:cs="Times New Roman" w:hint="eastAsia"/>
          <w:sz w:val="28"/>
          <w:szCs w:val="28"/>
        </w:rPr>
        <w:t>主控芯片和集成控制板的</w:t>
      </w:r>
      <w:r w:rsidR="003A38D2">
        <w:rPr>
          <w:rFonts w:eastAsia="黑体" w:cs="Times New Roman" w:hint="eastAsia"/>
          <w:sz w:val="28"/>
          <w:szCs w:val="28"/>
        </w:rPr>
        <w:t>选型方案</w:t>
      </w:r>
      <w:bookmarkEnd w:id="57"/>
    </w:p>
    <w:p w14:paraId="2459F081" w14:textId="513827C0" w:rsidR="006C03CD" w:rsidRPr="00031F8B" w:rsidRDefault="00031F8B" w:rsidP="00D71641">
      <w:pPr>
        <w:widowControl/>
        <w:spacing w:line="360" w:lineRule="auto"/>
        <w:ind w:firstLine="480"/>
      </w:pPr>
      <w:r w:rsidRPr="00031F8B">
        <w:rPr>
          <w:rFonts w:hint="eastAsia"/>
        </w:rPr>
        <w:t>如何方便简洁的将所有的驱动器都进行同步驱动是一个非常重要的问题，</w:t>
      </w:r>
      <w:r>
        <w:rPr>
          <w:rFonts w:hint="eastAsia"/>
        </w:rPr>
        <w:t>本文中的五指灵巧手具有包括手指和手腕一共</w:t>
      </w:r>
      <w:r>
        <w:rPr>
          <w:rFonts w:hint="eastAsia"/>
        </w:rPr>
        <w:t>18</w:t>
      </w:r>
      <w:r>
        <w:rPr>
          <w:rFonts w:hint="eastAsia"/>
        </w:rPr>
        <w:t>个自由度，这意味着</w:t>
      </w:r>
      <w:r w:rsidR="004A57E0">
        <w:rPr>
          <w:rFonts w:hint="eastAsia"/>
        </w:rPr>
        <w:t>一共有</w:t>
      </w:r>
      <w:r w:rsidR="004A57E0">
        <w:rPr>
          <w:rFonts w:hint="eastAsia"/>
        </w:rPr>
        <w:t>18</w:t>
      </w:r>
      <w:r w:rsidR="004A57E0">
        <w:rPr>
          <w:rFonts w:hint="eastAsia"/>
        </w:rPr>
        <w:t>个驱动器需要连接</w:t>
      </w:r>
      <w:r w:rsidR="00314E76">
        <w:rPr>
          <w:rFonts w:hint="eastAsia"/>
        </w:rPr>
        <w:t>，故选择合适的舵机控制板是非常重要的，既可以简化接线流程，又可以</w:t>
      </w:r>
      <w:r w:rsidR="00D57081">
        <w:rPr>
          <w:rFonts w:hint="eastAsia"/>
        </w:rPr>
        <w:t>实现高效控制。</w:t>
      </w:r>
    </w:p>
    <w:p w14:paraId="3D08E2D4" w14:textId="1A84516A" w:rsidR="00600B61" w:rsidRDefault="009B49CB" w:rsidP="00D71641">
      <w:pPr>
        <w:widowControl/>
        <w:spacing w:line="360" w:lineRule="auto"/>
        <w:ind w:firstLineChars="0" w:firstLine="0"/>
        <w:outlineLvl w:val="2"/>
      </w:pPr>
      <w:bookmarkStart w:id="58" w:name="_Toc199606604"/>
      <w:r>
        <w:rPr>
          <w:rFonts w:hint="eastAsia"/>
        </w:rPr>
        <w:t>4</w:t>
      </w:r>
      <w:r w:rsidR="00600B61" w:rsidRPr="00600B61">
        <w:rPr>
          <w:rFonts w:hint="eastAsia"/>
        </w:rPr>
        <w:t>.1.1</w:t>
      </w:r>
      <w:r w:rsidR="00600B61">
        <w:rPr>
          <w:rFonts w:hint="eastAsia"/>
        </w:rPr>
        <w:t>集成舵机控制板</w:t>
      </w:r>
      <w:bookmarkEnd w:id="58"/>
    </w:p>
    <w:p w14:paraId="506904FF" w14:textId="61054B6D" w:rsidR="00D7433B" w:rsidRDefault="00D7433B" w:rsidP="00D71641">
      <w:pPr>
        <w:widowControl/>
        <w:spacing w:line="360" w:lineRule="auto"/>
        <w:ind w:firstLine="480"/>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1641">
      <w:pPr>
        <w:widowControl/>
        <w:spacing w:line="360" w:lineRule="auto"/>
        <w:ind w:firstLine="480"/>
        <w:jc w:val="left"/>
      </w:pPr>
    </w:p>
    <w:p w14:paraId="2FEC6548" w14:textId="02DA976E" w:rsidR="00253290" w:rsidRDefault="00913313" w:rsidP="00D71641">
      <w:pPr>
        <w:widowControl/>
        <w:spacing w:line="360" w:lineRule="auto"/>
        <w:ind w:firstLineChars="0" w:firstLine="0"/>
        <w:jc w:val="center"/>
      </w:pPr>
      <w:r w:rsidRPr="00913313">
        <w:rPr>
          <w:noProof/>
        </w:rPr>
        <w:drawing>
          <wp:inline distT="0" distB="0" distL="0" distR="0" wp14:anchorId="16EFF9E1" wp14:editId="199990E6">
            <wp:extent cx="3681454" cy="271105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81454" cy="2711053"/>
                    </a:xfrm>
                    <a:prstGeom prst="rect">
                      <a:avLst/>
                    </a:prstGeom>
                  </pic:spPr>
                </pic:pic>
              </a:graphicData>
            </a:graphic>
          </wp:inline>
        </w:drawing>
      </w:r>
    </w:p>
    <w:p w14:paraId="487A26CD" w14:textId="1E21BAD4" w:rsidR="00253290" w:rsidRPr="007A4CB7" w:rsidRDefault="0025329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6</w:t>
      </w:r>
      <w:r w:rsidR="00913313" w:rsidRPr="007A4CB7">
        <w:rPr>
          <w:rFonts w:asciiTheme="minorEastAsia" w:hAnsiTheme="minorEastAsia" w:hint="eastAsia"/>
          <w:sz w:val="21"/>
          <w:szCs w:val="21"/>
        </w:rPr>
        <w:t xml:space="preserve"> 24路</w:t>
      </w:r>
      <w:r w:rsidRPr="007A4CB7">
        <w:rPr>
          <w:rFonts w:asciiTheme="minorEastAsia" w:hAnsiTheme="minorEastAsia" w:hint="eastAsia"/>
          <w:sz w:val="21"/>
          <w:szCs w:val="21"/>
        </w:rPr>
        <w:t>集成舵机控制板</w:t>
      </w:r>
    </w:p>
    <w:p w14:paraId="085E61A7" w14:textId="266B6C4D" w:rsidR="00600B61" w:rsidRDefault="009B49CB" w:rsidP="00D71641">
      <w:pPr>
        <w:widowControl/>
        <w:spacing w:line="360" w:lineRule="auto"/>
        <w:ind w:firstLineChars="0" w:firstLine="0"/>
        <w:outlineLvl w:val="2"/>
      </w:pPr>
      <w:bookmarkStart w:id="59" w:name="_Toc199606605"/>
      <w:r>
        <w:rPr>
          <w:rFonts w:hint="eastAsia"/>
        </w:rPr>
        <w:lastRenderedPageBreak/>
        <w:t>4</w:t>
      </w:r>
      <w:r w:rsidR="00600B61">
        <w:rPr>
          <w:rFonts w:hint="eastAsia"/>
        </w:rPr>
        <w:t>.1.2 URT-1</w:t>
      </w:r>
      <w:r w:rsidR="00600B61">
        <w:rPr>
          <w:rFonts w:hint="eastAsia"/>
        </w:rPr>
        <w:t>总线舵机调试板</w:t>
      </w:r>
      <w:bookmarkEnd w:id="59"/>
    </w:p>
    <w:p w14:paraId="3F894AE1" w14:textId="6A7064BB" w:rsidR="00FC5489" w:rsidRDefault="009441FC" w:rsidP="00FE0626">
      <w:pPr>
        <w:spacing w:line="360" w:lineRule="auto"/>
        <w:ind w:firstLine="480"/>
      </w:pPr>
      <w:r>
        <w:rPr>
          <w:rFonts w:hint="eastAsia"/>
        </w:rPr>
        <w:t>URT-1</w:t>
      </w:r>
      <w:r>
        <w:rPr>
          <w:rFonts w:hint="eastAsia"/>
        </w:rPr>
        <w:t>是一种多用途串口信号转换器，如图</w:t>
      </w:r>
      <w:r>
        <w:rPr>
          <w:rFonts w:hint="eastAsia"/>
        </w:rPr>
        <w:t>4-7</w:t>
      </w:r>
      <w:r>
        <w:rPr>
          <w:rFonts w:hint="eastAsia"/>
        </w:rPr>
        <w:t>所示，</w:t>
      </w:r>
      <w:r w:rsidR="00761976">
        <w:rPr>
          <w:rFonts w:hint="eastAsia"/>
        </w:rPr>
        <w:t>专门为飞特</w:t>
      </w:r>
      <w:r w:rsidR="00761976">
        <w:rPr>
          <w:rFonts w:hint="eastAsia"/>
        </w:rPr>
        <w:t>SMS</w:t>
      </w:r>
      <w:r w:rsidR="00761976">
        <w:rPr>
          <w:rFonts w:hint="eastAsia"/>
        </w:rPr>
        <w:t>及</w:t>
      </w:r>
      <w:r w:rsidR="00761976">
        <w:rPr>
          <w:rFonts w:hint="eastAsia"/>
        </w:rPr>
        <w:t>SCS</w:t>
      </w:r>
      <w:r w:rsidR="00761976">
        <w:rPr>
          <w:rFonts w:hint="eastAsia"/>
        </w:rPr>
        <w:t>系列串口舵机的调试与使用而开发。它内置了</w:t>
      </w:r>
      <w:r w:rsidR="00761976">
        <w:rPr>
          <w:rFonts w:hint="eastAsia"/>
        </w:rPr>
        <w:t>USB</w:t>
      </w:r>
      <w:r w:rsidR="00761976">
        <w:rPr>
          <w:rFonts w:hint="eastAsia"/>
        </w:rPr>
        <w:t>转串口模块，并配备线性低压差稳压电路，可将</w:t>
      </w:r>
      <w:r w:rsidR="00761976">
        <w:rPr>
          <w:rFonts w:hint="eastAsia"/>
        </w:rPr>
        <w:t>USB</w:t>
      </w:r>
      <w:r w:rsidR="00761976">
        <w:rPr>
          <w:rFonts w:hint="eastAsia"/>
        </w:rPr>
        <w:t>信号轻松转为</w:t>
      </w:r>
      <w:r w:rsidR="00761976">
        <w:rPr>
          <w:rFonts w:hint="eastAsia"/>
        </w:rPr>
        <w:t>5V</w:t>
      </w:r>
      <w:r w:rsidR="00761976">
        <w:rPr>
          <w:rFonts w:hint="eastAsia"/>
        </w:rPr>
        <w:t>或</w:t>
      </w:r>
      <w:r w:rsidR="00761976">
        <w:rPr>
          <w:rFonts w:hint="eastAsia"/>
        </w:rPr>
        <w:t>3.3V</w:t>
      </w:r>
      <w:r w:rsidR="00761976">
        <w:rPr>
          <w:rFonts w:hint="eastAsia"/>
        </w:rPr>
        <w:t>的串口信号电平。</w:t>
      </w:r>
      <w:r w:rsidR="00761976">
        <w:rPr>
          <w:rFonts w:hint="eastAsia"/>
        </w:rPr>
        <w:t>URT-1</w:t>
      </w:r>
      <w:r w:rsidR="00761976">
        <w:rPr>
          <w:rFonts w:hint="eastAsia"/>
        </w:rPr>
        <w:t>通过信号转换电路将信号分为两路；如图</w:t>
      </w:r>
      <w:r w:rsidR="00761976">
        <w:rPr>
          <w:rFonts w:hint="eastAsia"/>
        </w:rPr>
        <w:t>4-8</w:t>
      </w:r>
      <w:r w:rsidR="00761976">
        <w:rPr>
          <w:rFonts w:hint="eastAsia"/>
        </w:rPr>
        <w:t>（</w:t>
      </w:r>
      <w:r w:rsidR="00761976">
        <w:rPr>
          <w:rFonts w:hint="eastAsia"/>
        </w:rPr>
        <w:t>a</w:t>
      </w:r>
      <w:r w:rsidR="00761976">
        <w:rPr>
          <w:rFonts w:hint="eastAsia"/>
        </w:rPr>
        <w:t>）所示，</w:t>
      </w:r>
      <w:r w:rsidR="00761976">
        <w:rPr>
          <w:rFonts w:hint="eastAsia"/>
        </w:rPr>
        <w:t>A</w:t>
      </w:r>
      <w:r w:rsidR="00761976">
        <w:rPr>
          <w:rFonts w:hint="eastAsia"/>
        </w:rPr>
        <w:t>路为</w:t>
      </w:r>
      <w:r w:rsidR="00761976" w:rsidRPr="00761976">
        <w:t>异步半双工</w:t>
      </w:r>
      <w:r w:rsidR="00761976" w:rsidRPr="00761976">
        <w:t>RS485</w:t>
      </w:r>
      <w:r w:rsidR="00761976" w:rsidRPr="00761976">
        <w:t>电平接口，适配</w:t>
      </w:r>
      <w:r w:rsidR="00761976" w:rsidRPr="00761976">
        <w:t>SMS</w:t>
      </w:r>
      <w:r w:rsidR="00761976" w:rsidRPr="00761976">
        <w:t>系列舵机</w:t>
      </w:r>
      <w:r w:rsidR="00761976">
        <w:rPr>
          <w:rFonts w:hint="eastAsia"/>
        </w:rPr>
        <w:t>；如图</w:t>
      </w:r>
      <w:r w:rsidR="00761976">
        <w:rPr>
          <w:rFonts w:hint="eastAsia"/>
        </w:rPr>
        <w:t>4-8</w:t>
      </w:r>
      <w:r w:rsidR="00761976">
        <w:rPr>
          <w:rFonts w:hint="eastAsia"/>
        </w:rPr>
        <w:t>（</w:t>
      </w:r>
      <w:r w:rsidR="00761976">
        <w:rPr>
          <w:rFonts w:hint="eastAsia"/>
        </w:rPr>
        <w:t>b</w:t>
      </w:r>
      <w:r w:rsidR="00761976">
        <w:rPr>
          <w:rFonts w:hint="eastAsia"/>
        </w:rPr>
        <w:t>）所示，</w:t>
      </w:r>
      <w:r w:rsidR="00FE0626" w:rsidRPr="00FE0626">
        <w:t>B</w:t>
      </w:r>
      <w:r w:rsidR="00FE0626" w:rsidRPr="00FE0626">
        <w:t>路为异步半双工</w:t>
      </w:r>
      <w:r w:rsidR="00FE0626" w:rsidRPr="00FE0626">
        <w:t>TTL</w:t>
      </w:r>
      <w:r w:rsidR="00FE0626" w:rsidRPr="00FE0626">
        <w:t>电平单总线接口，适配</w:t>
      </w:r>
      <w:r w:rsidR="00FE0626" w:rsidRPr="00FE0626">
        <w:t>SCS/STS</w:t>
      </w:r>
      <w:r w:rsidR="00FE0626" w:rsidRPr="00FE0626">
        <w:t>系列舵机。信号的输入输出通过异步分时硬件回路自动切换，无需额外</w:t>
      </w:r>
      <w:r w:rsidR="00FE0626" w:rsidRPr="00FE0626">
        <w:t>IO</w:t>
      </w:r>
      <w:r w:rsidR="00FE0626" w:rsidRPr="00FE0626">
        <w:t>端口控制，从而降低主控的负担</w:t>
      </w:r>
      <w:r w:rsidR="00FE0626">
        <w:rPr>
          <w:rFonts w:hint="eastAsia"/>
        </w:rPr>
        <w:t>。</w:t>
      </w:r>
    </w:p>
    <w:p w14:paraId="7F2D42C1" w14:textId="77777777" w:rsidR="006B3FAE" w:rsidRPr="00FE0626" w:rsidRDefault="006B3FAE" w:rsidP="00FE0626">
      <w:pPr>
        <w:spacing w:line="360" w:lineRule="auto"/>
        <w:ind w:firstLine="480"/>
      </w:pPr>
    </w:p>
    <w:p w14:paraId="17C0B83F" w14:textId="54587AA7" w:rsidR="00DD51AE" w:rsidRDefault="007554AC" w:rsidP="00D71641">
      <w:pPr>
        <w:widowControl/>
        <w:spacing w:line="360" w:lineRule="auto"/>
        <w:ind w:firstLineChars="0" w:firstLine="0"/>
        <w:jc w:val="center"/>
      </w:pPr>
      <w:r w:rsidRPr="007554AC">
        <w:rPr>
          <w:noProof/>
        </w:rPr>
        <w:drawing>
          <wp:inline distT="0" distB="0" distL="0" distR="0" wp14:anchorId="616640D1" wp14:editId="52561F5C">
            <wp:extent cx="4495800" cy="2569314"/>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5157" r="-2"/>
                    <a:stretch/>
                  </pic:blipFill>
                  <pic:spPr bwMode="auto">
                    <a:xfrm>
                      <a:off x="0" y="0"/>
                      <a:ext cx="4495800" cy="2569314"/>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Pr="007A4CB7" w:rsidRDefault="007554A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7</w:t>
      </w:r>
      <w:r w:rsidR="00014714" w:rsidRPr="007A4CB7">
        <w:rPr>
          <w:rFonts w:asciiTheme="minorEastAsia" w:hAnsiTheme="minorEastAsia" w:hint="eastAsia"/>
          <w:sz w:val="21"/>
          <w:szCs w:val="21"/>
        </w:rPr>
        <w:t xml:space="preserve"> URT-1总线舵机调试板示意图</w:t>
      </w:r>
    </w:p>
    <w:p w14:paraId="6AA3F12A" w14:textId="77777777" w:rsidR="00530878" w:rsidRDefault="00530878" w:rsidP="00D71641">
      <w:pPr>
        <w:widowControl/>
        <w:spacing w:line="360" w:lineRule="auto"/>
        <w:ind w:firstLineChars="0" w:firstLine="0"/>
        <w:jc w:val="center"/>
      </w:pPr>
    </w:p>
    <w:p w14:paraId="25345F94" w14:textId="50741C4C" w:rsidR="00014714" w:rsidRDefault="00530878" w:rsidP="00D71641">
      <w:pPr>
        <w:widowControl/>
        <w:spacing w:line="360" w:lineRule="auto"/>
        <w:ind w:firstLineChars="0" w:firstLine="0"/>
        <w:jc w:val="center"/>
      </w:pPr>
      <w:r>
        <w:rPr>
          <w:noProof/>
        </w:rPr>
        <w:drawing>
          <wp:inline distT="0" distB="0" distL="0" distR="0" wp14:anchorId="0CAA9C63" wp14:editId="47EEFCE9">
            <wp:extent cx="6229350" cy="1976128"/>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3">
                      <a:extLst>
                        <a:ext uri="{28A0092B-C50C-407E-A947-70E740481C1C}">
                          <a14:useLocalDpi xmlns:a14="http://schemas.microsoft.com/office/drawing/2010/main" val="0"/>
                        </a:ext>
                      </a:extLst>
                    </a:blip>
                    <a:srcRect t="25244" b="18331"/>
                    <a:stretch/>
                  </pic:blipFill>
                  <pic:spPr bwMode="auto">
                    <a:xfrm>
                      <a:off x="0" y="0"/>
                      <a:ext cx="6249087" cy="1982389"/>
                    </a:xfrm>
                    <a:prstGeom prst="rect">
                      <a:avLst/>
                    </a:prstGeom>
                    <a:noFill/>
                    <a:ln>
                      <a:noFill/>
                    </a:ln>
                    <a:extLst>
                      <a:ext uri="{53640926-AAD7-44D8-BBD7-CCE9431645EC}">
                        <a14:shadowObscured xmlns:a14="http://schemas.microsoft.com/office/drawing/2010/main"/>
                      </a:ext>
                    </a:extLst>
                  </pic:spPr>
                </pic:pic>
              </a:graphicData>
            </a:graphic>
          </wp:inline>
        </w:drawing>
      </w:r>
    </w:p>
    <w:p w14:paraId="3168A259" w14:textId="77777777" w:rsidR="00FC5489" w:rsidRPr="007A4CB7" w:rsidRDefault="000D7E4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w:t>
      </w:r>
      <w:r w:rsidR="00DD51AE" w:rsidRPr="007A4CB7">
        <w:rPr>
          <w:rFonts w:asciiTheme="minorEastAsia" w:hAnsiTheme="minorEastAsia" w:hint="eastAsia"/>
          <w:sz w:val="21"/>
          <w:szCs w:val="21"/>
        </w:rPr>
        <w:t xml:space="preserve">8 </w:t>
      </w:r>
      <w:r w:rsidRPr="007A4CB7">
        <w:rPr>
          <w:rFonts w:asciiTheme="minorEastAsia" w:hAnsiTheme="minorEastAsia" w:hint="eastAsia"/>
          <w:sz w:val="21"/>
          <w:szCs w:val="21"/>
        </w:rPr>
        <w:t>URT-1总线舵机调试板主要电路。</w:t>
      </w:r>
    </w:p>
    <w:p w14:paraId="5FE43776" w14:textId="23D4F501" w:rsidR="000D7E40" w:rsidRDefault="00FC5489" w:rsidP="00D71641">
      <w:pPr>
        <w:widowControl/>
        <w:spacing w:line="360" w:lineRule="auto"/>
        <w:ind w:firstLine="480"/>
      </w:pPr>
      <w:r>
        <w:rPr>
          <w:rFonts w:hint="eastAsia"/>
        </w:rPr>
        <w:lastRenderedPageBreak/>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再利用</w:t>
      </w:r>
      <w:r>
        <w:rPr>
          <w:rFonts w:hint="eastAsia"/>
        </w:rPr>
        <w:t>USB</w:t>
      </w:r>
      <w:r>
        <w:rPr>
          <w:rFonts w:hint="eastAsia"/>
        </w:rPr>
        <w:t>线将总线舵机与电脑连接起来，即可完成硬件的连接，最后再通过上位机即可对</w:t>
      </w:r>
      <w:r>
        <w:rPr>
          <w:rFonts w:hint="eastAsia"/>
        </w:rPr>
        <w:t>STS3032</w:t>
      </w:r>
      <w:r>
        <w:rPr>
          <w:rFonts w:hint="eastAsia"/>
        </w:rPr>
        <w:t>总线舵机进行调试。</w:t>
      </w:r>
    </w:p>
    <w:p w14:paraId="7CF6C81D" w14:textId="1EB6C145" w:rsidR="00600B61" w:rsidRDefault="009B49CB" w:rsidP="00D71641">
      <w:pPr>
        <w:widowControl/>
        <w:spacing w:line="360" w:lineRule="auto"/>
        <w:ind w:firstLineChars="0" w:firstLine="0"/>
        <w:outlineLvl w:val="2"/>
      </w:pPr>
      <w:bookmarkStart w:id="60" w:name="_Toc199606606"/>
      <w:r>
        <w:rPr>
          <w:rFonts w:hint="eastAsia"/>
        </w:rPr>
        <w:t>4</w:t>
      </w:r>
      <w:r w:rsidR="00600B61">
        <w:rPr>
          <w:rFonts w:hint="eastAsia"/>
        </w:rPr>
        <w:t>.1.3 Arduino UNO</w:t>
      </w:r>
      <w:r w:rsidR="00600B61">
        <w:rPr>
          <w:rFonts w:hint="eastAsia"/>
        </w:rPr>
        <w:t>控制板</w:t>
      </w:r>
      <w:bookmarkEnd w:id="60"/>
    </w:p>
    <w:p w14:paraId="4707A9EF" w14:textId="5DCDD276" w:rsidR="00BF45B6" w:rsidRDefault="00BF45B6" w:rsidP="00D71641">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54"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4C11FB7B" w14:textId="77777777" w:rsidR="005763BC" w:rsidRDefault="005763BC" w:rsidP="00D71641">
      <w:pPr>
        <w:widowControl/>
        <w:spacing w:line="360" w:lineRule="auto"/>
        <w:ind w:firstLineChars="0" w:firstLine="0"/>
      </w:pPr>
    </w:p>
    <w:p w14:paraId="3F72AB5C" w14:textId="0FACB99D" w:rsidR="00BA5FA8" w:rsidRDefault="004437E9" w:rsidP="00D71641">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57799" cy="3045186"/>
                    </a:xfrm>
                    <a:prstGeom prst="rect">
                      <a:avLst/>
                    </a:prstGeom>
                  </pic:spPr>
                </pic:pic>
              </a:graphicData>
            </a:graphic>
          </wp:inline>
        </w:drawing>
      </w:r>
    </w:p>
    <w:p w14:paraId="149B4C52" w14:textId="0BA8E342" w:rsidR="004437E9" w:rsidRPr="007A4CB7" w:rsidRDefault="004437E9"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9</w:t>
      </w:r>
      <w:r w:rsidR="00FC3220" w:rsidRPr="007A4CB7">
        <w:rPr>
          <w:rFonts w:asciiTheme="minorEastAsia" w:hAnsiTheme="minorEastAsia" w:hint="eastAsia"/>
          <w:sz w:val="21"/>
          <w:szCs w:val="21"/>
        </w:rPr>
        <w:t xml:space="preserve"> Arduino UNO板</w:t>
      </w:r>
      <w:r w:rsidR="00786960" w:rsidRPr="007A4CB7">
        <w:rPr>
          <w:rFonts w:asciiTheme="minorEastAsia" w:hAnsiTheme="minorEastAsia" w:hint="eastAsia"/>
          <w:sz w:val="21"/>
          <w:szCs w:val="21"/>
        </w:rPr>
        <w:t>实物</w:t>
      </w:r>
      <w:r w:rsidR="00FC3220" w:rsidRPr="007A4CB7">
        <w:rPr>
          <w:rFonts w:asciiTheme="minorEastAsia" w:hAnsiTheme="minorEastAsia" w:hint="eastAsia"/>
          <w:sz w:val="21"/>
          <w:szCs w:val="21"/>
        </w:rPr>
        <w:t>图</w:t>
      </w:r>
    </w:p>
    <w:p w14:paraId="23216A41" w14:textId="59399433" w:rsidR="006F246D" w:rsidRDefault="0006738E" w:rsidP="00D71641">
      <w:pPr>
        <w:widowControl/>
        <w:spacing w:line="360" w:lineRule="auto"/>
        <w:ind w:firstLine="480"/>
      </w:pPr>
      <w:r>
        <w:rPr>
          <w:rFonts w:hint="eastAsia"/>
        </w:rPr>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4CCC8874" w14:textId="5D9B9627" w:rsidR="006B3FAE" w:rsidRPr="00CB720E" w:rsidRDefault="00AB5EBE" w:rsidP="006B3FAE">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01C2F887" w14:textId="77777777" w:rsidR="006C4B50" w:rsidRDefault="006C4B50" w:rsidP="00D71641">
      <w:pPr>
        <w:widowControl/>
        <w:spacing w:line="360" w:lineRule="auto"/>
        <w:ind w:firstLineChars="0" w:firstLine="0"/>
      </w:pPr>
    </w:p>
    <w:p w14:paraId="34728FAC" w14:textId="61185D12" w:rsidR="006C4B50" w:rsidRDefault="00A454A7" w:rsidP="00D71641">
      <w:pPr>
        <w:widowControl/>
        <w:spacing w:line="360" w:lineRule="auto"/>
        <w:ind w:firstLineChars="0" w:firstLine="0"/>
        <w:jc w:val="center"/>
      </w:pPr>
      <w:r>
        <w:rPr>
          <w:noProof/>
        </w:rPr>
        <w:drawing>
          <wp:inline distT="0" distB="0" distL="0" distR="0" wp14:anchorId="342967D8" wp14:editId="7C87C352">
            <wp:extent cx="4040385" cy="3958876"/>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22064" r="20547"/>
                    <a:stretch/>
                  </pic:blipFill>
                  <pic:spPr bwMode="auto">
                    <a:xfrm>
                      <a:off x="0" y="0"/>
                      <a:ext cx="4054331" cy="3972540"/>
                    </a:xfrm>
                    <a:prstGeom prst="rect">
                      <a:avLst/>
                    </a:prstGeom>
                    <a:noFill/>
                    <a:ln>
                      <a:noFill/>
                    </a:ln>
                    <a:extLst>
                      <a:ext uri="{53640926-AAD7-44D8-BBD7-CCE9431645EC}">
                        <a14:shadowObscured xmlns:a14="http://schemas.microsoft.com/office/drawing/2010/main"/>
                      </a:ext>
                    </a:extLst>
                  </pic:spPr>
                </pic:pic>
              </a:graphicData>
            </a:graphic>
          </wp:inline>
        </w:drawing>
      </w:r>
    </w:p>
    <w:p w14:paraId="47923A8B" w14:textId="2FC5058C" w:rsidR="00AB5EBE" w:rsidRPr="007A4CB7" w:rsidRDefault="00AB5EBE"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0</w:t>
      </w:r>
      <w:r w:rsidR="006F246D" w:rsidRPr="007A4CB7">
        <w:rPr>
          <w:rFonts w:asciiTheme="minorEastAsia" w:hAnsiTheme="minorEastAsia" w:hint="eastAsia"/>
          <w:sz w:val="21"/>
          <w:szCs w:val="21"/>
        </w:rPr>
        <w:t xml:space="preserve"> Arduino UNO</w:t>
      </w:r>
      <w:r w:rsidR="00007CF4" w:rsidRPr="007A4CB7">
        <w:rPr>
          <w:rFonts w:asciiTheme="minorEastAsia" w:hAnsiTheme="minorEastAsia" w:hint="eastAsia"/>
          <w:sz w:val="21"/>
          <w:szCs w:val="21"/>
        </w:rPr>
        <w:t>与舵机控制板的连接示意图</w:t>
      </w:r>
    </w:p>
    <w:p w14:paraId="76C363A5" w14:textId="1CB43B79" w:rsidR="00600B61" w:rsidRDefault="009B49CB" w:rsidP="009738B3">
      <w:pPr>
        <w:widowControl/>
        <w:spacing w:line="360" w:lineRule="auto"/>
        <w:ind w:firstLineChars="0" w:firstLine="0"/>
        <w:jc w:val="left"/>
        <w:outlineLvl w:val="1"/>
        <w:rPr>
          <w:rFonts w:eastAsia="黑体" w:cs="Times New Roman"/>
          <w:sz w:val="28"/>
          <w:szCs w:val="28"/>
        </w:rPr>
      </w:pPr>
      <w:bookmarkStart w:id="61" w:name="_Toc199606607"/>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61"/>
    </w:p>
    <w:p w14:paraId="00E74EBC" w14:textId="733F5D19" w:rsidR="00AC1A5F" w:rsidRPr="00CF43B1" w:rsidRDefault="00AA2FA4" w:rsidP="00D71641">
      <w:pPr>
        <w:widowControl/>
        <w:spacing w:line="360" w:lineRule="auto"/>
        <w:ind w:firstLine="480"/>
      </w:pPr>
      <w:r w:rsidRPr="00CF43B1">
        <w:rPr>
          <w:rFonts w:hint="eastAsia"/>
        </w:rPr>
        <w:t>完成了驱动器的选型和集成控制板的选择，后面对控制板进行编程烧录，</w:t>
      </w:r>
      <w:r w:rsidR="009851CC" w:rsidRPr="00CF43B1">
        <w:rPr>
          <w:rFonts w:hint="eastAsia"/>
        </w:rPr>
        <w:t>这其中选择合适的上位机</w:t>
      </w:r>
      <w:r w:rsidR="000E152D" w:rsidRPr="00CF43B1">
        <w:rPr>
          <w:rFonts w:hint="eastAsia"/>
        </w:rPr>
        <w:t>进行编程</w:t>
      </w:r>
      <w:r w:rsidR="006E7464" w:rsidRPr="00CF43B1">
        <w:rPr>
          <w:rFonts w:hint="eastAsia"/>
        </w:rPr>
        <w:t>调试</w:t>
      </w:r>
      <w:r w:rsidR="000E152D" w:rsidRPr="00CF43B1">
        <w:rPr>
          <w:rFonts w:hint="eastAsia"/>
        </w:rPr>
        <w:t>是一个</w:t>
      </w:r>
      <w:r w:rsidR="00801DD0" w:rsidRPr="00CF43B1">
        <w:rPr>
          <w:rFonts w:hint="eastAsia"/>
        </w:rPr>
        <w:t>很重要的步骤</w:t>
      </w:r>
      <w:r w:rsidR="006E7464" w:rsidRPr="00CF43B1">
        <w:rPr>
          <w:rFonts w:hint="eastAsia"/>
        </w:rPr>
        <w:t>。本小节将围绕</w:t>
      </w:r>
      <w:r w:rsidR="00866C9A" w:rsidRPr="00CF43B1">
        <w:rPr>
          <w:rFonts w:hint="eastAsia"/>
        </w:rPr>
        <w:t>舵机的</w:t>
      </w:r>
      <w:r w:rsidR="00866C9A" w:rsidRPr="00CF43B1">
        <w:rPr>
          <w:rFonts w:hint="eastAsia"/>
        </w:rPr>
        <w:t>FD</w:t>
      </w:r>
      <w:r w:rsidR="00866C9A" w:rsidRPr="00CF43B1">
        <w:rPr>
          <w:rFonts w:hint="eastAsia"/>
        </w:rPr>
        <w:t>调试软件和</w:t>
      </w:r>
      <w:r w:rsidR="00866C9A" w:rsidRPr="00CF43B1">
        <w:rPr>
          <w:rFonts w:hint="eastAsia"/>
        </w:rPr>
        <w:t>Zide</w:t>
      </w:r>
      <w:r w:rsidR="00CF43B1" w:rsidRPr="00CF43B1">
        <w:rPr>
          <w:rFonts w:hint="eastAsia"/>
        </w:rPr>
        <w:t>调试软件进行介绍</w:t>
      </w:r>
      <w:r w:rsidR="00CF43B1">
        <w:rPr>
          <w:rFonts w:hint="eastAsia"/>
        </w:rPr>
        <w:t>。</w:t>
      </w:r>
    </w:p>
    <w:p w14:paraId="33B53C8D" w14:textId="23198DE7" w:rsidR="00675994" w:rsidRDefault="009B49CB" w:rsidP="00D71641">
      <w:pPr>
        <w:widowControl/>
        <w:spacing w:line="360" w:lineRule="auto"/>
        <w:ind w:firstLineChars="0" w:firstLine="0"/>
        <w:jc w:val="left"/>
        <w:outlineLvl w:val="2"/>
      </w:pPr>
      <w:bookmarkStart w:id="62" w:name="_Toc199606608"/>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62"/>
    </w:p>
    <w:p w14:paraId="71C270BD" w14:textId="77777777" w:rsidR="00CF43B1" w:rsidRDefault="00AA16AF" w:rsidP="00D71641">
      <w:pPr>
        <w:widowControl/>
        <w:spacing w:line="360" w:lineRule="auto"/>
        <w:ind w:firstLine="480"/>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6B3045FB" w14:textId="276F3EA1" w:rsidR="00CF43B1" w:rsidRDefault="00CF43B1" w:rsidP="00D71641">
      <w:pPr>
        <w:widowControl/>
        <w:spacing w:line="360" w:lineRule="auto"/>
        <w:ind w:firstLine="480"/>
      </w:pPr>
      <w:r w:rsidRPr="00AB227C">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w:t>
      </w:r>
      <w:r w:rsidRPr="00AB227C">
        <w:lastRenderedPageBreak/>
        <w:t>置、扭力、速度、电流、温度、电压等数据，便于调试一目了然；舵机操作控制区则显示了加速度、速度、目标位置等控制参数，用户可手动调整这些参数以测试舵机的性能</w:t>
      </w:r>
      <w:r>
        <w:rPr>
          <w:rFonts w:hint="eastAsia"/>
        </w:rPr>
        <w:t>。</w:t>
      </w:r>
    </w:p>
    <w:p w14:paraId="3B3A0A0D" w14:textId="77777777" w:rsidR="004746FD" w:rsidRDefault="004746FD" w:rsidP="00D71641">
      <w:pPr>
        <w:widowControl/>
        <w:spacing w:line="360" w:lineRule="auto"/>
        <w:ind w:firstLineChars="0" w:firstLine="0"/>
      </w:pPr>
    </w:p>
    <w:p w14:paraId="7714A82B" w14:textId="0AB77617" w:rsidR="00AB227C" w:rsidRDefault="000B5870" w:rsidP="00D71641">
      <w:pPr>
        <w:widowControl/>
        <w:spacing w:line="360" w:lineRule="auto"/>
        <w:ind w:firstLineChars="0" w:firstLine="0"/>
        <w:jc w:val="center"/>
      </w:pPr>
      <w:r>
        <w:rPr>
          <w:rFonts w:hint="eastAsia"/>
          <w:noProof/>
        </w:rPr>
        <w:drawing>
          <wp:inline distT="0" distB="0" distL="0" distR="0" wp14:anchorId="226BFBD0" wp14:editId="0974A700">
            <wp:extent cx="5091924" cy="377825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430"/>
                    <a:stretch/>
                  </pic:blipFill>
                  <pic:spPr bwMode="auto">
                    <a:xfrm>
                      <a:off x="0" y="0"/>
                      <a:ext cx="5170469" cy="3836531"/>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Pr="007A4CB7" w:rsidRDefault="00AB227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1 FD软件</w:t>
      </w:r>
      <w:r w:rsidR="001723FA" w:rsidRPr="007A4CB7">
        <w:rPr>
          <w:rFonts w:asciiTheme="minorEastAsia" w:hAnsiTheme="minorEastAsia" w:hint="eastAsia"/>
          <w:sz w:val="21"/>
          <w:szCs w:val="21"/>
        </w:rPr>
        <w:t>调试</w:t>
      </w:r>
      <w:r w:rsidRPr="007A4CB7">
        <w:rPr>
          <w:rFonts w:asciiTheme="minorEastAsia" w:hAnsiTheme="minorEastAsia" w:hint="eastAsia"/>
          <w:sz w:val="21"/>
          <w:szCs w:val="21"/>
        </w:rPr>
        <w:t>界面</w:t>
      </w:r>
    </w:p>
    <w:p w14:paraId="699C6857" w14:textId="215E2C26" w:rsidR="00F04125" w:rsidRDefault="009B49CB" w:rsidP="00D71641">
      <w:pPr>
        <w:widowControl/>
        <w:spacing w:line="360" w:lineRule="auto"/>
        <w:ind w:firstLineChars="0" w:firstLine="0"/>
        <w:jc w:val="left"/>
        <w:outlineLvl w:val="2"/>
      </w:pPr>
      <w:bookmarkStart w:id="63" w:name="_Toc199606609"/>
      <w:r>
        <w:rPr>
          <w:rFonts w:hint="eastAsia"/>
        </w:rPr>
        <w:t>4</w:t>
      </w:r>
      <w:r w:rsidR="00F04125">
        <w:rPr>
          <w:rFonts w:hint="eastAsia"/>
        </w:rPr>
        <w:t>.3.2 Zide</w:t>
      </w:r>
      <w:r w:rsidR="00F04125">
        <w:rPr>
          <w:rFonts w:hint="eastAsia"/>
        </w:rPr>
        <w:t>调试软件</w:t>
      </w:r>
      <w:bookmarkEnd w:id="63"/>
    </w:p>
    <w:p w14:paraId="33300D5B" w14:textId="70F6E833" w:rsidR="00386797" w:rsidRDefault="00432478" w:rsidP="00D71641">
      <w:pPr>
        <w:widowControl/>
        <w:spacing w:line="360" w:lineRule="auto"/>
        <w:ind w:firstLine="480"/>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Default="00911CD7" w:rsidP="00D71641">
      <w:pPr>
        <w:widowControl/>
        <w:spacing w:line="360" w:lineRule="auto"/>
        <w:ind w:firstLine="480"/>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01003970" w14:textId="77777777" w:rsidR="006B3FAE" w:rsidRPr="00911CD7" w:rsidRDefault="006B3FAE" w:rsidP="00D71641">
      <w:pPr>
        <w:widowControl/>
        <w:spacing w:line="360" w:lineRule="auto"/>
        <w:ind w:firstLine="480"/>
      </w:pPr>
    </w:p>
    <w:p w14:paraId="7541E809" w14:textId="20A0649D" w:rsidR="00B22753" w:rsidRDefault="007319FF" w:rsidP="00D71641">
      <w:pPr>
        <w:widowControl/>
        <w:spacing w:line="360" w:lineRule="auto"/>
        <w:ind w:firstLine="480"/>
        <w:jc w:val="left"/>
      </w:pPr>
      <w:r>
        <w:rPr>
          <w:noProof/>
        </w:rPr>
        <w:lastRenderedPageBreak/>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59B8D312" w14:textId="22863327" w:rsidR="00600670" w:rsidRPr="007A4CB7" w:rsidRDefault="004B1F0A"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2 Zide上位机</w:t>
      </w:r>
      <w:r w:rsidR="001723FA" w:rsidRPr="007A4CB7">
        <w:rPr>
          <w:rFonts w:asciiTheme="minorEastAsia" w:hAnsiTheme="minorEastAsia" w:hint="eastAsia"/>
          <w:sz w:val="21"/>
          <w:szCs w:val="21"/>
        </w:rPr>
        <w:t>界面</w:t>
      </w:r>
    </w:p>
    <w:p w14:paraId="6DC852C4" w14:textId="450719C6" w:rsidR="00600670" w:rsidRPr="001208EE" w:rsidRDefault="00600670" w:rsidP="00A150EA">
      <w:pPr>
        <w:widowControl/>
        <w:spacing w:line="360" w:lineRule="auto"/>
        <w:ind w:firstLineChars="0" w:firstLine="0"/>
        <w:jc w:val="left"/>
        <w:outlineLvl w:val="1"/>
        <w:rPr>
          <w:rFonts w:eastAsia="黑体" w:cs="Times New Roman"/>
          <w:sz w:val="28"/>
          <w:szCs w:val="28"/>
        </w:rPr>
      </w:pPr>
      <w:bookmarkStart w:id="64" w:name="_Toc199606610"/>
      <w:r w:rsidRPr="001208EE">
        <w:rPr>
          <w:rFonts w:eastAsia="黑体" w:cs="Times New Roman" w:hint="eastAsia"/>
          <w:sz w:val="28"/>
          <w:szCs w:val="28"/>
        </w:rPr>
        <w:t>4.4</w:t>
      </w:r>
      <w:r w:rsidRPr="001208EE">
        <w:rPr>
          <w:rFonts w:eastAsia="黑体" w:cs="Times New Roman" w:hint="eastAsia"/>
          <w:sz w:val="28"/>
          <w:szCs w:val="28"/>
        </w:rPr>
        <w:t>本章小结</w:t>
      </w:r>
      <w:bookmarkEnd w:id="64"/>
    </w:p>
    <w:p w14:paraId="67CAD0D0" w14:textId="7F478E4B" w:rsidR="00313351" w:rsidRDefault="001208EE" w:rsidP="00D71641">
      <w:pPr>
        <w:widowControl/>
        <w:spacing w:line="360" w:lineRule="auto"/>
        <w:ind w:firstLine="480"/>
      </w:pPr>
      <w:r>
        <w:rPr>
          <w:rFonts w:hint="eastAsia"/>
        </w:rPr>
        <w:t>本章介绍了五指灵巧手的控制系统的设计方案。首先介绍了各种驱动器的控制和选择方案，包括</w:t>
      </w:r>
      <w:r>
        <w:rPr>
          <w:rFonts w:hint="eastAsia"/>
        </w:rPr>
        <w:t>PWM</w:t>
      </w:r>
      <w:r>
        <w:rPr>
          <w:rFonts w:hint="eastAsia"/>
        </w:rPr>
        <w:t>舵机和总线舵机的</w:t>
      </w:r>
      <w:r w:rsidR="00313351">
        <w:rPr>
          <w:rFonts w:hint="eastAsia"/>
        </w:rPr>
        <w:t>结构以及控制的对比</w:t>
      </w:r>
      <w:r w:rsidR="00B847DB">
        <w:rPr>
          <w:rFonts w:hint="eastAsia"/>
        </w:rPr>
        <w:t>，</w:t>
      </w:r>
      <w:r w:rsidR="00313351">
        <w:rPr>
          <w:rFonts w:hint="eastAsia"/>
        </w:rPr>
        <w:t>灵巧手各个自由度驱动舵机的选择。然后介绍了控制板的选择，包括集成舵机控制板、</w:t>
      </w:r>
      <w:r w:rsidR="00313351">
        <w:rPr>
          <w:rFonts w:hint="eastAsia"/>
        </w:rPr>
        <w:t>URT-1</w:t>
      </w:r>
      <w:r w:rsidR="00313351">
        <w:rPr>
          <w:rFonts w:hint="eastAsia"/>
        </w:rPr>
        <w:t>调试板、</w:t>
      </w:r>
      <w:r w:rsidR="00313351">
        <w:rPr>
          <w:rFonts w:hint="eastAsia"/>
        </w:rPr>
        <w:t>Arduino UNO</w:t>
      </w:r>
      <w:r w:rsidR="00313351">
        <w:rPr>
          <w:rFonts w:hint="eastAsia"/>
        </w:rPr>
        <w:t>控制板以及它们之间的集联使用方法。最后介绍了控制器上位机的</w:t>
      </w:r>
      <w:r w:rsidR="00436201">
        <w:rPr>
          <w:rFonts w:hint="eastAsia"/>
        </w:rPr>
        <w:t>界面以及图形化编程方法。控制系统的设计为灵巧手的各个自由度的准确控制打下了坚实基础。</w:t>
      </w:r>
      <w:r w:rsidR="00436201">
        <w:rPr>
          <w:rFonts w:hint="eastAsia"/>
        </w:rPr>
        <w:t xml:space="preserve"> </w:t>
      </w:r>
    </w:p>
    <w:p w14:paraId="076ACA5D" w14:textId="0EF7F699" w:rsidR="00F04125" w:rsidRDefault="00F95243" w:rsidP="00D71641">
      <w:pPr>
        <w:widowControl/>
        <w:spacing w:line="360" w:lineRule="auto"/>
        <w:ind w:firstLineChars="0" w:firstLine="0"/>
        <w:jc w:val="left"/>
      </w:pPr>
      <w:r>
        <w:br w:type="page"/>
      </w:r>
    </w:p>
    <w:p w14:paraId="706F5E32" w14:textId="37D4A1D3" w:rsidR="00675994" w:rsidRDefault="00026A69" w:rsidP="009738B3">
      <w:pPr>
        <w:widowControl/>
        <w:spacing w:line="360" w:lineRule="auto"/>
        <w:ind w:firstLineChars="0" w:firstLine="0"/>
        <w:jc w:val="center"/>
        <w:outlineLvl w:val="0"/>
        <w:rPr>
          <w:rFonts w:eastAsia="黑体"/>
          <w:b/>
          <w:sz w:val="32"/>
          <w:szCs w:val="24"/>
        </w:rPr>
      </w:pPr>
      <w:bookmarkStart w:id="65" w:name="_Toc199606611"/>
      <w:r>
        <w:rPr>
          <w:rFonts w:eastAsia="黑体" w:hint="eastAsia"/>
          <w:b/>
          <w:sz w:val="32"/>
          <w:szCs w:val="24"/>
        </w:rPr>
        <w:lastRenderedPageBreak/>
        <w:t>第</w:t>
      </w:r>
      <w:r w:rsidR="009B49CB">
        <w:rPr>
          <w:rFonts w:eastAsia="黑体" w:hint="eastAsia"/>
          <w:b/>
          <w:sz w:val="32"/>
          <w:szCs w:val="24"/>
        </w:rPr>
        <w:t>五章</w:t>
      </w:r>
      <w:r>
        <w:rPr>
          <w:rFonts w:eastAsia="黑体" w:hint="eastAsia"/>
          <w:b/>
          <w:sz w:val="32"/>
          <w:szCs w:val="24"/>
        </w:rPr>
        <w:t xml:space="preserve"> </w:t>
      </w:r>
      <w:r w:rsidR="00350089">
        <w:rPr>
          <w:rFonts w:eastAsia="黑体" w:hint="eastAsia"/>
          <w:b/>
          <w:sz w:val="32"/>
          <w:szCs w:val="24"/>
        </w:rPr>
        <w:t>五指灵巧手的运动和感知性能测试与实验验证</w:t>
      </w:r>
      <w:bookmarkEnd w:id="65"/>
    </w:p>
    <w:p w14:paraId="5C70D99E" w14:textId="7772365B" w:rsidR="00EC2A2F" w:rsidRPr="0054736B" w:rsidRDefault="00EC2A2F" w:rsidP="00D71641">
      <w:pPr>
        <w:widowControl/>
        <w:spacing w:line="360" w:lineRule="auto"/>
        <w:ind w:firstLine="480"/>
      </w:pPr>
      <w:r w:rsidRPr="0054736B">
        <w:rPr>
          <w:rFonts w:hint="eastAsia"/>
        </w:rPr>
        <w:t>五指灵巧手的运动和感知性能是衡量</w:t>
      </w:r>
      <w:r w:rsidR="0054736B" w:rsidRPr="0054736B">
        <w:rPr>
          <w:rFonts w:hint="eastAsia"/>
        </w:rPr>
        <w:t>其实际应用能力的关键指标，</w:t>
      </w:r>
      <w:r w:rsidR="00A9675A">
        <w:rPr>
          <w:rFonts w:hint="eastAsia"/>
        </w:rPr>
        <w:t>将直接影响灵巧手的</w:t>
      </w:r>
      <w:r w:rsidR="00C0268A">
        <w:rPr>
          <w:rFonts w:hint="eastAsia"/>
        </w:rPr>
        <w:t>感知反馈能力以及实用性</w:t>
      </w:r>
      <w:r w:rsidR="0031192A">
        <w:rPr>
          <w:rFonts w:hint="eastAsia"/>
        </w:rPr>
        <w:t>。</w:t>
      </w:r>
      <w:r w:rsidR="00F82B75">
        <w:rPr>
          <w:rFonts w:hint="eastAsia"/>
        </w:rPr>
        <w:t>通过针对</w:t>
      </w:r>
      <w:r w:rsidR="00670D6E">
        <w:rPr>
          <w:rFonts w:hint="eastAsia"/>
        </w:rPr>
        <w:t>性测试实验，可以很好的评估本五指灵巧手的</w:t>
      </w:r>
      <w:r w:rsidR="009E6482">
        <w:rPr>
          <w:rFonts w:hint="eastAsia"/>
        </w:rPr>
        <w:t>运动性能和传感信号质量。本章节将围绕</w:t>
      </w:r>
      <w:r w:rsidR="00BC24BE">
        <w:rPr>
          <w:rFonts w:hint="eastAsia"/>
        </w:rPr>
        <w:t>灵巧手的灵活操作</w:t>
      </w:r>
      <w:r w:rsidR="001035D0">
        <w:rPr>
          <w:rFonts w:hint="eastAsia"/>
        </w:rPr>
        <w:t>和触觉感知进行典型动作控制实验和</w:t>
      </w:r>
      <w:r w:rsidR="0057548F">
        <w:rPr>
          <w:rFonts w:hint="eastAsia"/>
        </w:rPr>
        <w:t>触觉信号测试实验。</w:t>
      </w:r>
    </w:p>
    <w:p w14:paraId="141C3B68" w14:textId="705958CA" w:rsidR="00675994" w:rsidRDefault="00EC2A2F" w:rsidP="009738B3">
      <w:pPr>
        <w:widowControl/>
        <w:spacing w:line="360" w:lineRule="auto"/>
        <w:ind w:firstLineChars="0" w:firstLine="0"/>
        <w:jc w:val="left"/>
        <w:outlineLvl w:val="1"/>
        <w:rPr>
          <w:rFonts w:eastAsia="黑体" w:cs="Times New Roman"/>
          <w:sz w:val="28"/>
          <w:szCs w:val="28"/>
        </w:rPr>
      </w:pPr>
      <w:bookmarkStart w:id="66" w:name="_Toc199606612"/>
      <w:r w:rsidRPr="000832CB">
        <w:rPr>
          <w:rFonts w:eastAsia="黑体" w:cs="Times New Roman" w:hint="eastAsia"/>
          <w:sz w:val="28"/>
          <w:szCs w:val="28"/>
        </w:rPr>
        <w:t>5.1</w:t>
      </w:r>
      <w:r w:rsidRPr="000832CB">
        <w:rPr>
          <w:rFonts w:eastAsia="黑体" w:cs="Times New Roman" w:hint="eastAsia"/>
          <w:sz w:val="28"/>
          <w:szCs w:val="28"/>
        </w:rPr>
        <w:t>典型动作控制实验</w:t>
      </w:r>
      <w:bookmarkEnd w:id="66"/>
    </w:p>
    <w:p w14:paraId="0F6D413D" w14:textId="3BBF279E" w:rsidR="00FE6025" w:rsidRPr="00FE6025" w:rsidRDefault="00D07FA3" w:rsidP="00971931">
      <w:pPr>
        <w:widowControl/>
        <w:spacing w:line="360" w:lineRule="auto"/>
        <w:ind w:firstLine="480"/>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9738B3">
      <w:pPr>
        <w:widowControl/>
        <w:spacing w:line="360" w:lineRule="auto"/>
        <w:ind w:firstLineChars="0" w:firstLine="0"/>
        <w:jc w:val="left"/>
        <w:outlineLvl w:val="2"/>
      </w:pPr>
      <w:bookmarkStart w:id="67" w:name="_Toc199606613"/>
      <w:r>
        <w:rPr>
          <w:rFonts w:hint="eastAsia"/>
        </w:rPr>
        <w:t>5</w:t>
      </w:r>
      <w:r w:rsidR="0009793C" w:rsidRPr="0009793C">
        <w:rPr>
          <w:rFonts w:hint="eastAsia"/>
        </w:rPr>
        <w:t>.1.1</w:t>
      </w:r>
      <w:r w:rsidR="0009793C">
        <w:rPr>
          <w:rFonts w:hint="eastAsia"/>
        </w:rPr>
        <w:t>实验设计</w:t>
      </w:r>
      <w:bookmarkEnd w:id="67"/>
    </w:p>
    <w:p w14:paraId="5D90F79A" w14:textId="6109C504" w:rsidR="00FE6025" w:rsidRDefault="00392101" w:rsidP="009738B3">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56AAC93E" w14:textId="77777777" w:rsidR="00290F02" w:rsidRDefault="00290F02" w:rsidP="00290F02">
      <w:pPr>
        <w:widowControl/>
        <w:spacing w:line="360" w:lineRule="auto"/>
        <w:ind w:firstLineChars="0" w:firstLine="0"/>
        <w:jc w:val="left"/>
      </w:pPr>
    </w:p>
    <w:p w14:paraId="571FADC1" w14:textId="2F4BE08F" w:rsidR="00290F02" w:rsidRDefault="006B3FAE" w:rsidP="00290F02">
      <w:pPr>
        <w:widowControl/>
        <w:spacing w:line="360" w:lineRule="auto"/>
        <w:ind w:firstLineChars="0" w:firstLine="0"/>
        <w:jc w:val="center"/>
      </w:pPr>
      <w:r>
        <w:rPr>
          <w:noProof/>
        </w:rPr>
        <w:drawing>
          <wp:inline distT="0" distB="0" distL="0" distR="0" wp14:anchorId="6F24A233" wp14:editId="7F453187">
            <wp:extent cx="4288420" cy="33390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a:extLst>
                        <a:ext uri="{28A0092B-C50C-407E-A947-70E740481C1C}">
                          <a14:useLocalDpi xmlns:a14="http://schemas.microsoft.com/office/drawing/2010/main" val="0"/>
                        </a:ext>
                      </a:extLst>
                    </a:blip>
                    <a:srcRect l="12865" r="14905"/>
                    <a:stretch/>
                  </pic:blipFill>
                  <pic:spPr bwMode="auto">
                    <a:xfrm>
                      <a:off x="0" y="0"/>
                      <a:ext cx="4288420" cy="3339071"/>
                    </a:xfrm>
                    <a:prstGeom prst="rect">
                      <a:avLst/>
                    </a:prstGeom>
                    <a:noFill/>
                    <a:ln>
                      <a:noFill/>
                    </a:ln>
                    <a:extLst>
                      <a:ext uri="{53640926-AAD7-44D8-BBD7-CCE9431645EC}">
                        <a14:shadowObscured xmlns:a14="http://schemas.microsoft.com/office/drawing/2010/main"/>
                      </a:ext>
                    </a:extLst>
                  </pic:spPr>
                </pic:pic>
              </a:graphicData>
            </a:graphic>
          </wp:inline>
        </w:drawing>
      </w:r>
    </w:p>
    <w:p w14:paraId="0CEB6905" w14:textId="70686AF9" w:rsidR="00290F02" w:rsidRPr="007A4CB7" w:rsidRDefault="00290F02" w:rsidP="00290F02">
      <w:pPr>
        <w:widowControl/>
        <w:spacing w:line="360" w:lineRule="auto"/>
        <w:ind w:firstLineChars="0"/>
        <w:jc w:val="center"/>
        <w:rPr>
          <w:rFonts w:asciiTheme="minorEastAsia" w:hAnsiTheme="minorEastAsia" w:hint="eastAsia"/>
          <w:sz w:val="21"/>
          <w:szCs w:val="21"/>
        </w:rPr>
      </w:pPr>
      <w:r w:rsidRPr="007A4CB7">
        <w:rPr>
          <w:rFonts w:asciiTheme="minorEastAsia" w:hAnsiTheme="minorEastAsia" w:hint="eastAsia"/>
          <w:sz w:val="21"/>
          <w:szCs w:val="21"/>
        </w:rPr>
        <w:t>图5-1典型模仿动作图</w:t>
      </w:r>
    </w:p>
    <w:p w14:paraId="10CE6BB2" w14:textId="6621A609" w:rsidR="006E2312" w:rsidRDefault="00A71F3F" w:rsidP="00971931">
      <w:pPr>
        <w:widowControl/>
        <w:spacing w:line="360" w:lineRule="auto"/>
        <w:ind w:firstLine="480"/>
      </w:pPr>
      <w:r>
        <w:rPr>
          <w:rFonts w:hint="eastAsia"/>
        </w:rPr>
        <w:lastRenderedPageBreak/>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w:t>
      </w:r>
      <w:r w:rsidR="004B7812">
        <w:rPr>
          <w:rFonts w:hint="eastAsia"/>
        </w:rPr>
        <w:t>依次</w:t>
      </w:r>
      <w:r w:rsidR="003D47AA">
        <w:rPr>
          <w:rFonts w:hint="eastAsia"/>
        </w:rPr>
        <w:t>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5C1B8A87" w14:textId="22DD24BB" w:rsidR="007112DE" w:rsidRPr="007112DE" w:rsidRDefault="00963FCA" w:rsidP="00971931">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w:t>
      </w:r>
      <w:r w:rsidR="008D1B96">
        <w:rPr>
          <w:rFonts w:hint="eastAsia"/>
        </w:rPr>
        <w:t>典型人手操作手势</w:t>
      </w:r>
      <w:r w:rsidR="006438C8">
        <w:rPr>
          <w:rFonts w:hint="eastAsia"/>
        </w:rPr>
        <w:t>，包括</w:t>
      </w:r>
      <w:r w:rsidR="00B21877">
        <w:rPr>
          <w:rFonts w:hint="eastAsia"/>
        </w:rPr>
        <w:t>抓握、夹取、捏取</w:t>
      </w:r>
      <w:r w:rsidR="0046799C">
        <w:rPr>
          <w:rFonts w:hint="eastAsia"/>
        </w:rPr>
        <w:t>。</w:t>
      </w:r>
      <w:r w:rsidR="00951712">
        <w:rPr>
          <w:rFonts w:hint="eastAsia"/>
        </w:rPr>
        <w:t>该动作</w:t>
      </w:r>
      <w:r w:rsidR="003A7329">
        <w:rPr>
          <w:rFonts w:hint="eastAsia"/>
        </w:rPr>
        <w:t>组作</w:t>
      </w:r>
      <w:r w:rsidR="00951712">
        <w:rPr>
          <w:rFonts w:hint="eastAsia"/>
        </w:rPr>
        <w:t>为人手最基本的功能性动作</w:t>
      </w:r>
      <w:r w:rsidR="003A7329">
        <w:rPr>
          <w:rFonts w:hint="eastAsia"/>
        </w:rPr>
        <w:t>组</w:t>
      </w:r>
      <w:r w:rsidR="008A1889">
        <w:rPr>
          <w:rFonts w:hint="eastAsia"/>
        </w:rPr>
        <w:t>，在日常生活中具有广泛的应用</w:t>
      </w:r>
      <w:r w:rsidR="00951712">
        <w:rPr>
          <w:rFonts w:hint="eastAsia"/>
        </w:rPr>
        <w:t>，</w:t>
      </w:r>
      <w:r w:rsidR="004D3C66" w:rsidRPr="004D3C66">
        <w:t>抓握动作在日常生活中广泛应用于</w:t>
      </w:r>
      <w:r w:rsidR="00F40DBB">
        <w:rPr>
          <w:rFonts w:hint="eastAsia"/>
        </w:rPr>
        <w:t>抓取</w:t>
      </w:r>
      <w:r w:rsidR="00710FD9">
        <w:rPr>
          <w:rFonts w:hint="eastAsia"/>
        </w:rPr>
        <w:t>大件物品如水瓶、</w:t>
      </w:r>
      <w:r w:rsidR="005C7D42">
        <w:rPr>
          <w:rFonts w:hint="eastAsia"/>
        </w:rPr>
        <w:t>罐子等；夹取</w:t>
      </w:r>
      <w:r w:rsidR="00164817">
        <w:rPr>
          <w:rFonts w:hint="eastAsia"/>
        </w:rPr>
        <w:t>和捏取</w:t>
      </w:r>
      <w:r w:rsidR="005C7D42">
        <w:rPr>
          <w:rFonts w:hint="eastAsia"/>
        </w:rPr>
        <w:t>动作</w:t>
      </w:r>
      <w:r w:rsidR="005C2B9E">
        <w:rPr>
          <w:rFonts w:hint="eastAsia"/>
        </w:rPr>
        <w:t>在日常生活中广泛应用于</w:t>
      </w:r>
      <w:r w:rsidR="00971931">
        <w:rPr>
          <w:rFonts w:hint="eastAsia"/>
        </w:rPr>
        <w:t>拿取</w:t>
      </w:r>
      <w:r w:rsidR="00FF0E29">
        <w:rPr>
          <w:rFonts w:hint="eastAsia"/>
        </w:rPr>
        <w:t>小型物件如</w:t>
      </w:r>
      <w:r w:rsidR="007B2651">
        <w:rPr>
          <w:rFonts w:hint="eastAsia"/>
        </w:rPr>
        <w:t>卡牌、纸皮等；</w:t>
      </w:r>
      <w:r w:rsidR="004D3C66">
        <w:rPr>
          <w:rFonts w:hint="eastAsia"/>
        </w:rPr>
        <w:t>因此</w:t>
      </w:r>
      <w:r w:rsidR="00971931">
        <w:rPr>
          <w:rFonts w:hint="eastAsia"/>
        </w:rPr>
        <w:t>完成</w:t>
      </w:r>
      <w:r w:rsidR="001D537C">
        <w:rPr>
          <w:rFonts w:hint="eastAsia"/>
        </w:rPr>
        <w:t>一个良好的抓握动作</w:t>
      </w:r>
      <w:r w:rsidR="00971931">
        <w:rPr>
          <w:rFonts w:hint="eastAsia"/>
        </w:rPr>
        <w:t>组</w:t>
      </w:r>
      <w:r w:rsidR="001D537C">
        <w:rPr>
          <w:rFonts w:hint="eastAsia"/>
        </w:rPr>
        <w:t>是灵巧手灵巧操作的基础。</w:t>
      </w:r>
    </w:p>
    <w:p w14:paraId="48C902B6" w14:textId="7EA4E8A4" w:rsidR="0009793C" w:rsidRDefault="001D1A3C" w:rsidP="009738B3">
      <w:pPr>
        <w:widowControl/>
        <w:spacing w:line="360" w:lineRule="auto"/>
        <w:ind w:firstLineChars="0" w:firstLine="0"/>
        <w:jc w:val="left"/>
        <w:outlineLvl w:val="2"/>
      </w:pPr>
      <w:bookmarkStart w:id="68" w:name="_Toc199606614"/>
      <w:r>
        <w:rPr>
          <w:rFonts w:hint="eastAsia"/>
        </w:rPr>
        <w:t>5</w:t>
      </w:r>
      <w:r w:rsidR="0009793C">
        <w:rPr>
          <w:rFonts w:hint="eastAsia"/>
        </w:rPr>
        <w:t>.1.2</w:t>
      </w:r>
      <w:r w:rsidR="0009793C">
        <w:rPr>
          <w:rFonts w:hint="eastAsia"/>
        </w:rPr>
        <w:t>上位机程序</w:t>
      </w:r>
      <w:bookmarkEnd w:id="68"/>
    </w:p>
    <w:p w14:paraId="2A425F79" w14:textId="0F785109" w:rsidR="006C409C" w:rsidRDefault="006C409C" w:rsidP="00971931">
      <w:pPr>
        <w:widowControl/>
        <w:spacing w:line="360" w:lineRule="auto"/>
        <w:ind w:firstLine="480"/>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971931">
      <w:pPr>
        <w:widowControl/>
        <w:spacing w:line="360" w:lineRule="auto"/>
        <w:ind w:firstLine="480"/>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0EEA1C3" w14:textId="77777777" w:rsidR="00F75A24" w:rsidRDefault="00634270" w:rsidP="00F75A24">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442C91A4" w14:textId="3C813013" w:rsidR="00ED1392" w:rsidRPr="00ED1392" w:rsidRDefault="00152E3D" w:rsidP="001E51E6">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r w:rsidR="00B10556">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sidR="00B10556">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2DF4947" w:rsidR="00DA3E37" w:rsidRPr="00DA3E37" w:rsidRDefault="00DA3E37" w:rsidP="00971931">
      <w:pPr>
        <w:widowControl/>
        <w:spacing w:line="360" w:lineRule="auto"/>
        <w:ind w:firstLine="480"/>
      </w:pPr>
      <w:r w:rsidRPr="00DA3E37">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C11031">
        <w:rPr>
          <w:rFonts w:hint="eastAsia"/>
        </w:rPr>
        <w:t>动作组</w:t>
      </w:r>
      <w:r w:rsidRPr="00DA3E37">
        <w:t>以及抓握</w:t>
      </w:r>
      <w:r w:rsidR="00C11031">
        <w:rPr>
          <w:rFonts w:hint="eastAsia"/>
        </w:rPr>
        <w:t>、</w:t>
      </w:r>
      <w:r w:rsidR="00460B05">
        <w:rPr>
          <w:rFonts w:hint="eastAsia"/>
        </w:rPr>
        <w:t>夹取、捏取</w:t>
      </w:r>
      <w:r w:rsidRPr="00DA3E37">
        <w:t>动作</w:t>
      </w:r>
      <w:r w:rsidR="00460B05">
        <w:rPr>
          <w:rFonts w:hint="eastAsia"/>
        </w:rPr>
        <w:t>组</w:t>
      </w:r>
      <w:r w:rsidRPr="00DA3E37">
        <w:t>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lastRenderedPageBreak/>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85532BC" w:rsidR="0056103E" w:rsidRPr="007A4CB7" w:rsidRDefault="0056103E" w:rsidP="0056103E">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2 Zide图形化编程</w:t>
      </w:r>
      <w:r w:rsidR="00A675A8" w:rsidRPr="007A4CB7">
        <w:rPr>
          <w:rFonts w:asciiTheme="minorEastAsia" w:hAnsiTheme="minorEastAsia" w:hint="eastAsia"/>
          <w:sz w:val="21"/>
          <w:szCs w:val="21"/>
        </w:rPr>
        <w:t>界面</w:t>
      </w:r>
      <w:r w:rsidR="00673B71" w:rsidRPr="007A4CB7">
        <w:rPr>
          <w:rFonts w:asciiTheme="minorEastAsia" w:hAnsiTheme="minorEastAsia" w:hint="eastAsia"/>
          <w:sz w:val="21"/>
          <w:szCs w:val="21"/>
        </w:rPr>
        <w:t>图</w:t>
      </w:r>
    </w:p>
    <w:p w14:paraId="7FAE7730" w14:textId="51B8E129" w:rsidR="0009793C" w:rsidRDefault="001D1A3C" w:rsidP="009738B3">
      <w:pPr>
        <w:widowControl/>
        <w:spacing w:line="360" w:lineRule="auto"/>
        <w:ind w:firstLineChars="0" w:firstLine="0"/>
        <w:jc w:val="left"/>
        <w:outlineLvl w:val="2"/>
      </w:pPr>
      <w:bookmarkStart w:id="69" w:name="_Toc199606615"/>
      <w:r>
        <w:rPr>
          <w:rFonts w:hint="eastAsia"/>
        </w:rPr>
        <w:t>5</w:t>
      </w:r>
      <w:r w:rsidR="0009793C">
        <w:rPr>
          <w:rFonts w:hint="eastAsia"/>
        </w:rPr>
        <w:t>.1.3</w:t>
      </w:r>
      <w:r w:rsidR="0009793C">
        <w:rPr>
          <w:rFonts w:hint="eastAsia"/>
        </w:rPr>
        <w:t>实验效果展示</w:t>
      </w:r>
      <w:bookmarkEnd w:id="69"/>
    </w:p>
    <w:p w14:paraId="5AFF6BDF" w14:textId="5ADE3A2B" w:rsidR="00F83C10" w:rsidRDefault="00F83C10" w:rsidP="009738B3">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78C942D6"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w:t>
      </w:r>
      <w:r w:rsidR="002765F3">
        <w:rPr>
          <w:rFonts w:hint="eastAsia"/>
        </w:rPr>
        <w:t>典型操作手势</w:t>
      </w:r>
      <w:r>
        <w:rPr>
          <w:rFonts w:hint="eastAsia"/>
        </w:rPr>
        <w:t>，</w:t>
      </w:r>
      <w:r w:rsidR="002765F3">
        <w:rPr>
          <w:rFonts w:hint="eastAsia"/>
        </w:rPr>
        <w:t>从左到右依次为抓握动作、</w:t>
      </w:r>
      <w:r w:rsidR="005543E7">
        <w:rPr>
          <w:rFonts w:hint="eastAsia"/>
        </w:rPr>
        <w:t>夹取动作</w:t>
      </w:r>
      <w:r w:rsidR="008655FF">
        <w:rPr>
          <w:rFonts w:hint="eastAsia"/>
        </w:rPr>
        <w:t>和捏取动作。抓握动作抓取的是大塑料瓶</w:t>
      </w:r>
      <w:r w:rsidR="00755202">
        <w:rPr>
          <w:rFonts w:hint="eastAsia"/>
        </w:rPr>
        <w:t>，</w:t>
      </w:r>
      <w:r w:rsidR="00CC461B">
        <w:rPr>
          <w:rFonts w:hint="eastAsia"/>
        </w:rPr>
        <w:t>夹取和捏取均拿的是小卡牌</w:t>
      </w:r>
      <w:r w:rsidR="00FA295E">
        <w:rPr>
          <w:rFonts w:hint="eastAsia"/>
        </w:rPr>
        <w:t>。可以看到，灵巧手的抓取动作五指都发力，抓取十分稳当。夹取和捏取都只使用了两根手指</w:t>
      </w:r>
      <w:r w:rsidR="00883FE8">
        <w:rPr>
          <w:rFonts w:hint="eastAsia"/>
        </w:rPr>
        <w:t>，而且操作的物品也更小</w:t>
      </w:r>
      <w:r w:rsidR="00EC0A48">
        <w:rPr>
          <w:rFonts w:hint="eastAsia"/>
        </w:rPr>
        <w:t>，属于更加精细的操作</w:t>
      </w:r>
      <w:r w:rsidR="00230B51">
        <w:rPr>
          <w:rFonts w:hint="eastAsia"/>
        </w:rPr>
        <w:t>。</w:t>
      </w:r>
      <w:r w:rsidR="002765F3" w:rsidRPr="00F83C10">
        <w:t xml:space="preserve"> </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29126A62" w14:textId="56FAD1F6" w:rsidR="003C54CD" w:rsidRDefault="00AB645E" w:rsidP="00C72C6A">
      <w:pPr>
        <w:widowControl/>
        <w:spacing w:line="360" w:lineRule="auto"/>
        <w:ind w:firstLine="480"/>
      </w:pPr>
      <w:r w:rsidRPr="00AB645E">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r w:rsidR="00E415B8">
        <w:rPr>
          <w:rFonts w:hint="eastAsia"/>
        </w:rPr>
        <w:t>。</w:t>
      </w:r>
    </w:p>
    <w:p w14:paraId="099A1A29" w14:textId="77777777" w:rsidR="00C72C6A" w:rsidRDefault="00C72C6A" w:rsidP="009A0C59">
      <w:pPr>
        <w:widowControl/>
        <w:spacing w:line="360" w:lineRule="auto"/>
        <w:ind w:firstLineChars="0" w:firstLine="0"/>
      </w:pPr>
    </w:p>
    <w:p w14:paraId="68418AF6" w14:textId="184491DD" w:rsidR="009A0C59" w:rsidRPr="00AB645E" w:rsidRDefault="000629F3" w:rsidP="00C51B54">
      <w:pPr>
        <w:widowControl/>
        <w:spacing w:line="360" w:lineRule="auto"/>
        <w:ind w:firstLineChars="0" w:firstLine="0"/>
        <w:jc w:val="center"/>
      </w:pPr>
      <w:r>
        <w:rPr>
          <w:noProof/>
        </w:rPr>
        <w:lastRenderedPageBreak/>
        <w:drawing>
          <wp:inline distT="0" distB="0" distL="0" distR="0" wp14:anchorId="4BEB30E8" wp14:editId="33E13CAB">
            <wp:extent cx="4725909" cy="41559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1">
                      <a:extLst>
                        <a:ext uri="{28A0092B-C50C-407E-A947-70E740481C1C}">
                          <a14:useLocalDpi xmlns:a14="http://schemas.microsoft.com/office/drawing/2010/main" val="0"/>
                        </a:ext>
                      </a:extLst>
                    </a:blip>
                    <a:srcRect l="18396" r="18503" b="1359"/>
                    <a:stretch/>
                  </pic:blipFill>
                  <pic:spPr bwMode="auto">
                    <a:xfrm>
                      <a:off x="0" y="0"/>
                      <a:ext cx="4745459" cy="4173174"/>
                    </a:xfrm>
                    <a:prstGeom prst="rect">
                      <a:avLst/>
                    </a:prstGeom>
                    <a:noFill/>
                    <a:ln>
                      <a:noFill/>
                    </a:ln>
                    <a:extLst>
                      <a:ext uri="{53640926-AAD7-44D8-BBD7-CCE9431645EC}">
                        <a14:shadowObscured xmlns:a14="http://schemas.microsoft.com/office/drawing/2010/main"/>
                      </a:ext>
                    </a:extLst>
                  </pic:spPr>
                </pic:pic>
              </a:graphicData>
            </a:graphic>
          </wp:inline>
        </w:drawing>
      </w:r>
    </w:p>
    <w:p w14:paraId="7AE17E98" w14:textId="3E9DE00F" w:rsidR="003C54CD" w:rsidRPr="007A4CB7" w:rsidRDefault="00FD56F9" w:rsidP="0081185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3灵巧手动作演示图</w:t>
      </w:r>
    </w:p>
    <w:p w14:paraId="01B684AE" w14:textId="3ECB3E62" w:rsidR="0009793C" w:rsidRDefault="001D1A3C" w:rsidP="009738B3">
      <w:pPr>
        <w:widowControl/>
        <w:spacing w:line="360" w:lineRule="auto"/>
        <w:ind w:firstLineChars="0" w:firstLine="0"/>
        <w:jc w:val="left"/>
        <w:outlineLvl w:val="1"/>
        <w:rPr>
          <w:rFonts w:eastAsia="黑体" w:cs="Times New Roman"/>
          <w:sz w:val="28"/>
          <w:szCs w:val="28"/>
        </w:rPr>
      </w:pPr>
      <w:bookmarkStart w:id="70" w:name="_Toc199606616"/>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70"/>
    </w:p>
    <w:p w14:paraId="45B109A4" w14:textId="7A89ED5F" w:rsidR="00B52296" w:rsidRPr="00B52296" w:rsidRDefault="000E5B37" w:rsidP="00D71641">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D71641">
      <w:pPr>
        <w:widowControl/>
        <w:spacing w:line="360" w:lineRule="auto"/>
        <w:ind w:firstLineChars="0" w:firstLine="0"/>
        <w:jc w:val="left"/>
        <w:outlineLvl w:val="2"/>
      </w:pPr>
      <w:bookmarkStart w:id="71" w:name="_Toc199606617"/>
      <w:r>
        <w:rPr>
          <w:rFonts w:hint="eastAsia"/>
        </w:rPr>
        <w:t>5</w:t>
      </w:r>
      <w:r w:rsidR="0009793C" w:rsidRPr="0009793C">
        <w:rPr>
          <w:rFonts w:hint="eastAsia"/>
        </w:rPr>
        <w:t>.2.1</w:t>
      </w:r>
      <w:r w:rsidR="0009793C">
        <w:rPr>
          <w:rFonts w:hint="eastAsia"/>
        </w:rPr>
        <w:t>实验设计</w:t>
      </w:r>
      <w:bookmarkEnd w:id="71"/>
    </w:p>
    <w:p w14:paraId="3BE1282A" w14:textId="77777777" w:rsidR="008354BB" w:rsidRPr="008354BB" w:rsidRDefault="008354BB" w:rsidP="00D71641">
      <w:pPr>
        <w:widowControl/>
        <w:spacing w:line="360" w:lineRule="auto"/>
        <w:ind w:firstLine="480"/>
        <w:jc w:val="left"/>
      </w:pPr>
      <w:r w:rsidRPr="008354BB">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0001C522" w:rsidR="00957823" w:rsidRDefault="00957823" w:rsidP="00D71641">
      <w:pPr>
        <w:widowControl/>
        <w:spacing w:line="360" w:lineRule="auto"/>
        <w:ind w:firstLine="480"/>
        <w:jc w:val="left"/>
      </w:pPr>
      <w:r w:rsidRPr="00957823">
        <w:t>如图</w:t>
      </w:r>
      <w:r w:rsidRPr="00957823">
        <w:t>5-4</w:t>
      </w:r>
      <w:r w:rsidRPr="00957823">
        <w:t>所示，该抓握动作</w:t>
      </w:r>
      <w:r w:rsidR="00515834">
        <w:rPr>
          <w:rFonts w:hint="eastAsia"/>
        </w:rPr>
        <w:t>相比于夹取和捏取动作</w:t>
      </w:r>
      <w:r w:rsidRPr="00957823">
        <w:t>在面对圆柱形物体时表现出</w:t>
      </w:r>
      <w:r w:rsidR="00515834">
        <w:rPr>
          <w:rFonts w:hint="eastAsia"/>
        </w:rPr>
        <w:t>更加</w:t>
      </w:r>
      <w:r w:rsidRPr="00957823">
        <w:t>优异的抓握效果，且受力主要集中在手指的前两个关节，与触觉传感实验的需求高度契</w:t>
      </w:r>
      <w:r w:rsidRPr="00957823">
        <w:lastRenderedPageBreak/>
        <w:t>合。因此，本实验将采用该动作进行抓握测试，并采集相应的抓握信号数据，以验证触觉传感器在实际应用中的性能。</w:t>
      </w:r>
    </w:p>
    <w:p w14:paraId="73ADCA30" w14:textId="77777777" w:rsidR="006B3FAE" w:rsidRPr="00957823" w:rsidRDefault="006B3FAE" w:rsidP="00D71641">
      <w:pPr>
        <w:widowControl/>
        <w:spacing w:line="360" w:lineRule="auto"/>
        <w:ind w:firstLine="480"/>
        <w:jc w:val="left"/>
      </w:pPr>
    </w:p>
    <w:p w14:paraId="33D0ADC1" w14:textId="3DC6E606" w:rsidR="00D57FCA" w:rsidRDefault="00D57FCA" w:rsidP="00D71641">
      <w:pPr>
        <w:widowControl/>
        <w:spacing w:line="360" w:lineRule="auto"/>
        <w:ind w:firstLine="800"/>
        <w:jc w:val="center"/>
      </w:pPr>
      <w:r w:rsidRPr="00BB752D">
        <w:rPr>
          <w:rStyle w:val="affb"/>
          <w:b w:val="0"/>
          <w:bCs w:val="0"/>
          <w:noProof/>
          <w:sz w:val="40"/>
          <w:szCs w:val="44"/>
        </w:rPr>
        <w:drawing>
          <wp:inline distT="0" distB="0" distL="0" distR="0" wp14:anchorId="67A69A74" wp14:editId="3CD437F4">
            <wp:extent cx="1689521" cy="1566249"/>
            <wp:effectExtent l="0" t="0" r="635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62">
                      <a:extLst>
                        <a:ext uri="{28A0092B-C50C-407E-A947-70E740481C1C}">
                          <a14:useLocalDpi xmlns:a14="http://schemas.microsoft.com/office/drawing/2010/main" val="0"/>
                        </a:ext>
                      </a:extLst>
                    </a:blip>
                    <a:srcRect t="8417" r="56875" b="5921"/>
                    <a:stretch/>
                  </pic:blipFill>
                  <pic:spPr bwMode="auto">
                    <a:xfrm>
                      <a:off x="0" y="0"/>
                      <a:ext cx="1689904" cy="1566604"/>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2455678A" w:rsidR="000C4EC2" w:rsidRDefault="000C4EC2" w:rsidP="00D71641">
      <w:pPr>
        <w:widowControl/>
        <w:spacing w:line="360" w:lineRule="auto"/>
        <w:ind w:firstLine="480"/>
        <w:jc w:val="center"/>
      </w:pPr>
      <w:r>
        <w:rPr>
          <w:rFonts w:hint="eastAsia"/>
        </w:rPr>
        <w:t>图</w:t>
      </w:r>
      <w:r>
        <w:rPr>
          <w:rFonts w:hint="eastAsia"/>
        </w:rPr>
        <w:t>5-4</w:t>
      </w:r>
      <w:r w:rsidR="00214F97">
        <w:rPr>
          <w:rFonts w:hint="eastAsia"/>
        </w:rPr>
        <w:t xml:space="preserve"> </w:t>
      </w:r>
      <w:r>
        <w:rPr>
          <w:rFonts w:hint="eastAsia"/>
        </w:rPr>
        <w:t>抓握</w:t>
      </w:r>
      <w:r w:rsidR="00FA6D83">
        <w:rPr>
          <w:rFonts w:hint="eastAsia"/>
        </w:rPr>
        <w:t>动作</w:t>
      </w:r>
      <w:r>
        <w:rPr>
          <w:rFonts w:hint="eastAsia"/>
        </w:rPr>
        <w:t>图</w:t>
      </w:r>
    </w:p>
    <w:p w14:paraId="7FD83879" w14:textId="35A3E243" w:rsidR="0009793C" w:rsidRDefault="001D1A3C" w:rsidP="00D71641">
      <w:pPr>
        <w:widowControl/>
        <w:spacing w:line="360" w:lineRule="auto"/>
        <w:ind w:firstLineChars="0" w:firstLine="0"/>
        <w:jc w:val="left"/>
        <w:outlineLvl w:val="2"/>
      </w:pPr>
      <w:bookmarkStart w:id="72" w:name="_Toc199606618"/>
      <w:r>
        <w:rPr>
          <w:rFonts w:hint="eastAsia"/>
        </w:rPr>
        <w:t>5</w:t>
      </w:r>
      <w:r w:rsidR="0009793C">
        <w:rPr>
          <w:rFonts w:hint="eastAsia"/>
        </w:rPr>
        <w:t>.2.2</w:t>
      </w:r>
      <w:r w:rsidR="0009793C">
        <w:rPr>
          <w:rFonts w:hint="eastAsia"/>
        </w:rPr>
        <w:t>抓握</w:t>
      </w:r>
      <w:r w:rsidR="00115BB7">
        <w:rPr>
          <w:rFonts w:hint="eastAsia"/>
        </w:rPr>
        <w:t>实验</w:t>
      </w:r>
      <w:bookmarkEnd w:id="72"/>
    </w:p>
    <w:p w14:paraId="6FD56B78" w14:textId="259F0629" w:rsidR="00C72C6A" w:rsidRDefault="00857C4C" w:rsidP="00D71641">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4C79565" w14:textId="77777777" w:rsidR="006B3FAE" w:rsidRPr="00857C4C" w:rsidRDefault="006B3FAE" w:rsidP="00D71641">
      <w:pPr>
        <w:widowControl/>
        <w:spacing w:line="360" w:lineRule="auto"/>
        <w:ind w:firstLine="480"/>
        <w:jc w:val="left"/>
      </w:pPr>
    </w:p>
    <w:p w14:paraId="4EB0B798" w14:textId="0F7B3A07" w:rsidR="00A755B0" w:rsidRDefault="00515834" w:rsidP="00D71641">
      <w:pPr>
        <w:widowControl/>
        <w:spacing w:line="360" w:lineRule="auto"/>
        <w:ind w:firstLineChars="0" w:firstLine="0"/>
        <w:jc w:val="center"/>
      </w:pPr>
      <w:r w:rsidRPr="00515834">
        <w:rPr>
          <w:noProof/>
        </w:rPr>
        <w:drawing>
          <wp:inline distT="0" distB="0" distL="0" distR="0" wp14:anchorId="4FB33405" wp14:editId="5EF45A0E">
            <wp:extent cx="2679700" cy="2313692"/>
            <wp:effectExtent l="0" t="0" r="6350" b="0"/>
            <wp:docPr id="4" name="图片 4" descr="电视游戏的萤幕截图&#10;&#10;AI 生成的内容可能不正确。">
              <a:extLst xmlns:a="http://schemas.openxmlformats.org/drawingml/2006/main">
                <a:ext uri="{FF2B5EF4-FFF2-40B4-BE49-F238E27FC236}">
                  <a16:creationId xmlns:a16="http://schemas.microsoft.com/office/drawing/2014/main" id="{6F2E752C-2FC8-2F6A-B82C-4CC8CEDE2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视游戏的萤幕截图&#10;&#10;AI 生成的内容可能不正确。">
                      <a:extLst>
                        <a:ext uri="{FF2B5EF4-FFF2-40B4-BE49-F238E27FC236}">
                          <a16:creationId xmlns:a16="http://schemas.microsoft.com/office/drawing/2014/main" id="{6F2E752C-2FC8-2F6A-B82C-4CC8CEDE23E4}"/>
                        </a:ext>
                      </a:extLst>
                    </pic:cNvPr>
                    <pic:cNvPicPr>
                      <a:picLocks noChangeAspect="1"/>
                    </pic:cNvPicPr>
                  </pic:nvPicPr>
                  <pic:blipFill>
                    <a:blip r:embed="rId63" cstate="print">
                      <a:extLst>
                        <a:ext uri="{28A0092B-C50C-407E-A947-70E740481C1C}">
                          <a14:useLocalDpi xmlns:a14="http://schemas.microsoft.com/office/drawing/2010/main" val="0"/>
                        </a:ext>
                      </a:extLst>
                    </a:blip>
                    <a:srcRect l="12572" t="37391" r="23132" b="36957"/>
                    <a:stretch/>
                  </pic:blipFill>
                  <pic:spPr>
                    <a:xfrm>
                      <a:off x="0" y="0"/>
                      <a:ext cx="2682353" cy="2315982"/>
                    </a:xfrm>
                    <a:prstGeom prst="rect">
                      <a:avLst/>
                    </a:prstGeom>
                  </pic:spPr>
                </pic:pic>
              </a:graphicData>
            </a:graphic>
          </wp:inline>
        </w:drawing>
      </w:r>
    </w:p>
    <w:p w14:paraId="02CA9F67" w14:textId="163A2F7B" w:rsidR="000C4EC2" w:rsidRPr="00214F97" w:rsidRDefault="000C4EC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5</w:t>
      </w:r>
      <w:r w:rsidR="00214F97" w:rsidRPr="00214F97">
        <w:rPr>
          <w:rFonts w:asciiTheme="minorEastAsia" w:hAnsiTheme="minorEastAsia" w:hint="eastAsia"/>
          <w:sz w:val="21"/>
          <w:szCs w:val="21"/>
        </w:rPr>
        <w:t xml:space="preserve"> </w:t>
      </w:r>
      <w:r w:rsidRPr="00214F97">
        <w:rPr>
          <w:rFonts w:asciiTheme="minorEastAsia" w:hAnsiTheme="minorEastAsia" w:hint="eastAsia"/>
          <w:sz w:val="21"/>
          <w:szCs w:val="21"/>
        </w:rPr>
        <w:t>灵巧手抓握图</w:t>
      </w:r>
    </w:p>
    <w:p w14:paraId="5E9653CF" w14:textId="1E5BC8D2" w:rsidR="00F95243" w:rsidRDefault="001D1A3C" w:rsidP="00D71641">
      <w:pPr>
        <w:widowControl/>
        <w:spacing w:line="360" w:lineRule="auto"/>
        <w:ind w:firstLineChars="0" w:firstLine="0"/>
        <w:jc w:val="left"/>
        <w:outlineLvl w:val="2"/>
      </w:pPr>
      <w:bookmarkStart w:id="73" w:name="_Toc199606619"/>
      <w:r>
        <w:rPr>
          <w:rFonts w:hint="eastAsia"/>
        </w:rPr>
        <w:t>5</w:t>
      </w:r>
      <w:r w:rsidR="0009793C">
        <w:rPr>
          <w:rFonts w:hint="eastAsia"/>
        </w:rPr>
        <w:t>.2.3</w:t>
      </w:r>
      <w:r w:rsidR="0009793C">
        <w:rPr>
          <w:rFonts w:hint="eastAsia"/>
        </w:rPr>
        <w:t>传感信号采集</w:t>
      </w:r>
      <w:bookmarkEnd w:id="73"/>
    </w:p>
    <w:p w14:paraId="3AA4ACED" w14:textId="572BF43B" w:rsidR="00B138B2" w:rsidRDefault="00023DAC" w:rsidP="00D71641">
      <w:pPr>
        <w:widowControl/>
        <w:spacing w:line="360" w:lineRule="auto"/>
        <w:ind w:firstLine="480"/>
        <w:jc w:val="left"/>
      </w:pPr>
      <w:r>
        <w:rPr>
          <w:rFonts w:hint="eastAsia"/>
        </w:rPr>
        <w:lastRenderedPageBreak/>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D71641">
      <w:pPr>
        <w:widowControl/>
        <w:spacing w:line="360" w:lineRule="auto"/>
        <w:ind w:firstLineChars="0" w:firstLine="0"/>
        <w:jc w:val="center"/>
      </w:pPr>
      <w:r w:rsidRPr="007177B0">
        <w:rPr>
          <w:noProof/>
        </w:rPr>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39790" cy="2425065"/>
                    </a:xfrm>
                    <a:prstGeom prst="rect">
                      <a:avLst/>
                    </a:prstGeom>
                  </pic:spPr>
                </pic:pic>
              </a:graphicData>
            </a:graphic>
          </wp:inline>
        </w:drawing>
      </w:r>
    </w:p>
    <w:p w14:paraId="642F3C32" w14:textId="7B562969" w:rsidR="007D5124" w:rsidRPr="00214F97" w:rsidRDefault="00D9132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6 LabView</w:t>
      </w:r>
      <w:r w:rsidR="00F3457C" w:rsidRPr="00214F97">
        <w:rPr>
          <w:rFonts w:asciiTheme="minorEastAsia" w:hAnsiTheme="minorEastAsia" w:hint="eastAsia"/>
          <w:sz w:val="21"/>
          <w:szCs w:val="21"/>
        </w:rPr>
        <w:t>采集程序图</w:t>
      </w:r>
    </w:p>
    <w:p w14:paraId="16AF45C5" w14:textId="6F559BA9" w:rsidR="005458DB" w:rsidRDefault="005458DB" w:rsidP="00D71641">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r w:rsidR="00E415B8">
        <w:rPr>
          <w:rFonts w:hint="eastAsia"/>
        </w:rPr>
        <w:t>。</w:t>
      </w:r>
    </w:p>
    <w:p w14:paraId="36A831A7" w14:textId="31FA9903" w:rsidR="00930068" w:rsidRDefault="007D5124" w:rsidP="00D71641">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E12551">
        <w:rPr>
          <w:rFonts w:hint="eastAsia"/>
        </w:rPr>
        <w:t>0</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D71641">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095E5B99" w:rsidR="00930068" w:rsidRDefault="004C3D1A" w:rsidP="00D71641">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EE3ADA">
        <w:rPr>
          <w:rFonts w:hint="eastAsia"/>
        </w:rPr>
        <w:t>再上升</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EE3ADA">
        <w:rPr>
          <w:rFonts w:hint="eastAsia"/>
        </w:rPr>
        <w:t>直到松手</w:t>
      </w:r>
      <w:r w:rsidR="00432610">
        <w:rPr>
          <w:rFonts w:hint="eastAsia"/>
        </w:rPr>
        <w:t>，</w:t>
      </w:r>
      <w:r w:rsidR="003F06B3">
        <w:rPr>
          <w:rFonts w:hint="eastAsia"/>
        </w:rPr>
        <w:t>抓握过程结束</w:t>
      </w:r>
      <w:r w:rsidR="007E7D7A">
        <w:rPr>
          <w:rFonts w:hint="eastAsia"/>
        </w:rPr>
        <w:t>。</w:t>
      </w:r>
    </w:p>
    <w:p w14:paraId="12029604" w14:textId="1EBF96F4" w:rsidR="007E7D7A" w:rsidRDefault="007E7D7A" w:rsidP="00D71641">
      <w:pPr>
        <w:widowControl/>
        <w:spacing w:line="360" w:lineRule="auto"/>
        <w:ind w:firstLine="480"/>
      </w:pPr>
      <w:r>
        <w:rPr>
          <w:rFonts w:hint="eastAsia"/>
        </w:rPr>
        <w:lastRenderedPageBreak/>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w:t>
      </w:r>
      <w:r w:rsidR="00A55E0F">
        <w:rPr>
          <w:rFonts w:hint="eastAsia"/>
        </w:rPr>
        <w:t>直到</w:t>
      </w:r>
      <w:r w:rsidR="00F9247D">
        <w:rPr>
          <w:rFonts w:hint="eastAsia"/>
        </w:rPr>
        <w:t>松手。</w:t>
      </w:r>
    </w:p>
    <w:p w14:paraId="22BEA12E" w14:textId="77777777" w:rsidR="006B3FAE" w:rsidRDefault="006B3FAE" w:rsidP="00D71641">
      <w:pPr>
        <w:widowControl/>
        <w:spacing w:line="360" w:lineRule="auto"/>
        <w:ind w:firstLine="480"/>
      </w:pPr>
    </w:p>
    <w:p w14:paraId="4BBD0A68" w14:textId="6BF851AD" w:rsidR="00E12551" w:rsidRDefault="00E12551" w:rsidP="00E12551">
      <w:pPr>
        <w:widowControl/>
        <w:spacing w:line="360" w:lineRule="auto"/>
        <w:ind w:firstLineChars="0" w:firstLine="0"/>
        <w:jc w:val="center"/>
      </w:pPr>
      <w:r w:rsidRPr="00E12551">
        <w:rPr>
          <w:noProof/>
        </w:rPr>
        <w:drawing>
          <wp:inline distT="0" distB="0" distL="0" distR="0" wp14:anchorId="30624E10" wp14:editId="009CD824">
            <wp:extent cx="6119446" cy="3638385"/>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540" r="2659" b="2112"/>
                    <a:stretch/>
                  </pic:blipFill>
                  <pic:spPr bwMode="auto">
                    <a:xfrm>
                      <a:off x="0" y="0"/>
                      <a:ext cx="6144661" cy="3653377"/>
                    </a:xfrm>
                    <a:prstGeom prst="rect">
                      <a:avLst/>
                    </a:prstGeom>
                    <a:ln>
                      <a:noFill/>
                    </a:ln>
                    <a:extLst>
                      <a:ext uri="{53640926-AAD7-44D8-BBD7-CCE9431645EC}">
                        <a14:shadowObscured xmlns:a14="http://schemas.microsoft.com/office/drawing/2010/main"/>
                      </a:ext>
                    </a:extLst>
                  </pic:spPr>
                </pic:pic>
              </a:graphicData>
            </a:graphic>
          </wp:inline>
        </w:drawing>
      </w:r>
    </w:p>
    <w:p w14:paraId="43769325" w14:textId="0BD60A1B" w:rsidR="00EC39A4" w:rsidRPr="00214F97" w:rsidRDefault="00EC39A4"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7</w:t>
      </w:r>
      <w:r w:rsidR="00214F97">
        <w:rPr>
          <w:rFonts w:asciiTheme="minorEastAsia" w:hAnsiTheme="minorEastAsia" w:hint="eastAsia"/>
          <w:sz w:val="21"/>
          <w:szCs w:val="21"/>
        </w:rPr>
        <w:t xml:space="preserve"> </w:t>
      </w:r>
      <w:r w:rsidR="00427B4D" w:rsidRPr="00214F97">
        <w:rPr>
          <w:rFonts w:asciiTheme="minorEastAsia" w:hAnsiTheme="minorEastAsia" w:hint="eastAsia"/>
          <w:sz w:val="21"/>
          <w:szCs w:val="21"/>
        </w:rPr>
        <w:t>中指和大拇指</w:t>
      </w:r>
      <w:r w:rsidR="0053770B">
        <w:rPr>
          <w:rFonts w:asciiTheme="minorEastAsia" w:hAnsiTheme="minorEastAsia" w:hint="eastAsia"/>
          <w:sz w:val="21"/>
          <w:szCs w:val="21"/>
        </w:rPr>
        <w:t>抓握过程中的触觉</w:t>
      </w:r>
      <w:r w:rsidR="00427B4D" w:rsidRPr="00214F97">
        <w:rPr>
          <w:rFonts w:asciiTheme="minorEastAsia" w:hAnsiTheme="minorEastAsia" w:hint="eastAsia"/>
          <w:sz w:val="21"/>
          <w:szCs w:val="21"/>
        </w:rPr>
        <w:t>信号</w:t>
      </w:r>
    </w:p>
    <w:p w14:paraId="40231485" w14:textId="562E80D0" w:rsidR="00744BB3" w:rsidRDefault="00744BB3" w:rsidP="00A150EA">
      <w:pPr>
        <w:widowControl/>
        <w:spacing w:line="360" w:lineRule="auto"/>
        <w:ind w:firstLineChars="0" w:firstLine="0"/>
        <w:jc w:val="left"/>
        <w:outlineLvl w:val="1"/>
        <w:rPr>
          <w:rFonts w:eastAsia="黑体" w:cs="Times New Roman"/>
          <w:sz w:val="28"/>
          <w:szCs w:val="28"/>
        </w:rPr>
      </w:pPr>
      <w:bookmarkStart w:id="74" w:name="_Toc199606620"/>
      <w:r w:rsidRPr="00744BB3">
        <w:rPr>
          <w:rFonts w:eastAsia="黑体" w:cs="Times New Roman" w:hint="eastAsia"/>
          <w:sz w:val="28"/>
          <w:szCs w:val="28"/>
        </w:rPr>
        <w:t>5.3</w:t>
      </w:r>
      <w:r w:rsidRPr="00744BB3">
        <w:rPr>
          <w:rFonts w:eastAsia="黑体" w:cs="Times New Roman" w:hint="eastAsia"/>
          <w:sz w:val="28"/>
          <w:szCs w:val="28"/>
        </w:rPr>
        <w:t>本章小结</w:t>
      </w:r>
      <w:bookmarkEnd w:id="74"/>
    </w:p>
    <w:p w14:paraId="78D4A09E" w14:textId="5AD001CA" w:rsidR="00744BB3" w:rsidRPr="00744BB3" w:rsidRDefault="00744BB3" w:rsidP="00D71641">
      <w:pPr>
        <w:widowControl/>
        <w:spacing w:line="360" w:lineRule="auto"/>
        <w:ind w:firstLine="480"/>
      </w:pPr>
      <w:r w:rsidRPr="00744BB3">
        <w:rPr>
          <w:rFonts w:hint="eastAsia"/>
        </w:rPr>
        <w:t>本章对五指灵巧手的使用性能进行了测试</w:t>
      </w:r>
      <w:r>
        <w:rPr>
          <w:rFonts w:hint="eastAsia"/>
        </w:rPr>
        <w:t>，包括五指灵巧手的运动性能和传感性能的测试。首先对于五指灵巧手的</w:t>
      </w:r>
      <w:r w:rsidR="00B06CC6">
        <w:rPr>
          <w:rFonts w:hint="eastAsia"/>
        </w:rPr>
        <w:t>运动性能测试设计了一系列的动作组测试，包括数字比划动作</w:t>
      </w:r>
      <w:r w:rsidR="00F66E38">
        <w:rPr>
          <w:rFonts w:hint="eastAsia"/>
        </w:rPr>
        <w:t>、抓握动作、夹取动作、捏取动作。然后</w:t>
      </w:r>
      <w:r w:rsidR="00201C60">
        <w:rPr>
          <w:rFonts w:hint="eastAsia"/>
        </w:rPr>
        <w:t>针对传感器使用最多的抓握动作进行了传感器信号的测试与波形分析，验证了灵巧手的灵巧性和触觉感知能力。</w:t>
      </w:r>
    </w:p>
    <w:p w14:paraId="2D8452B0" w14:textId="77777777" w:rsidR="00922CAB" w:rsidRDefault="00922CAB">
      <w:pPr>
        <w:widowControl/>
        <w:spacing w:line="240" w:lineRule="auto"/>
        <w:ind w:firstLineChars="0" w:firstLine="0"/>
        <w:jc w:val="left"/>
        <w:rPr>
          <w:rFonts w:eastAsia="黑体"/>
          <w:b/>
          <w:sz w:val="32"/>
          <w:szCs w:val="24"/>
        </w:rPr>
      </w:pPr>
      <w:r>
        <w:rPr>
          <w:rFonts w:eastAsia="黑体"/>
          <w:b/>
          <w:sz w:val="32"/>
          <w:szCs w:val="24"/>
        </w:rPr>
        <w:br w:type="page"/>
      </w:r>
    </w:p>
    <w:p w14:paraId="5612AD2E" w14:textId="62A6A13B" w:rsidR="00675994" w:rsidRDefault="0009793C" w:rsidP="009738B3">
      <w:pPr>
        <w:widowControl/>
        <w:spacing w:line="360" w:lineRule="auto"/>
        <w:ind w:firstLineChars="0" w:firstLine="0"/>
        <w:jc w:val="center"/>
        <w:outlineLvl w:val="0"/>
        <w:rPr>
          <w:rFonts w:eastAsia="黑体"/>
          <w:b/>
          <w:sz w:val="32"/>
          <w:szCs w:val="24"/>
        </w:rPr>
      </w:pPr>
      <w:bookmarkStart w:id="75" w:name="_Toc199606621"/>
      <w:r>
        <w:rPr>
          <w:rFonts w:eastAsia="黑体" w:hint="eastAsia"/>
          <w:b/>
          <w:sz w:val="32"/>
          <w:szCs w:val="24"/>
        </w:rPr>
        <w:lastRenderedPageBreak/>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75"/>
    </w:p>
    <w:p w14:paraId="22341A7E" w14:textId="4294393A" w:rsidR="0009793C" w:rsidRDefault="001D1A3C" w:rsidP="009738B3">
      <w:pPr>
        <w:widowControl/>
        <w:spacing w:line="360" w:lineRule="auto"/>
        <w:ind w:firstLineChars="0" w:firstLine="0"/>
        <w:jc w:val="left"/>
        <w:outlineLvl w:val="1"/>
        <w:rPr>
          <w:rFonts w:eastAsia="黑体" w:cs="Times New Roman"/>
          <w:sz w:val="28"/>
          <w:szCs w:val="28"/>
        </w:rPr>
      </w:pPr>
      <w:bookmarkStart w:id="76" w:name="_Toc199606622"/>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76"/>
    </w:p>
    <w:p w14:paraId="1BFBFB34" w14:textId="498651FC" w:rsidR="003A790F" w:rsidRDefault="003A790F" w:rsidP="009738B3">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31A1EDAA" w:rsidR="000D30CF" w:rsidRPr="000D30CF" w:rsidRDefault="000D30CF" w:rsidP="009738B3">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w:t>
      </w:r>
      <w:r w:rsidR="007B6342">
        <w:rPr>
          <w:rFonts w:hint="eastAsia"/>
        </w:rPr>
        <w:t>人手典型操作</w:t>
      </w:r>
      <w:r w:rsidRPr="000D30CF">
        <w:t>动作，展示了</w:t>
      </w:r>
      <w:r w:rsidRPr="000D30CF">
        <w:t>Zide</w:t>
      </w:r>
      <w:r w:rsidRPr="000D30CF">
        <w:t>灵巧手控制程序及预设的动作组功能，验证了控制系</w:t>
      </w:r>
      <w:r w:rsidRPr="000D30CF">
        <w:lastRenderedPageBreak/>
        <w:t>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9738B3">
      <w:pPr>
        <w:widowControl/>
        <w:spacing w:line="360" w:lineRule="auto"/>
        <w:ind w:firstLineChars="0" w:firstLine="0"/>
        <w:jc w:val="left"/>
        <w:outlineLvl w:val="1"/>
        <w:rPr>
          <w:rFonts w:eastAsia="黑体" w:cs="Times New Roman"/>
          <w:sz w:val="28"/>
          <w:szCs w:val="28"/>
        </w:rPr>
      </w:pPr>
      <w:bookmarkStart w:id="77" w:name="_Toc199606623"/>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77"/>
    </w:p>
    <w:p w14:paraId="25153376" w14:textId="10C2CFAB" w:rsidR="000C286E" w:rsidRDefault="009F156C" w:rsidP="009738B3">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71641">
      <w:pPr>
        <w:spacing w:line="360" w:lineRule="auto"/>
        <w:ind w:firstLineChars="0" w:firstLine="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D71641">
      <w:pPr>
        <w:spacing w:line="360" w:lineRule="auto"/>
        <w:ind w:firstLineChars="0" w:firstLine="0"/>
      </w:pPr>
      <w:r>
        <w:rPr>
          <w:rFonts w:hint="eastAsia"/>
        </w:rPr>
        <w:t>2</w:t>
      </w:r>
      <w:r>
        <w:rPr>
          <w:rFonts w:hint="eastAsia"/>
        </w:rPr>
        <w:t>，</w:t>
      </w:r>
      <w:r w:rsidR="00641751" w:rsidRPr="00641751">
        <w:t>目前灵巧手的控制仍依赖于控制板通过有线连接电脑进行操作与传感数据的传输，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71641">
      <w:pPr>
        <w:spacing w:line="360" w:lineRule="auto"/>
        <w:ind w:firstLineChars="0" w:firstLine="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D71641">
      <w:pPr>
        <w:spacing w:line="360" w:lineRule="auto"/>
        <w:ind w:firstLineChars="0" w:firstLine="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78" w:name="_Toc199606624"/>
      <w:r w:rsidRPr="00044032">
        <w:lastRenderedPageBreak/>
        <w:t>参考文献</w:t>
      </w:r>
      <w:bookmarkEnd w:id="78"/>
    </w:p>
    <w:p w14:paraId="55B85E0A" w14:textId="77777777" w:rsidR="00E35920" w:rsidRPr="00E35920" w:rsidRDefault="0094656A" w:rsidP="00E35920">
      <w:pPr>
        <w:pStyle w:val="aff8"/>
        <w:spacing w:line="240" w:lineRule="auto"/>
        <w:ind w:left="420" w:hangingChars="200" w:hanging="420"/>
        <w:rPr>
          <w:sz w:val="21"/>
        </w:rPr>
      </w:pPr>
      <w:r>
        <w:rPr>
          <w:sz w:val="21"/>
        </w:rPr>
        <w:fldChar w:fldCharType="begin"/>
      </w:r>
      <w:r w:rsidR="00424A7A">
        <w:rPr>
          <w:sz w:val="21"/>
        </w:rPr>
        <w:instrText xml:space="preserve"> ADDIN ZOTERO_BIBL {"uncited":[],"omitted":[],"custom":[]} CSL_BIBLIOGRAPHY </w:instrText>
      </w:r>
      <w:r>
        <w:rPr>
          <w:sz w:val="21"/>
        </w:rPr>
        <w:fldChar w:fldCharType="separate"/>
      </w:r>
      <w:r w:rsidR="00E35920" w:rsidRPr="00E35920">
        <w:rPr>
          <w:sz w:val="21"/>
        </w:rPr>
        <w:t>[1]</w:t>
      </w:r>
      <w:r w:rsidR="00E35920" w:rsidRPr="00E35920">
        <w:rPr>
          <w:sz w:val="21"/>
        </w:rPr>
        <w:tab/>
        <w:t>Li Z, Li S, Luo X. An overview of calibration technology of industrial robots[J]. IEEE/CAA Journal of Automatica Sinica, 2021, 8(1): 23-36.</w:t>
      </w:r>
    </w:p>
    <w:p w14:paraId="1CFC9B7F" w14:textId="77777777" w:rsidR="00E35920" w:rsidRPr="00E35920" w:rsidRDefault="00E35920" w:rsidP="00E35920">
      <w:pPr>
        <w:pStyle w:val="aff8"/>
        <w:spacing w:line="240" w:lineRule="auto"/>
        <w:ind w:left="420" w:hangingChars="200" w:hanging="420"/>
        <w:rPr>
          <w:sz w:val="21"/>
        </w:rPr>
      </w:pPr>
      <w:r w:rsidRPr="00E35920">
        <w:rPr>
          <w:sz w:val="21"/>
        </w:rPr>
        <w:t>[2]</w:t>
      </w:r>
      <w:r w:rsidRPr="00E35920">
        <w:rPr>
          <w:sz w:val="21"/>
        </w:rPr>
        <w:tab/>
        <w:t>Wang Y, Chen Z, Mei D, et al. Highly sensitive and flexible tactile sensor with truncated pyramid-shaped porous graphene/silicone rubber composites for human motion detection[J]. Composites Science and Technology, 2022, 217: 109078.</w:t>
      </w:r>
    </w:p>
    <w:p w14:paraId="21E62643" w14:textId="792A3E78" w:rsidR="00E35920" w:rsidRPr="00E35920" w:rsidRDefault="00E35920" w:rsidP="00E35920">
      <w:pPr>
        <w:pStyle w:val="aff8"/>
        <w:spacing w:line="240" w:lineRule="auto"/>
        <w:ind w:left="420" w:hangingChars="200" w:hanging="420"/>
        <w:rPr>
          <w:sz w:val="21"/>
        </w:rPr>
      </w:pPr>
      <w:r w:rsidRPr="00E35920">
        <w:rPr>
          <w:sz w:val="21"/>
        </w:rPr>
        <w:t>[3]</w:t>
      </w:r>
      <w:r w:rsidRPr="00E35920">
        <w:rPr>
          <w:sz w:val="21"/>
        </w:rPr>
        <w:tab/>
        <w:t xml:space="preserve">Kim M, Kang T, Song D, </w:t>
      </w:r>
      <w:r w:rsidR="002C3850">
        <w:rPr>
          <w:rFonts w:hint="eastAsia"/>
          <w:sz w:val="21"/>
        </w:rPr>
        <w:t>et al</w:t>
      </w:r>
      <w:r w:rsidRPr="00E35920">
        <w:rPr>
          <w:sz w:val="21"/>
        </w:rPr>
        <w:t>. Development of a Small-Sized Intelligent Home Service Robot[C]//2021 18th International Conference on Ubiquitous Robots (UR). 2021: 565-570.</w:t>
      </w:r>
    </w:p>
    <w:p w14:paraId="1556AAFD" w14:textId="77777777" w:rsidR="00E35920" w:rsidRPr="00E35920" w:rsidRDefault="00E35920" w:rsidP="00E35920">
      <w:pPr>
        <w:pStyle w:val="aff8"/>
        <w:spacing w:line="240" w:lineRule="auto"/>
        <w:ind w:left="420" w:hangingChars="200" w:hanging="420"/>
        <w:rPr>
          <w:sz w:val="21"/>
        </w:rPr>
      </w:pPr>
      <w:r w:rsidRPr="00E35920">
        <w:rPr>
          <w:sz w:val="21"/>
        </w:rPr>
        <w:t>[4]</w:t>
      </w:r>
      <w:r w:rsidRPr="00E35920">
        <w:rPr>
          <w:sz w:val="21"/>
        </w:rPr>
        <w:tab/>
        <w:t>Jin T, Han X. Robotic arms in precision agriculture: A comprehensive review of the technologies, applications, challenges, and future prospects[J]. Computers and Electronics in Agriculture, 2024, 221: 108938.</w:t>
      </w:r>
    </w:p>
    <w:p w14:paraId="38EA6CCC" w14:textId="77777777" w:rsidR="00E35920" w:rsidRPr="00E35920" w:rsidRDefault="00E35920" w:rsidP="00E35920">
      <w:pPr>
        <w:pStyle w:val="aff8"/>
        <w:spacing w:line="240" w:lineRule="auto"/>
        <w:ind w:left="420" w:hangingChars="200" w:hanging="420"/>
        <w:rPr>
          <w:sz w:val="21"/>
        </w:rPr>
      </w:pPr>
      <w:r w:rsidRPr="00E35920">
        <w:rPr>
          <w:sz w:val="21"/>
        </w:rPr>
        <w:t>[5]</w:t>
      </w:r>
      <w:r w:rsidRPr="00E35920">
        <w:rPr>
          <w:sz w:val="21"/>
        </w:rPr>
        <w:tab/>
        <w:t>Tomovic R, Boni G. An adaptive artificial hand[J]. IRE Transactions on Automatic Control, 1962, 7(3): 3-10.</w:t>
      </w:r>
    </w:p>
    <w:p w14:paraId="145CB37E" w14:textId="77777777" w:rsidR="00E35920" w:rsidRPr="00E35920" w:rsidRDefault="00E35920" w:rsidP="00E35920">
      <w:pPr>
        <w:pStyle w:val="aff8"/>
        <w:spacing w:line="240" w:lineRule="auto"/>
        <w:ind w:left="420" w:hangingChars="200" w:hanging="420"/>
        <w:rPr>
          <w:sz w:val="21"/>
        </w:rPr>
      </w:pPr>
      <w:r w:rsidRPr="00E35920">
        <w:rPr>
          <w:sz w:val="21"/>
        </w:rPr>
        <w:t>[6]</w:t>
      </w:r>
      <w:r w:rsidRPr="00E35920">
        <w:rPr>
          <w:sz w:val="21"/>
        </w:rPr>
        <w:tab/>
        <w:t>Rothling F, Haschke R, Steil J J, et al. Platform portable anthropomorphic grasping with the bielefeld 20-DOF shadow and 9-DOF TUM hand[C]//2007 IEEE/RSJ International Conference on Intelligent Robots and Systems. San Diego, CA, USA: IEEE, 2007: 2951-2956.</w:t>
      </w:r>
    </w:p>
    <w:p w14:paraId="435E9308" w14:textId="77777777" w:rsidR="00E35920" w:rsidRPr="00E35920" w:rsidRDefault="00E35920" w:rsidP="00E35920">
      <w:pPr>
        <w:pStyle w:val="aff8"/>
        <w:spacing w:line="240" w:lineRule="auto"/>
        <w:ind w:left="420" w:hangingChars="200" w:hanging="420"/>
        <w:rPr>
          <w:sz w:val="21"/>
        </w:rPr>
      </w:pPr>
      <w:r w:rsidRPr="00E35920">
        <w:rPr>
          <w:sz w:val="21"/>
        </w:rPr>
        <w:t>[7]</w:t>
      </w:r>
      <w:r w:rsidRPr="00E35920">
        <w:rPr>
          <w:sz w:val="21"/>
        </w:rPr>
        <w:tab/>
        <w:t>Shadow Robot Company Inc. Shadow Dexterous Hand—Considered to be the most advanced Dextrous Hand in the world[EB]. (2007).</w:t>
      </w:r>
    </w:p>
    <w:p w14:paraId="1E3B84D5" w14:textId="77777777" w:rsidR="00E35920" w:rsidRPr="00E35920" w:rsidRDefault="00E35920" w:rsidP="00E35920">
      <w:pPr>
        <w:pStyle w:val="aff8"/>
        <w:spacing w:line="240" w:lineRule="auto"/>
        <w:ind w:left="420" w:hangingChars="200" w:hanging="420"/>
        <w:rPr>
          <w:sz w:val="21"/>
        </w:rPr>
      </w:pPr>
      <w:r w:rsidRPr="00E35920">
        <w:rPr>
          <w:sz w:val="21"/>
        </w:rPr>
        <w:t>[8]</w:t>
      </w:r>
      <w:r w:rsidRPr="00E35920">
        <w:rPr>
          <w:sz w:val="21"/>
        </w:rPr>
        <w:tab/>
        <w:t>Kawasaki H, Komatsu T, Uchiyama K. Dexterous anthropomorphic robot hand with distributed tactile sensor: Gifu hand II[J]. IEEE/ASME Transactions on Mechatronics, 2002, 7(3): 296-303.</w:t>
      </w:r>
    </w:p>
    <w:p w14:paraId="6C639A92" w14:textId="0A4D1B77" w:rsidR="00E35920" w:rsidRPr="00E35920" w:rsidRDefault="00E35920" w:rsidP="00E35920">
      <w:pPr>
        <w:pStyle w:val="aff8"/>
        <w:spacing w:line="240" w:lineRule="auto"/>
        <w:ind w:left="420" w:hangingChars="200" w:hanging="420"/>
        <w:rPr>
          <w:sz w:val="21"/>
        </w:rPr>
      </w:pPr>
      <w:r w:rsidRPr="00E35920">
        <w:rPr>
          <w:sz w:val="21"/>
        </w:rPr>
        <w:t>[9]</w:t>
      </w:r>
      <w:r w:rsidRPr="00E35920">
        <w:rPr>
          <w:sz w:val="21"/>
        </w:rPr>
        <w:tab/>
        <w:t xml:space="preserve">Mouri T, Kawasaki H, Yoshikawa K, </w:t>
      </w:r>
      <w:r w:rsidR="002C3850">
        <w:rPr>
          <w:rFonts w:hint="eastAsia"/>
          <w:sz w:val="21"/>
        </w:rPr>
        <w:t>et al</w:t>
      </w:r>
      <w:r w:rsidRPr="00E35920">
        <w:rPr>
          <w:sz w:val="21"/>
        </w:rPr>
        <w:t>. Anthropomorphic robot hand: Gifu hand III[C]//Proc. Int. Conf. ICCAS. 2002: 1288-1293.</w:t>
      </w:r>
    </w:p>
    <w:p w14:paraId="442DBFE9" w14:textId="77777777" w:rsidR="00E35920" w:rsidRPr="00E35920" w:rsidRDefault="00E35920" w:rsidP="00E35920">
      <w:pPr>
        <w:pStyle w:val="aff8"/>
        <w:spacing w:line="240" w:lineRule="auto"/>
        <w:ind w:left="420" w:hangingChars="200" w:hanging="420"/>
        <w:rPr>
          <w:sz w:val="21"/>
        </w:rPr>
      </w:pPr>
      <w:r w:rsidRPr="00E35920">
        <w:rPr>
          <w:sz w:val="21"/>
        </w:rPr>
        <w:t>[10]</w:t>
      </w:r>
      <w:r w:rsidRPr="00E35920">
        <w:rPr>
          <w:sz w:val="21"/>
        </w:rPr>
        <w:tab/>
        <w:t>Liu H, Wu K, Meusel P, et al. Multisensory five-finger dexterous hand: The DLR/HIT Hand II[C]//2008 IEEE/RSJ International Conference on Intelligent Robots and Systems. Nice: IEEE, 2008: 3692-3697.</w:t>
      </w:r>
    </w:p>
    <w:p w14:paraId="2A2824A3" w14:textId="4669F42B" w:rsidR="00E35920" w:rsidRPr="00E35920" w:rsidRDefault="00E35920" w:rsidP="00E35920">
      <w:pPr>
        <w:pStyle w:val="aff8"/>
        <w:spacing w:line="240" w:lineRule="auto"/>
        <w:ind w:left="420" w:hangingChars="200" w:hanging="420"/>
        <w:rPr>
          <w:sz w:val="21"/>
        </w:rPr>
      </w:pPr>
      <w:r w:rsidRPr="00E35920">
        <w:rPr>
          <w:sz w:val="21"/>
        </w:rPr>
        <w:t>[11]</w:t>
      </w:r>
      <w:r w:rsidRPr="00E35920">
        <w:rPr>
          <w:sz w:val="21"/>
        </w:rPr>
        <w:tab/>
        <w:t xml:space="preserve">Wei R, Gao X H, Jin M H, </w:t>
      </w:r>
      <w:r w:rsidR="002C3850">
        <w:rPr>
          <w:rFonts w:hint="eastAsia"/>
          <w:sz w:val="21"/>
        </w:rPr>
        <w:t>et al</w:t>
      </w:r>
      <w:r w:rsidRPr="00E35920">
        <w:rPr>
          <w:sz w:val="21"/>
        </w:rPr>
        <w:t>. FPGA based hardware architecture for HIT/DLR hand[C]//2005 IEEE/RSJ International Conference on Intelligent Robots and Systems. Edmonton, Alta., Canada: IEEE, 2005: 523-528.</w:t>
      </w:r>
    </w:p>
    <w:p w14:paraId="611256A2" w14:textId="77777777" w:rsidR="00E35920" w:rsidRPr="00E35920" w:rsidRDefault="00E35920" w:rsidP="00E35920">
      <w:pPr>
        <w:pStyle w:val="aff8"/>
        <w:spacing w:line="240" w:lineRule="auto"/>
        <w:ind w:left="420" w:hangingChars="200" w:hanging="420"/>
        <w:rPr>
          <w:sz w:val="21"/>
        </w:rPr>
      </w:pPr>
      <w:r w:rsidRPr="00E35920">
        <w:rPr>
          <w:sz w:val="21"/>
        </w:rPr>
        <w:t>[12]</w:t>
      </w:r>
      <w:r w:rsidRPr="00E35920">
        <w:rPr>
          <w:sz w:val="21"/>
        </w:rPr>
        <w:tab/>
        <w:t>Liu H, Meusel P, Seitz N, et al. The modular multisensory DLR-HIT-Hand[J]. Mechanism and Machine Theory, 2007, 42(5): 612-625.</w:t>
      </w:r>
    </w:p>
    <w:p w14:paraId="17926164" w14:textId="77777777" w:rsidR="00E35920" w:rsidRPr="00E35920" w:rsidRDefault="00E35920" w:rsidP="00E35920">
      <w:pPr>
        <w:pStyle w:val="aff8"/>
        <w:spacing w:line="240" w:lineRule="auto"/>
        <w:ind w:left="420" w:hangingChars="200" w:hanging="420"/>
        <w:rPr>
          <w:sz w:val="21"/>
        </w:rPr>
      </w:pPr>
      <w:r w:rsidRPr="00E35920">
        <w:rPr>
          <w:sz w:val="21"/>
        </w:rPr>
        <w:t>[13]</w:t>
      </w:r>
      <w:r w:rsidRPr="00E35920">
        <w:rPr>
          <w:sz w:val="21"/>
        </w:rPr>
        <w:tab/>
      </w:r>
      <w:r w:rsidRPr="00E35920">
        <w:rPr>
          <w:sz w:val="21"/>
        </w:rPr>
        <w:t>樊绍巍</w:t>
      </w:r>
      <w:r w:rsidRPr="00E35920">
        <w:rPr>
          <w:sz w:val="21"/>
        </w:rPr>
        <w:t xml:space="preserve">; </w:t>
      </w:r>
      <w:r w:rsidRPr="00E35920">
        <w:rPr>
          <w:sz w:val="21"/>
        </w:rPr>
        <w:t>刘伊威</w:t>
      </w:r>
      <w:r w:rsidRPr="00E35920">
        <w:rPr>
          <w:sz w:val="21"/>
        </w:rPr>
        <w:t xml:space="preserve">; </w:t>
      </w:r>
      <w:r w:rsidRPr="00E35920">
        <w:rPr>
          <w:sz w:val="21"/>
        </w:rPr>
        <w:t>金明河</w:t>
      </w:r>
      <w:r w:rsidRPr="00E35920">
        <w:rPr>
          <w:sz w:val="21"/>
        </w:rPr>
        <w:t xml:space="preserve">; </w:t>
      </w:r>
      <w:r w:rsidRPr="00E35920">
        <w:rPr>
          <w:sz w:val="21"/>
        </w:rPr>
        <w:t>兰天</w:t>
      </w:r>
      <w:r w:rsidRPr="00E35920">
        <w:rPr>
          <w:sz w:val="21"/>
        </w:rPr>
        <w:t xml:space="preserve">; </w:t>
      </w:r>
      <w:r w:rsidRPr="00E35920">
        <w:rPr>
          <w:sz w:val="21"/>
        </w:rPr>
        <w:t>陈兆芃</w:t>
      </w:r>
      <w:r w:rsidRPr="00E35920">
        <w:rPr>
          <w:sz w:val="21"/>
        </w:rPr>
        <w:t xml:space="preserve">; </w:t>
      </w:r>
      <w:r w:rsidRPr="00E35920">
        <w:rPr>
          <w:sz w:val="21"/>
        </w:rPr>
        <w:t>刘宏</w:t>
      </w:r>
      <w:r w:rsidRPr="00E35920">
        <w:rPr>
          <w:sz w:val="21"/>
        </w:rPr>
        <w:t xml:space="preserve">; </w:t>
      </w:r>
      <w:r w:rsidRPr="00E35920">
        <w:rPr>
          <w:sz w:val="21"/>
        </w:rPr>
        <w:t>赵大威</w:t>
      </w:r>
      <w:r w:rsidRPr="00E35920">
        <w:rPr>
          <w:sz w:val="21"/>
        </w:rPr>
        <w:t>; HIT/DLR Hand Ⅱ</w:t>
      </w:r>
      <w:r w:rsidRPr="00E35920">
        <w:rPr>
          <w:sz w:val="21"/>
        </w:rPr>
        <w:t>类人形五指灵巧手机构的研究</w:t>
      </w:r>
      <w:r w:rsidRPr="00E35920">
        <w:rPr>
          <w:sz w:val="21"/>
        </w:rPr>
        <w:t>[J]. Research on the mechanics of the HIT/DLR Ⅱ Hand anthropomorphic five-finger dexterous hand, 2009, 30(2): 171-177.</w:t>
      </w:r>
    </w:p>
    <w:p w14:paraId="65AEF951" w14:textId="26AA5D23" w:rsidR="00E35920" w:rsidRPr="00E35920" w:rsidRDefault="00E35920" w:rsidP="00E35920">
      <w:pPr>
        <w:pStyle w:val="aff8"/>
        <w:spacing w:line="240" w:lineRule="auto"/>
        <w:ind w:left="420" w:hangingChars="200" w:hanging="420"/>
        <w:rPr>
          <w:sz w:val="21"/>
        </w:rPr>
      </w:pPr>
      <w:r w:rsidRPr="00E35920">
        <w:rPr>
          <w:sz w:val="21"/>
        </w:rPr>
        <w:t>[14]</w:t>
      </w:r>
      <w:r w:rsidRPr="00E35920">
        <w:rPr>
          <w:sz w:val="21"/>
        </w:rPr>
        <w:tab/>
        <w:t xml:space="preserve">Lee D H, Park J H, Park S W, </w:t>
      </w:r>
      <w:r w:rsidR="002C3850">
        <w:rPr>
          <w:rFonts w:hint="eastAsia"/>
          <w:sz w:val="21"/>
        </w:rPr>
        <w:t>et al</w:t>
      </w:r>
      <w:r w:rsidRPr="00E35920">
        <w:rPr>
          <w:sz w:val="21"/>
        </w:rPr>
        <w:t>. KITECH-Hand: A Highly Dexterous and Modularized Robotic Hand[J]. IEEE/ASME Transactions on Mechatronics, 2017, 22(2): 876-887.</w:t>
      </w:r>
    </w:p>
    <w:p w14:paraId="049F76EA" w14:textId="77777777" w:rsidR="00E35920" w:rsidRPr="00E35920" w:rsidRDefault="00E35920" w:rsidP="00E35920">
      <w:pPr>
        <w:pStyle w:val="aff8"/>
        <w:spacing w:line="240" w:lineRule="auto"/>
        <w:ind w:left="420" w:hangingChars="200" w:hanging="420"/>
        <w:rPr>
          <w:sz w:val="21"/>
        </w:rPr>
      </w:pPr>
      <w:r w:rsidRPr="00E35920">
        <w:rPr>
          <w:sz w:val="21"/>
        </w:rPr>
        <w:t>[15]</w:t>
      </w:r>
      <w:r w:rsidRPr="00E35920">
        <w:rPr>
          <w:sz w:val="21"/>
        </w:rPr>
        <w:tab/>
        <w:t>Johannes M S, Bigelow J D, Burck J M, et al. An Overview of the Developmental Process for the Modular Prosthetic Limb[J]. JOHNS HOPKINS APL TECHNICAL DIGEST, 2011, 30(3).</w:t>
      </w:r>
    </w:p>
    <w:p w14:paraId="74A1A45B" w14:textId="77777777" w:rsidR="00E35920" w:rsidRPr="00E35920" w:rsidRDefault="00E35920" w:rsidP="00E35920">
      <w:pPr>
        <w:pStyle w:val="aff8"/>
        <w:spacing w:line="240" w:lineRule="auto"/>
        <w:ind w:left="420" w:hangingChars="200" w:hanging="420"/>
        <w:rPr>
          <w:sz w:val="21"/>
        </w:rPr>
      </w:pPr>
      <w:r w:rsidRPr="00E35920">
        <w:rPr>
          <w:sz w:val="21"/>
        </w:rPr>
        <w:t>[16]</w:t>
      </w:r>
      <w:r w:rsidRPr="00E35920">
        <w:rPr>
          <w:sz w:val="21"/>
        </w:rPr>
        <w:tab/>
        <w:t>Zhou J, Chen X, Chang U, et al. A Soft-Robotic Approach to Anthropomorphic Robotic Hand Dexterity[J]. IEEE Access, 2019, 7: 101483-101495.</w:t>
      </w:r>
    </w:p>
    <w:p w14:paraId="782B1D7C" w14:textId="77777777" w:rsidR="00E35920" w:rsidRPr="00E35920" w:rsidRDefault="00E35920" w:rsidP="00E35920">
      <w:pPr>
        <w:pStyle w:val="aff8"/>
        <w:spacing w:line="240" w:lineRule="auto"/>
        <w:ind w:left="420" w:hangingChars="200" w:hanging="420"/>
        <w:rPr>
          <w:sz w:val="21"/>
        </w:rPr>
      </w:pPr>
      <w:r w:rsidRPr="00E35920">
        <w:rPr>
          <w:sz w:val="21"/>
        </w:rPr>
        <w:t>[17]</w:t>
      </w:r>
      <w:r w:rsidRPr="00E35920">
        <w:rPr>
          <w:sz w:val="21"/>
        </w:rPr>
        <w:tab/>
        <w:t>Park H, Kim D. An open-source anthropomorphic robot hand system: HRI hand[J]. HardwareX, 2020, 7: e00100.</w:t>
      </w:r>
    </w:p>
    <w:p w14:paraId="29170394" w14:textId="77777777" w:rsidR="00E35920" w:rsidRPr="00E35920" w:rsidRDefault="00E35920" w:rsidP="00E35920">
      <w:pPr>
        <w:pStyle w:val="aff8"/>
        <w:spacing w:line="240" w:lineRule="auto"/>
        <w:ind w:left="420" w:hangingChars="200" w:hanging="420"/>
        <w:rPr>
          <w:sz w:val="21"/>
        </w:rPr>
      </w:pPr>
      <w:r w:rsidRPr="00E35920">
        <w:rPr>
          <w:sz w:val="21"/>
        </w:rPr>
        <w:t>[18]</w:t>
      </w:r>
      <w:r w:rsidRPr="00E35920">
        <w:rPr>
          <w:sz w:val="21"/>
        </w:rPr>
        <w:tab/>
        <w:t>Deshpande A D, Xu Z, Weghe M J V, et al. Mechanisms of the Anatomically Correct Testbed Hand[J]. IEEE/ASME Transactions on Mechatronics, 2013, 18(1): 238-250.</w:t>
      </w:r>
    </w:p>
    <w:p w14:paraId="72F0FD09" w14:textId="77777777" w:rsidR="00E35920" w:rsidRPr="00E35920" w:rsidRDefault="00E35920" w:rsidP="00E35920">
      <w:pPr>
        <w:pStyle w:val="aff8"/>
        <w:spacing w:line="240" w:lineRule="auto"/>
        <w:ind w:left="420" w:hangingChars="200" w:hanging="420"/>
        <w:rPr>
          <w:sz w:val="21"/>
        </w:rPr>
      </w:pPr>
      <w:r w:rsidRPr="00E35920">
        <w:rPr>
          <w:sz w:val="21"/>
        </w:rPr>
        <w:lastRenderedPageBreak/>
        <w:t>[19]</w:t>
      </w:r>
      <w:r w:rsidRPr="00E35920">
        <w:rPr>
          <w:sz w:val="21"/>
        </w:rPr>
        <w:tab/>
        <w:t>Kim Y J, Yoon J, Sim Y W. Fluid Lubricated Dexterous Finger Mechanism for Human-Like Impact Absorbing Capability[J]. IEEE Robotics and Automation Letters, 2019, 4(4): 3971-3978.</w:t>
      </w:r>
    </w:p>
    <w:p w14:paraId="22282BEC" w14:textId="77777777" w:rsidR="00E35920" w:rsidRPr="00E35920" w:rsidRDefault="00E35920" w:rsidP="00E35920">
      <w:pPr>
        <w:pStyle w:val="aff8"/>
        <w:spacing w:line="240" w:lineRule="auto"/>
        <w:ind w:left="420" w:hangingChars="200" w:hanging="420"/>
        <w:rPr>
          <w:sz w:val="21"/>
        </w:rPr>
      </w:pPr>
      <w:r w:rsidRPr="00E35920">
        <w:rPr>
          <w:sz w:val="21"/>
        </w:rPr>
        <w:t>[20]</w:t>
      </w:r>
      <w:r w:rsidRPr="00E35920">
        <w:rPr>
          <w:sz w:val="21"/>
        </w:rPr>
        <w:tab/>
        <w:t>Kim U, Jung D, Jeong H, et al. Integrated linkage-driven dexterous anthropomorphic robotic hand[J]. Nature Communications, 2021, 12(1): 7177.</w:t>
      </w:r>
    </w:p>
    <w:p w14:paraId="7A29B4B4" w14:textId="77777777" w:rsidR="00E35920" w:rsidRPr="00E35920" w:rsidRDefault="00E35920" w:rsidP="00E35920">
      <w:pPr>
        <w:pStyle w:val="aff8"/>
        <w:spacing w:line="240" w:lineRule="auto"/>
        <w:ind w:left="420" w:hangingChars="200" w:hanging="420"/>
        <w:rPr>
          <w:sz w:val="21"/>
        </w:rPr>
      </w:pPr>
      <w:r w:rsidRPr="00E35920">
        <w:rPr>
          <w:sz w:val="21"/>
        </w:rPr>
        <w:t>[21]</w:t>
      </w:r>
      <w:r w:rsidRPr="00E35920">
        <w:rPr>
          <w:sz w:val="21"/>
        </w:rPr>
        <w:tab/>
        <w:t>Kim U, Jung D, Jeong H, et al. Integrated linkage-driven dexterous anthropomorphic robotic hand[J]. Nature Communications, 2021, 12(1): 7177.</w:t>
      </w:r>
    </w:p>
    <w:p w14:paraId="2D065188" w14:textId="77777777" w:rsidR="00E35920" w:rsidRPr="00E35920" w:rsidRDefault="00E35920" w:rsidP="00E35920">
      <w:pPr>
        <w:pStyle w:val="aff8"/>
        <w:spacing w:line="240" w:lineRule="auto"/>
        <w:ind w:left="420" w:hangingChars="200" w:hanging="420"/>
        <w:rPr>
          <w:sz w:val="21"/>
        </w:rPr>
      </w:pPr>
      <w:r w:rsidRPr="00E35920">
        <w:rPr>
          <w:sz w:val="21"/>
        </w:rPr>
        <w:t>[22]</w:t>
      </w:r>
      <w:r w:rsidRPr="00E35920">
        <w:rPr>
          <w:sz w:val="21"/>
        </w:rPr>
        <w:tab/>
        <w:t>Kashef S R, Amini S, Akbarzadeh A. Robotic hand: A review on linkage-driven finger mechanisms of prosthetic hands and evaluation of the performance criteria[J]. Mechanism and Machine Theory, 2020, 145: 103677.</w:t>
      </w:r>
    </w:p>
    <w:p w14:paraId="667296DC" w14:textId="77777777" w:rsidR="00E35920" w:rsidRPr="00E35920" w:rsidRDefault="00E35920" w:rsidP="00E35920">
      <w:pPr>
        <w:pStyle w:val="aff8"/>
        <w:spacing w:line="240" w:lineRule="auto"/>
        <w:ind w:left="420" w:hangingChars="200" w:hanging="420"/>
        <w:rPr>
          <w:sz w:val="21"/>
        </w:rPr>
      </w:pPr>
      <w:r w:rsidRPr="00E35920">
        <w:rPr>
          <w:sz w:val="21"/>
        </w:rPr>
        <w:t>[23]</w:t>
      </w:r>
      <w:r w:rsidRPr="00E35920">
        <w:rPr>
          <w:sz w:val="21"/>
        </w:rPr>
        <w:tab/>
        <w:t>Jang G, Lee C, Lee H, et al. Robotic index finger prosthesis using stackable double 4-BAR mechanisms[J]. Mechatronics, 2013, 23(3): 318-325.</w:t>
      </w:r>
    </w:p>
    <w:p w14:paraId="55126890" w14:textId="02B13605" w:rsidR="00E35920" w:rsidRPr="00E35920" w:rsidRDefault="00E35920" w:rsidP="00E35920">
      <w:pPr>
        <w:pStyle w:val="aff8"/>
        <w:spacing w:line="240" w:lineRule="auto"/>
        <w:ind w:left="420" w:hangingChars="200" w:hanging="420"/>
        <w:rPr>
          <w:sz w:val="21"/>
        </w:rPr>
      </w:pPr>
      <w:r w:rsidRPr="00E35920">
        <w:rPr>
          <w:sz w:val="21"/>
        </w:rPr>
        <w:t>[24]</w:t>
      </w:r>
      <w:r w:rsidRPr="00E35920">
        <w:rPr>
          <w:sz w:val="21"/>
        </w:rPr>
        <w:tab/>
        <w:t xml:space="preserve">Gong D, Hao L, Yu J, </w:t>
      </w:r>
      <w:r w:rsidR="002C3850">
        <w:rPr>
          <w:rFonts w:hint="eastAsia"/>
          <w:sz w:val="21"/>
        </w:rPr>
        <w:t>et al</w:t>
      </w:r>
      <w:r w:rsidRPr="00E35920">
        <w:rPr>
          <w:sz w:val="21"/>
        </w:rPr>
        <w:t>. Bionic Design of a Dexterous Anthropomorphic Hand Actuated by Antagonistic PAMs[C]//2020 IEEE International Conference on Real-time Computing and Robotics (RCAR). 2020: 493-498.</w:t>
      </w:r>
    </w:p>
    <w:p w14:paraId="3E4232B5" w14:textId="77777777" w:rsidR="00E35920" w:rsidRPr="00E35920" w:rsidRDefault="00E35920" w:rsidP="00E35920">
      <w:pPr>
        <w:pStyle w:val="aff8"/>
        <w:spacing w:line="240" w:lineRule="auto"/>
        <w:ind w:left="420" w:hangingChars="200" w:hanging="420"/>
        <w:rPr>
          <w:sz w:val="21"/>
        </w:rPr>
      </w:pPr>
      <w:r w:rsidRPr="00E35920">
        <w:rPr>
          <w:sz w:val="21"/>
        </w:rPr>
        <w:t>[25]</w:t>
      </w:r>
      <w:r w:rsidRPr="00E35920">
        <w:rPr>
          <w:sz w:val="21"/>
        </w:rPr>
        <w:tab/>
        <w:t>Wang Y, Hao T, Liu Y, et al. Anthropomorphic Soft Hand: Dexterity, Sensing, and Machine Learning[J]. Actuators, 2024, 13(3): 84.</w:t>
      </w:r>
    </w:p>
    <w:p w14:paraId="0CA00DCB" w14:textId="77777777" w:rsidR="00E35920" w:rsidRPr="00E35920" w:rsidRDefault="00E35920" w:rsidP="00E35920">
      <w:pPr>
        <w:pStyle w:val="aff8"/>
        <w:spacing w:line="240" w:lineRule="auto"/>
        <w:ind w:left="420" w:hangingChars="200" w:hanging="420"/>
        <w:rPr>
          <w:sz w:val="21"/>
        </w:rPr>
      </w:pPr>
      <w:r w:rsidRPr="00E35920">
        <w:rPr>
          <w:sz w:val="21"/>
        </w:rPr>
        <w:t>[26]</w:t>
      </w:r>
      <w:r w:rsidRPr="00E35920">
        <w:rPr>
          <w:sz w:val="21"/>
        </w:rPr>
        <w:tab/>
        <w:t>Yang C, Virk G S, Yang H. Wearable Sensors and Robots: Proceedings of International Conference on Wearable Sensors and Robots 2015: Vol. 399[M]. Singapore: Springer Singapore, 2017.</w:t>
      </w:r>
    </w:p>
    <w:p w14:paraId="733DD586" w14:textId="77777777" w:rsidR="00E35920" w:rsidRPr="00E35920" w:rsidRDefault="00E35920" w:rsidP="00E35920">
      <w:pPr>
        <w:pStyle w:val="aff8"/>
        <w:spacing w:line="240" w:lineRule="auto"/>
        <w:ind w:left="420" w:hangingChars="200" w:hanging="420"/>
        <w:rPr>
          <w:sz w:val="21"/>
        </w:rPr>
      </w:pPr>
      <w:r w:rsidRPr="00E35920">
        <w:rPr>
          <w:sz w:val="21"/>
        </w:rPr>
        <w:t>[27]</w:t>
      </w:r>
      <w:r w:rsidRPr="00E35920">
        <w:rPr>
          <w:sz w:val="21"/>
        </w:rPr>
        <w:tab/>
      </w:r>
      <w:r w:rsidRPr="00E35920">
        <w:rPr>
          <w:sz w:val="21"/>
        </w:rPr>
        <w:t>王宏民</w:t>
      </w:r>
      <w:r w:rsidRPr="00E35920">
        <w:rPr>
          <w:sz w:val="21"/>
        </w:rPr>
        <w:t xml:space="preserve">; </w:t>
      </w:r>
      <w:r w:rsidRPr="00E35920">
        <w:rPr>
          <w:sz w:val="21"/>
        </w:rPr>
        <w:t>梁靖斌</w:t>
      </w:r>
      <w:r w:rsidRPr="00E35920">
        <w:rPr>
          <w:sz w:val="21"/>
        </w:rPr>
        <w:t xml:space="preserve">; </w:t>
      </w:r>
      <w:r w:rsidRPr="00E35920">
        <w:rPr>
          <w:sz w:val="21"/>
        </w:rPr>
        <w:t>李江源</w:t>
      </w:r>
      <w:r w:rsidRPr="00E35920">
        <w:rPr>
          <w:sz w:val="21"/>
        </w:rPr>
        <w:t xml:space="preserve">; </w:t>
      </w:r>
      <w:r w:rsidRPr="00E35920">
        <w:rPr>
          <w:sz w:val="21"/>
        </w:rPr>
        <w:t>潘增喜</w:t>
      </w:r>
      <w:r w:rsidRPr="00E35920">
        <w:rPr>
          <w:sz w:val="21"/>
        </w:rPr>
        <w:t xml:space="preserve">; </w:t>
      </w:r>
      <w:r w:rsidRPr="00E35920">
        <w:rPr>
          <w:sz w:val="21"/>
        </w:rPr>
        <w:t>邓辅秦</w:t>
      </w:r>
      <w:r w:rsidRPr="00E35920">
        <w:rPr>
          <w:sz w:val="21"/>
        </w:rPr>
        <w:t xml:space="preserve">; WANG Hongmin; LIANG Jingbin; LI Jiangyuan; PAN Zengxi; DENG Fuqin. </w:t>
      </w:r>
      <w:r w:rsidRPr="00E35920">
        <w:rPr>
          <w:sz w:val="21"/>
        </w:rPr>
        <w:t>机械手触觉技术研究发展综述</w:t>
      </w:r>
      <w:r w:rsidRPr="00E35920">
        <w:rPr>
          <w:sz w:val="21"/>
        </w:rPr>
        <w:t>[J]. Overview of the Development of Manipulator Tactile Technology, 2021, 27(12): 1-9.</w:t>
      </w:r>
    </w:p>
    <w:p w14:paraId="26355909" w14:textId="77777777" w:rsidR="00E35920" w:rsidRPr="00E35920" w:rsidRDefault="00E35920" w:rsidP="00E35920">
      <w:pPr>
        <w:pStyle w:val="aff8"/>
        <w:spacing w:line="240" w:lineRule="auto"/>
        <w:ind w:left="420" w:hangingChars="200" w:hanging="420"/>
        <w:rPr>
          <w:sz w:val="21"/>
        </w:rPr>
      </w:pPr>
      <w:r w:rsidRPr="00E35920">
        <w:rPr>
          <w:sz w:val="21"/>
        </w:rPr>
        <w:t>[28]</w:t>
      </w:r>
      <w:r w:rsidRPr="00E35920">
        <w:rPr>
          <w:sz w:val="21"/>
        </w:rPr>
        <w:tab/>
        <w:t>Wang C, Liu C, Shang F, et al. Tactile sensing technology in bionic skin: A review[J]. Biosensors and Bioelectronics, 2023, 220: 114882.</w:t>
      </w:r>
    </w:p>
    <w:p w14:paraId="67A582B6" w14:textId="77777777" w:rsidR="00E35920" w:rsidRPr="00E35920" w:rsidRDefault="00E35920" w:rsidP="00E35920">
      <w:pPr>
        <w:pStyle w:val="aff8"/>
        <w:spacing w:line="240" w:lineRule="auto"/>
        <w:ind w:left="420" w:hangingChars="200" w:hanging="420"/>
        <w:rPr>
          <w:sz w:val="21"/>
        </w:rPr>
      </w:pPr>
      <w:r w:rsidRPr="00E35920">
        <w:rPr>
          <w:sz w:val="21"/>
        </w:rPr>
        <w:t>[29]</w:t>
      </w:r>
      <w:r w:rsidRPr="00E35920">
        <w:rPr>
          <w:sz w:val="21"/>
        </w:rPr>
        <w:tab/>
        <w:t>Zhang L, Pan J, Zhang Z, et al. Ultrasensitive skin-like wearable optical sensors based on glass micro/nanofibers[J]. Opto-Electronic Advances, 2020, 3(3): 19002201-19002207.</w:t>
      </w:r>
    </w:p>
    <w:p w14:paraId="53947528" w14:textId="77777777" w:rsidR="00E35920" w:rsidRPr="00E35920" w:rsidRDefault="00E35920" w:rsidP="00E35920">
      <w:pPr>
        <w:pStyle w:val="aff8"/>
        <w:spacing w:line="240" w:lineRule="auto"/>
        <w:ind w:left="420" w:hangingChars="200" w:hanging="420"/>
        <w:rPr>
          <w:sz w:val="21"/>
        </w:rPr>
      </w:pPr>
      <w:r w:rsidRPr="00E35920">
        <w:rPr>
          <w:sz w:val="21"/>
        </w:rPr>
        <w:t>[30]</w:t>
      </w:r>
      <w:r w:rsidRPr="00E35920">
        <w:rPr>
          <w:sz w:val="21"/>
        </w:rPr>
        <w:tab/>
        <w:t>Li G, Liu S, Wang L, et al. Skin-inspired quadruple tactile sensors integrated on a robot hand enable object recognition[J]. Science Robotics, 2020, 5(49): eabc8134.</w:t>
      </w:r>
    </w:p>
    <w:p w14:paraId="015F4EBC" w14:textId="77777777" w:rsidR="00E35920" w:rsidRPr="00E35920" w:rsidRDefault="00E35920" w:rsidP="00E35920">
      <w:pPr>
        <w:pStyle w:val="aff8"/>
        <w:spacing w:line="240" w:lineRule="auto"/>
        <w:ind w:left="420" w:hangingChars="200" w:hanging="420"/>
        <w:rPr>
          <w:sz w:val="21"/>
        </w:rPr>
      </w:pPr>
      <w:r w:rsidRPr="00E35920">
        <w:rPr>
          <w:sz w:val="21"/>
        </w:rPr>
        <w:t>[31]</w:t>
      </w:r>
      <w:r w:rsidRPr="00E35920">
        <w:rPr>
          <w:sz w:val="21"/>
        </w:rPr>
        <w:tab/>
        <w:t>Yu C, Wang P. Dexterous Manipulation for Multi-Fingered Robotic Hands With Reinforcement Learning: A Review[J]. Frontiers in Neurorobotics, 2022, 16: 861825.</w:t>
      </w:r>
    </w:p>
    <w:p w14:paraId="405C358C" w14:textId="77777777" w:rsidR="00E35920" w:rsidRPr="00E35920" w:rsidRDefault="00E35920" w:rsidP="00E35920">
      <w:pPr>
        <w:pStyle w:val="aff8"/>
        <w:spacing w:line="240" w:lineRule="auto"/>
        <w:ind w:left="420" w:hangingChars="200" w:hanging="420"/>
        <w:rPr>
          <w:sz w:val="21"/>
        </w:rPr>
      </w:pPr>
      <w:r w:rsidRPr="00E35920">
        <w:rPr>
          <w:sz w:val="21"/>
        </w:rPr>
        <w:t>[32]</w:t>
      </w:r>
      <w:r w:rsidRPr="00E35920">
        <w:rPr>
          <w:sz w:val="21"/>
        </w:rPr>
        <w:tab/>
        <w:t>Liu K, Liu J, Hou F, et al. Dexterous robotic hand with humanoid finger structure and large coverage tactile sensing ability for Human-Robot Interactions[C]//2022 IEEE International Conference on Robotics and Biomimetics (ROBIO). Jinghong, China: IEEE, 2022: 531-536.</w:t>
      </w:r>
    </w:p>
    <w:p w14:paraId="2C7F1EFE" w14:textId="77777777" w:rsidR="00E35920" w:rsidRPr="00E35920" w:rsidRDefault="00E35920" w:rsidP="00E35920">
      <w:pPr>
        <w:pStyle w:val="aff8"/>
        <w:spacing w:line="240" w:lineRule="auto"/>
        <w:ind w:left="420" w:hangingChars="200" w:hanging="420"/>
        <w:rPr>
          <w:sz w:val="21"/>
        </w:rPr>
      </w:pPr>
      <w:r w:rsidRPr="00E35920">
        <w:rPr>
          <w:sz w:val="21"/>
        </w:rPr>
        <w:t>[33]</w:t>
      </w:r>
      <w:r w:rsidRPr="00E35920">
        <w:rPr>
          <w:sz w:val="21"/>
        </w:rPr>
        <w:tab/>
        <w:t>Shi X, Wang Y, Qin L. Surface Recognition With a Bioinspired Tactile Fingertip[J]. IEEE Sensors Journal, 2023, 23(16): 18842-18855.</w:t>
      </w:r>
    </w:p>
    <w:p w14:paraId="0A25F536" w14:textId="6BEBEEBC" w:rsidR="00A7519A" w:rsidRPr="00E37748" w:rsidRDefault="0094656A" w:rsidP="00E37748">
      <w:pPr>
        <w:spacing w:line="240" w:lineRule="auto"/>
        <w:ind w:firstLineChars="0" w:firstLine="0"/>
        <w:rPr>
          <w:rFonts w:cs="Times New Roman" w:hint="eastAsia"/>
          <w:sz w:val="21"/>
          <w:szCs w:val="21"/>
        </w:rPr>
      </w:pPr>
      <w:r>
        <w:rPr>
          <w:rFonts w:cs="Times New Roman"/>
          <w:sz w:val="21"/>
        </w:rPr>
        <w:fldChar w:fldCharType="end"/>
      </w:r>
      <w:bookmarkEnd w:id="12"/>
    </w:p>
    <w:sectPr w:rsidR="00A7519A" w:rsidRPr="00E37748" w:rsidSect="000D32CE">
      <w:headerReference w:type="default" r:id="rId66"/>
      <w:footerReference w:type="default" r:id="rId67"/>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FFAB8" w14:textId="77777777" w:rsidR="002175AC" w:rsidRDefault="002175AC" w:rsidP="00D56B05">
      <w:pPr>
        <w:ind w:firstLine="480"/>
      </w:pPr>
      <w:r>
        <w:separator/>
      </w:r>
    </w:p>
  </w:endnote>
  <w:endnote w:type="continuationSeparator" w:id="0">
    <w:p w14:paraId="4656A4E7" w14:textId="77777777" w:rsidR="002175AC" w:rsidRDefault="002175AC"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938B1" w14:textId="77777777" w:rsidR="002175AC" w:rsidRDefault="002175AC" w:rsidP="00D56B05">
      <w:pPr>
        <w:ind w:firstLine="480"/>
      </w:pPr>
      <w:r>
        <w:separator/>
      </w:r>
    </w:p>
  </w:footnote>
  <w:footnote w:type="continuationSeparator" w:id="0">
    <w:p w14:paraId="4C84B37A" w14:textId="77777777" w:rsidR="002175AC" w:rsidRDefault="002175AC"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0627E9D8" w:rsidR="003D53EA" w:rsidRPr="00D24A65" w:rsidRDefault="003D53EA" w:rsidP="00A3169F">
    <w:pPr>
      <w:pStyle w:val="ad"/>
      <w:ind w:firstLineChars="0" w:firstLine="0"/>
      <w:rPr>
        <w:rFonts w:hint="eastAsia"/>
      </w:rPr>
    </w:pPr>
    <w:r>
      <w:rPr>
        <w:rFonts w:hint="eastAsia"/>
      </w:rPr>
      <w:t>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16D2340"/>
    <w:multiLevelType w:val="hybridMultilevel"/>
    <w:tmpl w:val="A5CAAC82"/>
    <w:lvl w:ilvl="0" w:tplc="F37EB434">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4"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6"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7"/>
  </w:num>
  <w:num w:numId="2" w16cid:durableId="1054423390">
    <w:abstractNumId w:val="16"/>
  </w:num>
  <w:num w:numId="3" w16cid:durableId="178004627">
    <w:abstractNumId w:val="12"/>
  </w:num>
  <w:num w:numId="4" w16cid:durableId="1872837885">
    <w:abstractNumId w:val="5"/>
  </w:num>
  <w:num w:numId="5" w16cid:durableId="1702894403">
    <w:abstractNumId w:val="10"/>
  </w:num>
  <w:num w:numId="6" w16cid:durableId="33507836">
    <w:abstractNumId w:val="3"/>
  </w:num>
  <w:num w:numId="7" w16cid:durableId="700665952">
    <w:abstractNumId w:val="16"/>
  </w:num>
  <w:num w:numId="8" w16cid:durableId="1814054512">
    <w:abstractNumId w:val="16"/>
  </w:num>
  <w:num w:numId="9" w16cid:durableId="1043099391">
    <w:abstractNumId w:val="16"/>
  </w:num>
  <w:num w:numId="10" w16cid:durableId="180511337">
    <w:abstractNumId w:val="16"/>
  </w:num>
  <w:num w:numId="11" w16cid:durableId="934482078">
    <w:abstractNumId w:val="8"/>
  </w:num>
  <w:num w:numId="12" w16cid:durableId="1216888575">
    <w:abstractNumId w:val="9"/>
  </w:num>
  <w:num w:numId="13" w16cid:durableId="2061320886">
    <w:abstractNumId w:val="0"/>
  </w:num>
  <w:num w:numId="14" w16cid:durableId="50736796">
    <w:abstractNumId w:val="0"/>
  </w:num>
  <w:num w:numId="15" w16cid:durableId="1034233467">
    <w:abstractNumId w:val="0"/>
  </w:num>
  <w:num w:numId="16" w16cid:durableId="21907688">
    <w:abstractNumId w:val="18"/>
  </w:num>
  <w:num w:numId="17" w16cid:durableId="1853109038">
    <w:abstractNumId w:val="15"/>
  </w:num>
  <w:num w:numId="18" w16cid:durableId="1701852592">
    <w:abstractNumId w:val="14"/>
  </w:num>
  <w:num w:numId="19" w16cid:durableId="665472248">
    <w:abstractNumId w:val="13"/>
  </w:num>
  <w:num w:numId="20" w16cid:durableId="73819256">
    <w:abstractNumId w:val="1"/>
  </w:num>
  <w:num w:numId="21" w16cid:durableId="1598899567">
    <w:abstractNumId w:val="11"/>
  </w:num>
  <w:num w:numId="22" w16cid:durableId="855391009">
    <w:abstractNumId w:val="6"/>
  </w:num>
  <w:num w:numId="23" w16cid:durableId="1184788014">
    <w:abstractNumId w:val="2"/>
  </w:num>
  <w:num w:numId="24" w16cid:durableId="1711686604">
    <w:abstractNumId w:val="4"/>
  </w:num>
  <w:num w:numId="25" w16cid:durableId="20362315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57A"/>
    <w:rsid w:val="00000A3A"/>
    <w:rsid w:val="000015CA"/>
    <w:rsid w:val="000026E5"/>
    <w:rsid w:val="00003F14"/>
    <w:rsid w:val="00004AD2"/>
    <w:rsid w:val="000052D7"/>
    <w:rsid w:val="0000666B"/>
    <w:rsid w:val="00006CF6"/>
    <w:rsid w:val="00006F7F"/>
    <w:rsid w:val="000074B6"/>
    <w:rsid w:val="00007CF4"/>
    <w:rsid w:val="00011FEC"/>
    <w:rsid w:val="00012FF0"/>
    <w:rsid w:val="00014126"/>
    <w:rsid w:val="000144AB"/>
    <w:rsid w:val="00014714"/>
    <w:rsid w:val="00014F92"/>
    <w:rsid w:val="00017227"/>
    <w:rsid w:val="00017B01"/>
    <w:rsid w:val="00020904"/>
    <w:rsid w:val="0002103F"/>
    <w:rsid w:val="00021214"/>
    <w:rsid w:val="00021258"/>
    <w:rsid w:val="00021AE8"/>
    <w:rsid w:val="00021D32"/>
    <w:rsid w:val="00022165"/>
    <w:rsid w:val="000230AF"/>
    <w:rsid w:val="0002329A"/>
    <w:rsid w:val="00023DAC"/>
    <w:rsid w:val="000246DB"/>
    <w:rsid w:val="000262A1"/>
    <w:rsid w:val="000266D2"/>
    <w:rsid w:val="00026A69"/>
    <w:rsid w:val="00027939"/>
    <w:rsid w:val="00030A2F"/>
    <w:rsid w:val="000314CD"/>
    <w:rsid w:val="00031C02"/>
    <w:rsid w:val="00031F8B"/>
    <w:rsid w:val="00032B90"/>
    <w:rsid w:val="000334BD"/>
    <w:rsid w:val="00033C43"/>
    <w:rsid w:val="00036ABD"/>
    <w:rsid w:val="00037124"/>
    <w:rsid w:val="000379A6"/>
    <w:rsid w:val="000407C0"/>
    <w:rsid w:val="000411A4"/>
    <w:rsid w:val="0004144D"/>
    <w:rsid w:val="0004190C"/>
    <w:rsid w:val="00041ECE"/>
    <w:rsid w:val="00042681"/>
    <w:rsid w:val="0004367C"/>
    <w:rsid w:val="00044032"/>
    <w:rsid w:val="000441A7"/>
    <w:rsid w:val="00044852"/>
    <w:rsid w:val="00044AA5"/>
    <w:rsid w:val="0004650E"/>
    <w:rsid w:val="00046B6B"/>
    <w:rsid w:val="000500EF"/>
    <w:rsid w:val="00050C59"/>
    <w:rsid w:val="00050DBA"/>
    <w:rsid w:val="000513B5"/>
    <w:rsid w:val="00051480"/>
    <w:rsid w:val="00054E9B"/>
    <w:rsid w:val="00055458"/>
    <w:rsid w:val="00055472"/>
    <w:rsid w:val="000562D5"/>
    <w:rsid w:val="00056F20"/>
    <w:rsid w:val="000572E0"/>
    <w:rsid w:val="00061007"/>
    <w:rsid w:val="00061018"/>
    <w:rsid w:val="000613FF"/>
    <w:rsid w:val="000620AA"/>
    <w:rsid w:val="0006214A"/>
    <w:rsid w:val="000629ED"/>
    <w:rsid w:val="000629F3"/>
    <w:rsid w:val="00062F1C"/>
    <w:rsid w:val="0006319D"/>
    <w:rsid w:val="00063564"/>
    <w:rsid w:val="000646AA"/>
    <w:rsid w:val="00065831"/>
    <w:rsid w:val="00065890"/>
    <w:rsid w:val="00066ABE"/>
    <w:rsid w:val="00066E06"/>
    <w:rsid w:val="0006738E"/>
    <w:rsid w:val="000678AA"/>
    <w:rsid w:val="00067A41"/>
    <w:rsid w:val="000706CD"/>
    <w:rsid w:val="00070A43"/>
    <w:rsid w:val="00071833"/>
    <w:rsid w:val="00071848"/>
    <w:rsid w:val="00072B04"/>
    <w:rsid w:val="00074080"/>
    <w:rsid w:val="00074970"/>
    <w:rsid w:val="00075629"/>
    <w:rsid w:val="000758CE"/>
    <w:rsid w:val="00077651"/>
    <w:rsid w:val="00077B8D"/>
    <w:rsid w:val="00080947"/>
    <w:rsid w:val="00081111"/>
    <w:rsid w:val="00081E67"/>
    <w:rsid w:val="00083186"/>
    <w:rsid w:val="000832CB"/>
    <w:rsid w:val="000842B3"/>
    <w:rsid w:val="00085158"/>
    <w:rsid w:val="0008577E"/>
    <w:rsid w:val="00085AA5"/>
    <w:rsid w:val="00085E76"/>
    <w:rsid w:val="00086027"/>
    <w:rsid w:val="00086CB1"/>
    <w:rsid w:val="000900F2"/>
    <w:rsid w:val="000919EB"/>
    <w:rsid w:val="00094F33"/>
    <w:rsid w:val="000959E9"/>
    <w:rsid w:val="00095CBE"/>
    <w:rsid w:val="00095E26"/>
    <w:rsid w:val="000960F8"/>
    <w:rsid w:val="00097266"/>
    <w:rsid w:val="0009793C"/>
    <w:rsid w:val="000A0895"/>
    <w:rsid w:val="000A0D61"/>
    <w:rsid w:val="000A1344"/>
    <w:rsid w:val="000A16F4"/>
    <w:rsid w:val="000A52B3"/>
    <w:rsid w:val="000A605C"/>
    <w:rsid w:val="000B0C66"/>
    <w:rsid w:val="000B1A26"/>
    <w:rsid w:val="000B3F65"/>
    <w:rsid w:val="000B4DB0"/>
    <w:rsid w:val="000B5570"/>
    <w:rsid w:val="000B5870"/>
    <w:rsid w:val="000B6598"/>
    <w:rsid w:val="000C02F9"/>
    <w:rsid w:val="000C07C9"/>
    <w:rsid w:val="000C16AE"/>
    <w:rsid w:val="000C1A2E"/>
    <w:rsid w:val="000C23B6"/>
    <w:rsid w:val="000C23F5"/>
    <w:rsid w:val="000C286E"/>
    <w:rsid w:val="000C45E7"/>
    <w:rsid w:val="000C4EC2"/>
    <w:rsid w:val="000C5201"/>
    <w:rsid w:val="000C5236"/>
    <w:rsid w:val="000C6871"/>
    <w:rsid w:val="000C7316"/>
    <w:rsid w:val="000C7854"/>
    <w:rsid w:val="000C791B"/>
    <w:rsid w:val="000D0737"/>
    <w:rsid w:val="000D0C60"/>
    <w:rsid w:val="000D18A0"/>
    <w:rsid w:val="000D2A72"/>
    <w:rsid w:val="000D2CFC"/>
    <w:rsid w:val="000D30CF"/>
    <w:rsid w:val="000D32CE"/>
    <w:rsid w:val="000D3539"/>
    <w:rsid w:val="000D385F"/>
    <w:rsid w:val="000D3882"/>
    <w:rsid w:val="000D405E"/>
    <w:rsid w:val="000D45DB"/>
    <w:rsid w:val="000D49DE"/>
    <w:rsid w:val="000D5106"/>
    <w:rsid w:val="000D6011"/>
    <w:rsid w:val="000D61E5"/>
    <w:rsid w:val="000D6B33"/>
    <w:rsid w:val="000D6D02"/>
    <w:rsid w:val="000D7343"/>
    <w:rsid w:val="000D7A18"/>
    <w:rsid w:val="000D7BC1"/>
    <w:rsid w:val="000D7C40"/>
    <w:rsid w:val="000D7E40"/>
    <w:rsid w:val="000E038D"/>
    <w:rsid w:val="000E0EBD"/>
    <w:rsid w:val="000E152D"/>
    <w:rsid w:val="000E1B89"/>
    <w:rsid w:val="000E1E21"/>
    <w:rsid w:val="000E1F47"/>
    <w:rsid w:val="000E2CF0"/>
    <w:rsid w:val="000E340C"/>
    <w:rsid w:val="000E376B"/>
    <w:rsid w:val="000E455E"/>
    <w:rsid w:val="000E47E4"/>
    <w:rsid w:val="000E4E97"/>
    <w:rsid w:val="000E4F3B"/>
    <w:rsid w:val="000E5080"/>
    <w:rsid w:val="000E51AF"/>
    <w:rsid w:val="000E5B37"/>
    <w:rsid w:val="000E6642"/>
    <w:rsid w:val="000E67D7"/>
    <w:rsid w:val="000E69D2"/>
    <w:rsid w:val="000E7DF3"/>
    <w:rsid w:val="000F0267"/>
    <w:rsid w:val="000F06E2"/>
    <w:rsid w:val="000F0D29"/>
    <w:rsid w:val="000F186F"/>
    <w:rsid w:val="000F19B0"/>
    <w:rsid w:val="000F1A03"/>
    <w:rsid w:val="000F3287"/>
    <w:rsid w:val="000F4C3D"/>
    <w:rsid w:val="000F52F0"/>
    <w:rsid w:val="000F5BA4"/>
    <w:rsid w:val="000F5D2A"/>
    <w:rsid w:val="000F70EB"/>
    <w:rsid w:val="000F779B"/>
    <w:rsid w:val="000F77DC"/>
    <w:rsid w:val="000F7B6E"/>
    <w:rsid w:val="001013A2"/>
    <w:rsid w:val="00101477"/>
    <w:rsid w:val="001018A4"/>
    <w:rsid w:val="00101B6B"/>
    <w:rsid w:val="00101F6B"/>
    <w:rsid w:val="00102A90"/>
    <w:rsid w:val="001035D0"/>
    <w:rsid w:val="00103C9C"/>
    <w:rsid w:val="00104238"/>
    <w:rsid w:val="001046F1"/>
    <w:rsid w:val="001051C8"/>
    <w:rsid w:val="00105263"/>
    <w:rsid w:val="001055D5"/>
    <w:rsid w:val="00105818"/>
    <w:rsid w:val="001068E2"/>
    <w:rsid w:val="00107E28"/>
    <w:rsid w:val="00107F37"/>
    <w:rsid w:val="0011123B"/>
    <w:rsid w:val="0011271E"/>
    <w:rsid w:val="001154B2"/>
    <w:rsid w:val="001158F8"/>
    <w:rsid w:val="00115BB7"/>
    <w:rsid w:val="00115F02"/>
    <w:rsid w:val="001167C3"/>
    <w:rsid w:val="001208EE"/>
    <w:rsid w:val="001216CA"/>
    <w:rsid w:val="001221A1"/>
    <w:rsid w:val="00123382"/>
    <w:rsid w:val="001239BD"/>
    <w:rsid w:val="00123AFF"/>
    <w:rsid w:val="00123BAD"/>
    <w:rsid w:val="00123F00"/>
    <w:rsid w:val="0012480E"/>
    <w:rsid w:val="00125623"/>
    <w:rsid w:val="00125C11"/>
    <w:rsid w:val="00125DA2"/>
    <w:rsid w:val="00125DED"/>
    <w:rsid w:val="0012640A"/>
    <w:rsid w:val="00127150"/>
    <w:rsid w:val="001276C9"/>
    <w:rsid w:val="00127D4C"/>
    <w:rsid w:val="00127E57"/>
    <w:rsid w:val="00130B86"/>
    <w:rsid w:val="00131B70"/>
    <w:rsid w:val="00131F0E"/>
    <w:rsid w:val="00133ECA"/>
    <w:rsid w:val="001354E5"/>
    <w:rsid w:val="00136AFC"/>
    <w:rsid w:val="001375DF"/>
    <w:rsid w:val="00142267"/>
    <w:rsid w:val="00143260"/>
    <w:rsid w:val="00143518"/>
    <w:rsid w:val="00143C91"/>
    <w:rsid w:val="00143F7C"/>
    <w:rsid w:val="00147FA7"/>
    <w:rsid w:val="00150092"/>
    <w:rsid w:val="0015097C"/>
    <w:rsid w:val="0015139B"/>
    <w:rsid w:val="00152E3D"/>
    <w:rsid w:val="0015313E"/>
    <w:rsid w:val="00153C6A"/>
    <w:rsid w:val="001541EC"/>
    <w:rsid w:val="00154DE4"/>
    <w:rsid w:val="00156751"/>
    <w:rsid w:val="001634DF"/>
    <w:rsid w:val="00164339"/>
    <w:rsid w:val="00164614"/>
    <w:rsid w:val="00164817"/>
    <w:rsid w:val="00165C75"/>
    <w:rsid w:val="001667D9"/>
    <w:rsid w:val="00170251"/>
    <w:rsid w:val="001706F2"/>
    <w:rsid w:val="00170D52"/>
    <w:rsid w:val="00171243"/>
    <w:rsid w:val="00171BD2"/>
    <w:rsid w:val="001723FA"/>
    <w:rsid w:val="001733BB"/>
    <w:rsid w:val="00173A67"/>
    <w:rsid w:val="00173D37"/>
    <w:rsid w:val="001772A3"/>
    <w:rsid w:val="001772AB"/>
    <w:rsid w:val="001779EB"/>
    <w:rsid w:val="00181BE2"/>
    <w:rsid w:val="00183C84"/>
    <w:rsid w:val="00185114"/>
    <w:rsid w:val="001865FA"/>
    <w:rsid w:val="00186800"/>
    <w:rsid w:val="00187143"/>
    <w:rsid w:val="00191323"/>
    <w:rsid w:val="00191958"/>
    <w:rsid w:val="00192126"/>
    <w:rsid w:val="001958D0"/>
    <w:rsid w:val="00195BFC"/>
    <w:rsid w:val="00195FAA"/>
    <w:rsid w:val="00196231"/>
    <w:rsid w:val="00196269"/>
    <w:rsid w:val="0019777B"/>
    <w:rsid w:val="001A012D"/>
    <w:rsid w:val="001A13F9"/>
    <w:rsid w:val="001A1620"/>
    <w:rsid w:val="001A1D4A"/>
    <w:rsid w:val="001A2007"/>
    <w:rsid w:val="001A28BF"/>
    <w:rsid w:val="001A3021"/>
    <w:rsid w:val="001A483B"/>
    <w:rsid w:val="001A4CCC"/>
    <w:rsid w:val="001A4DD2"/>
    <w:rsid w:val="001A5928"/>
    <w:rsid w:val="001A5D7C"/>
    <w:rsid w:val="001A6217"/>
    <w:rsid w:val="001A6AAD"/>
    <w:rsid w:val="001A70BC"/>
    <w:rsid w:val="001B02BD"/>
    <w:rsid w:val="001B077B"/>
    <w:rsid w:val="001B0BF2"/>
    <w:rsid w:val="001B0DC7"/>
    <w:rsid w:val="001B1145"/>
    <w:rsid w:val="001B1F78"/>
    <w:rsid w:val="001B2D33"/>
    <w:rsid w:val="001B3025"/>
    <w:rsid w:val="001B3C5F"/>
    <w:rsid w:val="001B548D"/>
    <w:rsid w:val="001C12F9"/>
    <w:rsid w:val="001C1509"/>
    <w:rsid w:val="001C19F6"/>
    <w:rsid w:val="001C3BCD"/>
    <w:rsid w:val="001C4395"/>
    <w:rsid w:val="001C45D8"/>
    <w:rsid w:val="001C4B93"/>
    <w:rsid w:val="001C4DCB"/>
    <w:rsid w:val="001C572B"/>
    <w:rsid w:val="001C5D5E"/>
    <w:rsid w:val="001C5FEE"/>
    <w:rsid w:val="001C6F53"/>
    <w:rsid w:val="001C74A6"/>
    <w:rsid w:val="001C7BEB"/>
    <w:rsid w:val="001C7C8C"/>
    <w:rsid w:val="001C7EA0"/>
    <w:rsid w:val="001D1378"/>
    <w:rsid w:val="001D164F"/>
    <w:rsid w:val="001D1A3C"/>
    <w:rsid w:val="001D2359"/>
    <w:rsid w:val="001D3129"/>
    <w:rsid w:val="001D3465"/>
    <w:rsid w:val="001D362F"/>
    <w:rsid w:val="001D3B88"/>
    <w:rsid w:val="001D5076"/>
    <w:rsid w:val="001D52E9"/>
    <w:rsid w:val="001D537C"/>
    <w:rsid w:val="001D5EBC"/>
    <w:rsid w:val="001D6FD9"/>
    <w:rsid w:val="001D746E"/>
    <w:rsid w:val="001D7544"/>
    <w:rsid w:val="001E07AA"/>
    <w:rsid w:val="001E0BAA"/>
    <w:rsid w:val="001E237B"/>
    <w:rsid w:val="001E2F82"/>
    <w:rsid w:val="001E51E6"/>
    <w:rsid w:val="001E61A2"/>
    <w:rsid w:val="001E6477"/>
    <w:rsid w:val="001E7803"/>
    <w:rsid w:val="001E7A6D"/>
    <w:rsid w:val="001E7FDD"/>
    <w:rsid w:val="001F131E"/>
    <w:rsid w:val="001F16CA"/>
    <w:rsid w:val="001F1EFD"/>
    <w:rsid w:val="001F40DA"/>
    <w:rsid w:val="001F5D29"/>
    <w:rsid w:val="001F641E"/>
    <w:rsid w:val="001F64BE"/>
    <w:rsid w:val="001F67ED"/>
    <w:rsid w:val="001F75B8"/>
    <w:rsid w:val="001F7DA6"/>
    <w:rsid w:val="00201A77"/>
    <w:rsid w:val="00201B30"/>
    <w:rsid w:val="00201C60"/>
    <w:rsid w:val="00202540"/>
    <w:rsid w:val="00203321"/>
    <w:rsid w:val="002037EF"/>
    <w:rsid w:val="00203B87"/>
    <w:rsid w:val="0020443C"/>
    <w:rsid w:val="002052E8"/>
    <w:rsid w:val="002052EC"/>
    <w:rsid w:val="002056BF"/>
    <w:rsid w:val="00206057"/>
    <w:rsid w:val="00206949"/>
    <w:rsid w:val="00207A67"/>
    <w:rsid w:val="00207AB4"/>
    <w:rsid w:val="00207F34"/>
    <w:rsid w:val="00210809"/>
    <w:rsid w:val="0021167A"/>
    <w:rsid w:val="0021208C"/>
    <w:rsid w:val="00213DEF"/>
    <w:rsid w:val="00213EF3"/>
    <w:rsid w:val="00214F32"/>
    <w:rsid w:val="00214F97"/>
    <w:rsid w:val="002163F8"/>
    <w:rsid w:val="002175AC"/>
    <w:rsid w:val="00217C7D"/>
    <w:rsid w:val="00222CB8"/>
    <w:rsid w:val="00223421"/>
    <w:rsid w:val="00223741"/>
    <w:rsid w:val="00225A34"/>
    <w:rsid w:val="00225CBC"/>
    <w:rsid w:val="002261D4"/>
    <w:rsid w:val="0023069E"/>
    <w:rsid w:val="00230B51"/>
    <w:rsid w:val="00230CF8"/>
    <w:rsid w:val="00231814"/>
    <w:rsid w:val="002321F0"/>
    <w:rsid w:val="00232AC6"/>
    <w:rsid w:val="00233BC8"/>
    <w:rsid w:val="00235F10"/>
    <w:rsid w:val="00237AE8"/>
    <w:rsid w:val="00237B1A"/>
    <w:rsid w:val="002401D7"/>
    <w:rsid w:val="00240910"/>
    <w:rsid w:val="00240DB7"/>
    <w:rsid w:val="002417C0"/>
    <w:rsid w:val="00242085"/>
    <w:rsid w:val="002427A0"/>
    <w:rsid w:val="002427D6"/>
    <w:rsid w:val="00242868"/>
    <w:rsid w:val="002434DE"/>
    <w:rsid w:val="00244132"/>
    <w:rsid w:val="00244E53"/>
    <w:rsid w:val="00245502"/>
    <w:rsid w:val="00247A95"/>
    <w:rsid w:val="0025099D"/>
    <w:rsid w:val="00250D36"/>
    <w:rsid w:val="00251049"/>
    <w:rsid w:val="002525F0"/>
    <w:rsid w:val="00252947"/>
    <w:rsid w:val="00252B1C"/>
    <w:rsid w:val="00253290"/>
    <w:rsid w:val="0025542E"/>
    <w:rsid w:val="00255438"/>
    <w:rsid w:val="00255585"/>
    <w:rsid w:val="0025591D"/>
    <w:rsid w:val="00256EAB"/>
    <w:rsid w:val="0025756C"/>
    <w:rsid w:val="002607CA"/>
    <w:rsid w:val="00261293"/>
    <w:rsid w:val="00261476"/>
    <w:rsid w:val="00263CB3"/>
    <w:rsid w:val="0026422E"/>
    <w:rsid w:val="00264985"/>
    <w:rsid w:val="002656E4"/>
    <w:rsid w:val="00265809"/>
    <w:rsid w:val="002660EF"/>
    <w:rsid w:val="00266DB9"/>
    <w:rsid w:val="00267AF0"/>
    <w:rsid w:val="00271452"/>
    <w:rsid w:val="002724AC"/>
    <w:rsid w:val="00273FA3"/>
    <w:rsid w:val="00273FCF"/>
    <w:rsid w:val="0027424F"/>
    <w:rsid w:val="00274C9A"/>
    <w:rsid w:val="002762D6"/>
    <w:rsid w:val="002763DE"/>
    <w:rsid w:val="002765F3"/>
    <w:rsid w:val="0027714F"/>
    <w:rsid w:val="002803AF"/>
    <w:rsid w:val="002803C1"/>
    <w:rsid w:val="002809E3"/>
    <w:rsid w:val="002836D6"/>
    <w:rsid w:val="00283800"/>
    <w:rsid w:val="00283FEE"/>
    <w:rsid w:val="00284216"/>
    <w:rsid w:val="0028559D"/>
    <w:rsid w:val="00286DD3"/>
    <w:rsid w:val="00287504"/>
    <w:rsid w:val="00287CFA"/>
    <w:rsid w:val="00290DB0"/>
    <w:rsid w:val="00290DE8"/>
    <w:rsid w:val="00290F02"/>
    <w:rsid w:val="0029275F"/>
    <w:rsid w:val="00292C55"/>
    <w:rsid w:val="00293C99"/>
    <w:rsid w:val="00293FC7"/>
    <w:rsid w:val="00294462"/>
    <w:rsid w:val="00294823"/>
    <w:rsid w:val="0029525C"/>
    <w:rsid w:val="002952A2"/>
    <w:rsid w:val="002965B2"/>
    <w:rsid w:val="00296E8F"/>
    <w:rsid w:val="00297EC5"/>
    <w:rsid w:val="002A0749"/>
    <w:rsid w:val="002A0AA8"/>
    <w:rsid w:val="002A16FB"/>
    <w:rsid w:val="002A1A15"/>
    <w:rsid w:val="002A2862"/>
    <w:rsid w:val="002A37D5"/>
    <w:rsid w:val="002A6216"/>
    <w:rsid w:val="002A6A38"/>
    <w:rsid w:val="002A6D10"/>
    <w:rsid w:val="002A6EC5"/>
    <w:rsid w:val="002A75C2"/>
    <w:rsid w:val="002B12A8"/>
    <w:rsid w:val="002B12E6"/>
    <w:rsid w:val="002B1734"/>
    <w:rsid w:val="002B1A11"/>
    <w:rsid w:val="002B3035"/>
    <w:rsid w:val="002B314E"/>
    <w:rsid w:val="002B3320"/>
    <w:rsid w:val="002B414B"/>
    <w:rsid w:val="002B5AA8"/>
    <w:rsid w:val="002B65B1"/>
    <w:rsid w:val="002B6977"/>
    <w:rsid w:val="002C0A13"/>
    <w:rsid w:val="002C20F8"/>
    <w:rsid w:val="002C3850"/>
    <w:rsid w:val="002C4447"/>
    <w:rsid w:val="002C4AD5"/>
    <w:rsid w:val="002C4C2B"/>
    <w:rsid w:val="002C66B9"/>
    <w:rsid w:val="002C6C3C"/>
    <w:rsid w:val="002C706C"/>
    <w:rsid w:val="002D08E8"/>
    <w:rsid w:val="002D0AF0"/>
    <w:rsid w:val="002D13E0"/>
    <w:rsid w:val="002D16A8"/>
    <w:rsid w:val="002D26B3"/>
    <w:rsid w:val="002D2BAD"/>
    <w:rsid w:val="002D3827"/>
    <w:rsid w:val="002D5178"/>
    <w:rsid w:val="002D66D3"/>
    <w:rsid w:val="002D7111"/>
    <w:rsid w:val="002D7C5E"/>
    <w:rsid w:val="002E069A"/>
    <w:rsid w:val="002E167D"/>
    <w:rsid w:val="002E2BD9"/>
    <w:rsid w:val="002E3132"/>
    <w:rsid w:val="002E32B2"/>
    <w:rsid w:val="002E49EA"/>
    <w:rsid w:val="002E52D0"/>
    <w:rsid w:val="002E5476"/>
    <w:rsid w:val="002E6673"/>
    <w:rsid w:val="002F0148"/>
    <w:rsid w:val="002F15D7"/>
    <w:rsid w:val="002F1BBA"/>
    <w:rsid w:val="002F2793"/>
    <w:rsid w:val="002F38ED"/>
    <w:rsid w:val="002F4003"/>
    <w:rsid w:val="002F575A"/>
    <w:rsid w:val="002F5CF6"/>
    <w:rsid w:val="002F5F9B"/>
    <w:rsid w:val="002F7150"/>
    <w:rsid w:val="002F734A"/>
    <w:rsid w:val="0030003D"/>
    <w:rsid w:val="003002C4"/>
    <w:rsid w:val="0030093F"/>
    <w:rsid w:val="00301416"/>
    <w:rsid w:val="0030484E"/>
    <w:rsid w:val="00304EB0"/>
    <w:rsid w:val="00305557"/>
    <w:rsid w:val="003062AD"/>
    <w:rsid w:val="003074E5"/>
    <w:rsid w:val="0031004D"/>
    <w:rsid w:val="0031192A"/>
    <w:rsid w:val="00311A6D"/>
    <w:rsid w:val="00312F8A"/>
    <w:rsid w:val="003132F0"/>
    <w:rsid w:val="00313351"/>
    <w:rsid w:val="00314E76"/>
    <w:rsid w:val="003150CD"/>
    <w:rsid w:val="0032009B"/>
    <w:rsid w:val="00322030"/>
    <w:rsid w:val="00322718"/>
    <w:rsid w:val="00322D01"/>
    <w:rsid w:val="00324664"/>
    <w:rsid w:val="0032474E"/>
    <w:rsid w:val="00324E28"/>
    <w:rsid w:val="00325829"/>
    <w:rsid w:val="00325D0B"/>
    <w:rsid w:val="0033066C"/>
    <w:rsid w:val="00330737"/>
    <w:rsid w:val="0033129B"/>
    <w:rsid w:val="00332C64"/>
    <w:rsid w:val="00334796"/>
    <w:rsid w:val="0033490A"/>
    <w:rsid w:val="00334B6C"/>
    <w:rsid w:val="00334BB8"/>
    <w:rsid w:val="00336A9A"/>
    <w:rsid w:val="00341F41"/>
    <w:rsid w:val="00342A8E"/>
    <w:rsid w:val="003432CC"/>
    <w:rsid w:val="00343D03"/>
    <w:rsid w:val="00343F12"/>
    <w:rsid w:val="00343F39"/>
    <w:rsid w:val="003441FC"/>
    <w:rsid w:val="0034429D"/>
    <w:rsid w:val="00344378"/>
    <w:rsid w:val="00345D57"/>
    <w:rsid w:val="00346F56"/>
    <w:rsid w:val="00350089"/>
    <w:rsid w:val="003502BF"/>
    <w:rsid w:val="00350596"/>
    <w:rsid w:val="00350DB7"/>
    <w:rsid w:val="00350EC1"/>
    <w:rsid w:val="0035116A"/>
    <w:rsid w:val="00352087"/>
    <w:rsid w:val="003530EA"/>
    <w:rsid w:val="00353D73"/>
    <w:rsid w:val="0035681E"/>
    <w:rsid w:val="003570CF"/>
    <w:rsid w:val="00357294"/>
    <w:rsid w:val="00357498"/>
    <w:rsid w:val="00357997"/>
    <w:rsid w:val="00360E78"/>
    <w:rsid w:val="00361068"/>
    <w:rsid w:val="0036108B"/>
    <w:rsid w:val="003618D6"/>
    <w:rsid w:val="003619CA"/>
    <w:rsid w:val="003619ED"/>
    <w:rsid w:val="00363D05"/>
    <w:rsid w:val="00363FF8"/>
    <w:rsid w:val="0036528E"/>
    <w:rsid w:val="003663A2"/>
    <w:rsid w:val="00366948"/>
    <w:rsid w:val="003671D4"/>
    <w:rsid w:val="003677F8"/>
    <w:rsid w:val="003679D1"/>
    <w:rsid w:val="00371713"/>
    <w:rsid w:val="00371791"/>
    <w:rsid w:val="00371AA0"/>
    <w:rsid w:val="003720A2"/>
    <w:rsid w:val="003721CD"/>
    <w:rsid w:val="0037221D"/>
    <w:rsid w:val="00372776"/>
    <w:rsid w:val="00372DF2"/>
    <w:rsid w:val="003739B2"/>
    <w:rsid w:val="00373AAE"/>
    <w:rsid w:val="00373D15"/>
    <w:rsid w:val="00374F02"/>
    <w:rsid w:val="003751AD"/>
    <w:rsid w:val="00376C61"/>
    <w:rsid w:val="003773F4"/>
    <w:rsid w:val="0038072A"/>
    <w:rsid w:val="00380B23"/>
    <w:rsid w:val="00382379"/>
    <w:rsid w:val="00382EDE"/>
    <w:rsid w:val="003852C5"/>
    <w:rsid w:val="003856E0"/>
    <w:rsid w:val="00386797"/>
    <w:rsid w:val="00387AAD"/>
    <w:rsid w:val="00387CAA"/>
    <w:rsid w:val="00390EBF"/>
    <w:rsid w:val="00390F19"/>
    <w:rsid w:val="00391793"/>
    <w:rsid w:val="0039195D"/>
    <w:rsid w:val="00391CC1"/>
    <w:rsid w:val="00392101"/>
    <w:rsid w:val="00392A95"/>
    <w:rsid w:val="00392F2E"/>
    <w:rsid w:val="003935F4"/>
    <w:rsid w:val="003949F6"/>
    <w:rsid w:val="00396172"/>
    <w:rsid w:val="003967F9"/>
    <w:rsid w:val="003976F1"/>
    <w:rsid w:val="00397E21"/>
    <w:rsid w:val="003A059E"/>
    <w:rsid w:val="003A12F3"/>
    <w:rsid w:val="003A1587"/>
    <w:rsid w:val="003A23D0"/>
    <w:rsid w:val="003A2CB4"/>
    <w:rsid w:val="003A343A"/>
    <w:rsid w:val="003A38D2"/>
    <w:rsid w:val="003A3A57"/>
    <w:rsid w:val="003A4276"/>
    <w:rsid w:val="003A49AD"/>
    <w:rsid w:val="003A5155"/>
    <w:rsid w:val="003A515A"/>
    <w:rsid w:val="003A525C"/>
    <w:rsid w:val="003A5F50"/>
    <w:rsid w:val="003A683B"/>
    <w:rsid w:val="003A6BAA"/>
    <w:rsid w:val="003A6E03"/>
    <w:rsid w:val="003A7329"/>
    <w:rsid w:val="003A777D"/>
    <w:rsid w:val="003A790F"/>
    <w:rsid w:val="003A7F2A"/>
    <w:rsid w:val="003B1360"/>
    <w:rsid w:val="003B19DA"/>
    <w:rsid w:val="003B202C"/>
    <w:rsid w:val="003B228E"/>
    <w:rsid w:val="003B2381"/>
    <w:rsid w:val="003B2D1C"/>
    <w:rsid w:val="003B34BB"/>
    <w:rsid w:val="003B3F0E"/>
    <w:rsid w:val="003B40FC"/>
    <w:rsid w:val="003B4BB8"/>
    <w:rsid w:val="003B4FC0"/>
    <w:rsid w:val="003B6C03"/>
    <w:rsid w:val="003C07AB"/>
    <w:rsid w:val="003C1699"/>
    <w:rsid w:val="003C3551"/>
    <w:rsid w:val="003C386C"/>
    <w:rsid w:val="003C4D7F"/>
    <w:rsid w:val="003C54CD"/>
    <w:rsid w:val="003C5ACA"/>
    <w:rsid w:val="003C5F5D"/>
    <w:rsid w:val="003C6540"/>
    <w:rsid w:val="003D010F"/>
    <w:rsid w:val="003D05F9"/>
    <w:rsid w:val="003D07A7"/>
    <w:rsid w:val="003D0844"/>
    <w:rsid w:val="003D0C33"/>
    <w:rsid w:val="003D0FB7"/>
    <w:rsid w:val="003D1664"/>
    <w:rsid w:val="003D1703"/>
    <w:rsid w:val="003D1B84"/>
    <w:rsid w:val="003D1D1E"/>
    <w:rsid w:val="003D2114"/>
    <w:rsid w:val="003D47AA"/>
    <w:rsid w:val="003D53EA"/>
    <w:rsid w:val="003D5EEC"/>
    <w:rsid w:val="003D7537"/>
    <w:rsid w:val="003D78FE"/>
    <w:rsid w:val="003D7C08"/>
    <w:rsid w:val="003E0447"/>
    <w:rsid w:val="003E092E"/>
    <w:rsid w:val="003E11D1"/>
    <w:rsid w:val="003E1C96"/>
    <w:rsid w:val="003E2792"/>
    <w:rsid w:val="003E2E5E"/>
    <w:rsid w:val="003E35A8"/>
    <w:rsid w:val="003E39EF"/>
    <w:rsid w:val="003E5B2D"/>
    <w:rsid w:val="003E6F4A"/>
    <w:rsid w:val="003E72C7"/>
    <w:rsid w:val="003E7FD2"/>
    <w:rsid w:val="003F01A6"/>
    <w:rsid w:val="003F058C"/>
    <w:rsid w:val="003F06B3"/>
    <w:rsid w:val="003F0DE5"/>
    <w:rsid w:val="003F1217"/>
    <w:rsid w:val="003F2781"/>
    <w:rsid w:val="003F4DA5"/>
    <w:rsid w:val="003F538B"/>
    <w:rsid w:val="003F6408"/>
    <w:rsid w:val="003F6E1D"/>
    <w:rsid w:val="003F71C4"/>
    <w:rsid w:val="003F78CC"/>
    <w:rsid w:val="003F7C95"/>
    <w:rsid w:val="004005FD"/>
    <w:rsid w:val="00400627"/>
    <w:rsid w:val="004023CF"/>
    <w:rsid w:val="004051C4"/>
    <w:rsid w:val="0040779E"/>
    <w:rsid w:val="004077D4"/>
    <w:rsid w:val="00407EB4"/>
    <w:rsid w:val="004103B5"/>
    <w:rsid w:val="00412745"/>
    <w:rsid w:val="00412C17"/>
    <w:rsid w:val="00413FE8"/>
    <w:rsid w:val="00416A1E"/>
    <w:rsid w:val="00416A97"/>
    <w:rsid w:val="00417013"/>
    <w:rsid w:val="00417291"/>
    <w:rsid w:val="00417DAD"/>
    <w:rsid w:val="00417FA2"/>
    <w:rsid w:val="004200A7"/>
    <w:rsid w:val="00420D1F"/>
    <w:rsid w:val="00421163"/>
    <w:rsid w:val="00421AE2"/>
    <w:rsid w:val="0042243B"/>
    <w:rsid w:val="004232A6"/>
    <w:rsid w:val="004234FB"/>
    <w:rsid w:val="00424A7A"/>
    <w:rsid w:val="0042570C"/>
    <w:rsid w:val="00425A70"/>
    <w:rsid w:val="00425C0C"/>
    <w:rsid w:val="004266D6"/>
    <w:rsid w:val="00427746"/>
    <w:rsid w:val="00427B4D"/>
    <w:rsid w:val="004319A7"/>
    <w:rsid w:val="00432478"/>
    <w:rsid w:val="00432610"/>
    <w:rsid w:val="00432C02"/>
    <w:rsid w:val="00432C8B"/>
    <w:rsid w:val="00434701"/>
    <w:rsid w:val="0043479B"/>
    <w:rsid w:val="00434B90"/>
    <w:rsid w:val="00435777"/>
    <w:rsid w:val="00436201"/>
    <w:rsid w:val="00436D51"/>
    <w:rsid w:val="00436E73"/>
    <w:rsid w:val="00437770"/>
    <w:rsid w:val="004437E9"/>
    <w:rsid w:val="00444A0F"/>
    <w:rsid w:val="00444E71"/>
    <w:rsid w:val="00445C88"/>
    <w:rsid w:val="0044617C"/>
    <w:rsid w:val="00446CAA"/>
    <w:rsid w:val="00446EF1"/>
    <w:rsid w:val="004505D8"/>
    <w:rsid w:val="00450A60"/>
    <w:rsid w:val="00451F3C"/>
    <w:rsid w:val="0045313A"/>
    <w:rsid w:val="00454455"/>
    <w:rsid w:val="0045528F"/>
    <w:rsid w:val="00455DA0"/>
    <w:rsid w:val="004568EA"/>
    <w:rsid w:val="004569CB"/>
    <w:rsid w:val="00456EEE"/>
    <w:rsid w:val="00457DB7"/>
    <w:rsid w:val="004607F3"/>
    <w:rsid w:val="00460B05"/>
    <w:rsid w:val="00461EEA"/>
    <w:rsid w:val="00464C4A"/>
    <w:rsid w:val="00464CF3"/>
    <w:rsid w:val="00464EAD"/>
    <w:rsid w:val="0046579F"/>
    <w:rsid w:val="0046726A"/>
    <w:rsid w:val="0046799C"/>
    <w:rsid w:val="00467A31"/>
    <w:rsid w:val="00470111"/>
    <w:rsid w:val="00470519"/>
    <w:rsid w:val="0047157A"/>
    <w:rsid w:val="00473286"/>
    <w:rsid w:val="004734D9"/>
    <w:rsid w:val="004746FD"/>
    <w:rsid w:val="004802A6"/>
    <w:rsid w:val="00480ACD"/>
    <w:rsid w:val="00480E1C"/>
    <w:rsid w:val="00481320"/>
    <w:rsid w:val="00482C2A"/>
    <w:rsid w:val="0048409F"/>
    <w:rsid w:val="004841E0"/>
    <w:rsid w:val="004844FA"/>
    <w:rsid w:val="00484C92"/>
    <w:rsid w:val="00487F45"/>
    <w:rsid w:val="0049077D"/>
    <w:rsid w:val="00492CCA"/>
    <w:rsid w:val="0049341B"/>
    <w:rsid w:val="00493B9D"/>
    <w:rsid w:val="0049411D"/>
    <w:rsid w:val="00494DC2"/>
    <w:rsid w:val="0049575A"/>
    <w:rsid w:val="004957DB"/>
    <w:rsid w:val="004975DD"/>
    <w:rsid w:val="004A10AF"/>
    <w:rsid w:val="004A31AE"/>
    <w:rsid w:val="004A36B1"/>
    <w:rsid w:val="004A3E1F"/>
    <w:rsid w:val="004A4141"/>
    <w:rsid w:val="004A4165"/>
    <w:rsid w:val="004A43AF"/>
    <w:rsid w:val="004A4D39"/>
    <w:rsid w:val="004A4FB3"/>
    <w:rsid w:val="004A57E0"/>
    <w:rsid w:val="004A61AB"/>
    <w:rsid w:val="004A6E47"/>
    <w:rsid w:val="004A742C"/>
    <w:rsid w:val="004A79D8"/>
    <w:rsid w:val="004B0A60"/>
    <w:rsid w:val="004B103E"/>
    <w:rsid w:val="004B1BC9"/>
    <w:rsid w:val="004B1D9B"/>
    <w:rsid w:val="004B1F0A"/>
    <w:rsid w:val="004B30D9"/>
    <w:rsid w:val="004B3367"/>
    <w:rsid w:val="004B40DD"/>
    <w:rsid w:val="004B4C6F"/>
    <w:rsid w:val="004B523C"/>
    <w:rsid w:val="004B5FD8"/>
    <w:rsid w:val="004B7655"/>
    <w:rsid w:val="004B7812"/>
    <w:rsid w:val="004B7EA1"/>
    <w:rsid w:val="004C0D07"/>
    <w:rsid w:val="004C1D36"/>
    <w:rsid w:val="004C2BDC"/>
    <w:rsid w:val="004C3D1A"/>
    <w:rsid w:val="004C3E8D"/>
    <w:rsid w:val="004C4C57"/>
    <w:rsid w:val="004C4DA7"/>
    <w:rsid w:val="004C6EE3"/>
    <w:rsid w:val="004C700B"/>
    <w:rsid w:val="004D025E"/>
    <w:rsid w:val="004D176A"/>
    <w:rsid w:val="004D2129"/>
    <w:rsid w:val="004D22F8"/>
    <w:rsid w:val="004D295C"/>
    <w:rsid w:val="004D2E29"/>
    <w:rsid w:val="004D34A1"/>
    <w:rsid w:val="004D3C66"/>
    <w:rsid w:val="004D4600"/>
    <w:rsid w:val="004D4D65"/>
    <w:rsid w:val="004D4E15"/>
    <w:rsid w:val="004D4E4D"/>
    <w:rsid w:val="004D604C"/>
    <w:rsid w:val="004D7227"/>
    <w:rsid w:val="004E0379"/>
    <w:rsid w:val="004E2A78"/>
    <w:rsid w:val="004E3023"/>
    <w:rsid w:val="004E3373"/>
    <w:rsid w:val="004E40B1"/>
    <w:rsid w:val="004E4318"/>
    <w:rsid w:val="004E5B3B"/>
    <w:rsid w:val="004E5E68"/>
    <w:rsid w:val="004E5F34"/>
    <w:rsid w:val="004E636A"/>
    <w:rsid w:val="004E63B8"/>
    <w:rsid w:val="004E6A38"/>
    <w:rsid w:val="004E70DF"/>
    <w:rsid w:val="004E7416"/>
    <w:rsid w:val="004E77EF"/>
    <w:rsid w:val="004E7AE0"/>
    <w:rsid w:val="004F08C4"/>
    <w:rsid w:val="004F13AC"/>
    <w:rsid w:val="004F19F3"/>
    <w:rsid w:val="004F2757"/>
    <w:rsid w:val="004F33CC"/>
    <w:rsid w:val="004F3A70"/>
    <w:rsid w:val="004F43CC"/>
    <w:rsid w:val="004F4D49"/>
    <w:rsid w:val="004F5A9C"/>
    <w:rsid w:val="004F6E0F"/>
    <w:rsid w:val="004F6E21"/>
    <w:rsid w:val="004F6E72"/>
    <w:rsid w:val="00500261"/>
    <w:rsid w:val="00500EDE"/>
    <w:rsid w:val="00503324"/>
    <w:rsid w:val="00503689"/>
    <w:rsid w:val="005045EA"/>
    <w:rsid w:val="005059FD"/>
    <w:rsid w:val="00505D29"/>
    <w:rsid w:val="00506DF2"/>
    <w:rsid w:val="0050761D"/>
    <w:rsid w:val="00510090"/>
    <w:rsid w:val="00510451"/>
    <w:rsid w:val="00512B16"/>
    <w:rsid w:val="00513440"/>
    <w:rsid w:val="0051377A"/>
    <w:rsid w:val="00514B76"/>
    <w:rsid w:val="00515834"/>
    <w:rsid w:val="0051603B"/>
    <w:rsid w:val="00517590"/>
    <w:rsid w:val="00517EEF"/>
    <w:rsid w:val="0052005D"/>
    <w:rsid w:val="00520360"/>
    <w:rsid w:val="00520E67"/>
    <w:rsid w:val="00522179"/>
    <w:rsid w:val="005233B4"/>
    <w:rsid w:val="005242C5"/>
    <w:rsid w:val="0052597D"/>
    <w:rsid w:val="00526D43"/>
    <w:rsid w:val="00527728"/>
    <w:rsid w:val="0052791E"/>
    <w:rsid w:val="00527C1C"/>
    <w:rsid w:val="00530790"/>
    <w:rsid w:val="00530878"/>
    <w:rsid w:val="00533980"/>
    <w:rsid w:val="005339B8"/>
    <w:rsid w:val="00534A84"/>
    <w:rsid w:val="00535998"/>
    <w:rsid w:val="00535B2A"/>
    <w:rsid w:val="005372A9"/>
    <w:rsid w:val="0053770B"/>
    <w:rsid w:val="0053781D"/>
    <w:rsid w:val="00537D8D"/>
    <w:rsid w:val="00537F04"/>
    <w:rsid w:val="00540227"/>
    <w:rsid w:val="00543898"/>
    <w:rsid w:val="00544739"/>
    <w:rsid w:val="005458DB"/>
    <w:rsid w:val="00546F82"/>
    <w:rsid w:val="0054736B"/>
    <w:rsid w:val="00550A85"/>
    <w:rsid w:val="00550A9B"/>
    <w:rsid w:val="005514E2"/>
    <w:rsid w:val="005515B4"/>
    <w:rsid w:val="005521F5"/>
    <w:rsid w:val="00552493"/>
    <w:rsid w:val="00552A4F"/>
    <w:rsid w:val="005535FE"/>
    <w:rsid w:val="0055398D"/>
    <w:rsid w:val="00553A5E"/>
    <w:rsid w:val="00553C0B"/>
    <w:rsid w:val="00553C6D"/>
    <w:rsid w:val="005543E7"/>
    <w:rsid w:val="0055447C"/>
    <w:rsid w:val="0055485A"/>
    <w:rsid w:val="00554F66"/>
    <w:rsid w:val="00555A52"/>
    <w:rsid w:val="00555EF3"/>
    <w:rsid w:val="0055627F"/>
    <w:rsid w:val="00556E9E"/>
    <w:rsid w:val="005601A9"/>
    <w:rsid w:val="0056103E"/>
    <w:rsid w:val="0056321A"/>
    <w:rsid w:val="005636DE"/>
    <w:rsid w:val="00564641"/>
    <w:rsid w:val="00565A4E"/>
    <w:rsid w:val="00565D40"/>
    <w:rsid w:val="00566199"/>
    <w:rsid w:val="00567FCD"/>
    <w:rsid w:val="00570742"/>
    <w:rsid w:val="00571C51"/>
    <w:rsid w:val="005731CC"/>
    <w:rsid w:val="00574622"/>
    <w:rsid w:val="00574719"/>
    <w:rsid w:val="005748C8"/>
    <w:rsid w:val="00574BAC"/>
    <w:rsid w:val="0057548F"/>
    <w:rsid w:val="005763BC"/>
    <w:rsid w:val="005764B5"/>
    <w:rsid w:val="0057707F"/>
    <w:rsid w:val="00577712"/>
    <w:rsid w:val="005814E3"/>
    <w:rsid w:val="0058244E"/>
    <w:rsid w:val="005827D6"/>
    <w:rsid w:val="00584604"/>
    <w:rsid w:val="005849A0"/>
    <w:rsid w:val="00585044"/>
    <w:rsid w:val="00587617"/>
    <w:rsid w:val="00590216"/>
    <w:rsid w:val="00590298"/>
    <w:rsid w:val="005908B2"/>
    <w:rsid w:val="00591008"/>
    <w:rsid w:val="005919A7"/>
    <w:rsid w:val="00591CCB"/>
    <w:rsid w:val="00591E84"/>
    <w:rsid w:val="005926DD"/>
    <w:rsid w:val="00592800"/>
    <w:rsid w:val="005940CF"/>
    <w:rsid w:val="005941B3"/>
    <w:rsid w:val="005943A4"/>
    <w:rsid w:val="00594D65"/>
    <w:rsid w:val="0059500C"/>
    <w:rsid w:val="0059646C"/>
    <w:rsid w:val="0059680E"/>
    <w:rsid w:val="005A2DC8"/>
    <w:rsid w:val="005A3332"/>
    <w:rsid w:val="005A339A"/>
    <w:rsid w:val="005A4671"/>
    <w:rsid w:val="005A679F"/>
    <w:rsid w:val="005A76C7"/>
    <w:rsid w:val="005B197B"/>
    <w:rsid w:val="005B1ACD"/>
    <w:rsid w:val="005B4113"/>
    <w:rsid w:val="005B42DC"/>
    <w:rsid w:val="005B4551"/>
    <w:rsid w:val="005B4BDB"/>
    <w:rsid w:val="005B5352"/>
    <w:rsid w:val="005C0B44"/>
    <w:rsid w:val="005C2735"/>
    <w:rsid w:val="005C2B9E"/>
    <w:rsid w:val="005C2D0E"/>
    <w:rsid w:val="005C2E45"/>
    <w:rsid w:val="005C2FE5"/>
    <w:rsid w:val="005C304C"/>
    <w:rsid w:val="005C318A"/>
    <w:rsid w:val="005C56C0"/>
    <w:rsid w:val="005C7705"/>
    <w:rsid w:val="005C7C1D"/>
    <w:rsid w:val="005C7D42"/>
    <w:rsid w:val="005D19B8"/>
    <w:rsid w:val="005D1BEE"/>
    <w:rsid w:val="005D21E8"/>
    <w:rsid w:val="005D2AEF"/>
    <w:rsid w:val="005D34CF"/>
    <w:rsid w:val="005D3EE9"/>
    <w:rsid w:val="005D5207"/>
    <w:rsid w:val="005D690D"/>
    <w:rsid w:val="005D6A35"/>
    <w:rsid w:val="005D6EAE"/>
    <w:rsid w:val="005D75AC"/>
    <w:rsid w:val="005E047F"/>
    <w:rsid w:val="005E101F"/>
    <w:rsid w:val="005E156B"/>
    <w:rsid w:val="005E18D3"/>
    <w:rsid w:val="005E234F"/>
    <w:rsid w:val="005E4125"/>
    <w:rsid w:val="005E4675"/>
    <w:rsid w:val="005E68EC"/>
    <w:rsid w:val="005E7C8B"/>
    <w:rsid w:val="005F09A2"/>
    <w:rsid w:val="005F11E0"/>
    <w:rsid w:val="005F2094"/>
    <w:rsid w:val="005F31FB"/>
    <w:rsid w:val="005F355B"/>
    <w:rsid w:val="005F3C18"/>
    <w:rsid w:val="005F3C22"/>
    <w:rsid w:val="005F53BD"/>
    <w:rsid w:val="005F5827"/>
    <w:rsid w:val="005F68B8"/>
    <w:rsid w:val="005F6A81"/>
    <w:rsid w:val="005F745C"/>
    <w:rsid w:val="00600670"/>
    <w:rsid w:val="00600B61"/>
    <w:rsid w:val="0060326C"/>
    <w:rsid w:val="006041E1"/>
    <w:rsid w:val="00604E08"/>
    <w:rsid w:val="006059E6"/>
    <w:rsid w:val="00606455"/>
    <w:rsid w:val="00606886"/>
    <w:rsid w:val="006068B4"/>
    <w:rsid w:val="0060700E"/>
    <w:rsid w:val="006071B7"/>
    <w:rsid w:val="00607AB1"/>
    <w:rsid w:val="0061183C"/>
    <w:rsid w:val="00611A3E"/>
    <w:rsid w:val="00611CF1"/>
    <w:rsid w:val="006125CC"/>
    <w:rsid w:val="0061332C"/>
    <w:rsid w:val="006134BA"/>
    <w:rsid w:val="00613B1B"/>
    <w:rsid w:val="00613B31"/>
    <w:rsid w:val="00615068"/>
    <w:rsid w:val="00615FE7"/>
    <w:rsid w:val="00620A03"/>
    <w:rsid w:val="00621022"/>
    <w:rsid w:val="0062148A"/>
    <w:rsid w:val="006215A9"/>
    <w:rsid w:val="00625B02"/>
    <w:rsid w:val="00626AB4"/>
    <w:rsid w:val="00627C7E"/>
    <w:rsid w:val="00630082"/>
    <w:rsid w:val="006300B8"/>
    <w:rsid w:val="0063121C"/>
    <w:rsid w:val="006314DF"/>
    <w:rsid w:val="006324F4"/>
    <w:rsid w:val="0063317E"/>
    <w:rsid w:val="0063318D"/>
    <w:rsid w:val="00634270"/>
    <w:rsid w:val="006349C6"/>
    <w:rsid w:val="00635A0A"/>
    <w:rsid w:val="006365E8"/>
    <w:rsid w:val="00640FA8"/>
    <w:rsid w:val="0064117F"/>
    <w:rsid w:val="00641751"/>
    <w:rsid w:val="006438C8"/>
    <w:rsid w:val="006456D7"/>
    <w:rsid w:val="0064578F"/>
    <w:rsid w:val="00645911"/>
    <w:rsid w:val="00645E10"/>
    <w:rsid w:val="006464A8"/>
    <w:rsid w:val="00647162"/>
    <w:rsid w:val="006476CD"/>
    <w:rsid w:val="00651B58"/>
    <w:rsid w:val="00652327"/>
    <w:rsid w:val="00653708"/>
    <w:rsid w:val="006539DE"/>
    <w:rsid w:val="00653C4D"/>
    <w:rsid w:val="006542EE"/>
    <w:rsid w:val="006548D8"/>
    <w:rsid w:val="00655956"/>
    <w:rsid w:val="00656296"/>
    <w:rsid w:val="00656D83"/>
    <w:rsid w:val="00657556"/>
    <w:rsid w:val="00660267"/>
    <w:rsid w:val="006611A7"/>
    <w:rsid w:val="0066184D"/>
    <w:rsid w:val="00661A0C"/>
    <w:rsid w:val="00661FA3"/>
    <w:rsid w:val="0066212B"/>
    <w:rsid w:val="006629EA"/>
    <w:rsid w:val="00662A6C"/>
    <w:rsid w:val="00662D6E"/>
    <w:rsid w:val="00663E42"/>
    <w:rsid w:val="0066423C"/>
    <w:rsid w:val="00665CD5"/>
    <w:rsid w:val="00667138"/>
    <w:rsid w:val="00667F7B"/>
    <w:rsid w:val="00670239"/>
    <w:rsid w:val="00670250"/>
    <w:rsid w:val="00670D6E"/>
    <w:rsid w:val="006728F9"/>
    <w:rsid w:val="006731C3"/>
    <w:rsid w:val="0067340E"/>
    <w:rsid w:val="00673681"/>
    <w:rsid w:val="00673B71"/>
    <w:rsid w:val="006743E9"/>
    <w:rsid w:val="00674551"/>
    <w:rsid w:val="00675994"/>
    <w:rsid w:val="006767B6"/>
    <w:rsid w:val="00676845"/>
    <w:rsid w:val="006768D9"/>
    <w:rsid w:val="006776B2"/>
    <w:rsid w:val="00677C50"/>
    <w:rsid w:val="00680579"/>
    <w:rsid w:val="006811E9"/>
    <w:rsid w:val="00683086"/>
    <w:rsid w:val="006835B4"/>
    <w:rsid w:val="006837D1"/>
    <w:rsid w:val="00684056"/>
    <w:rsid w:val="00684636"/>
    <w:rsid w:val="00685B96"/>
    <w:rsid w:val="006863E0"/>
    <w:rsid w:val="006874B6"/>
    <w:rsid w:val="00690223"/>
    <w:rsid w:val="00690D40"/>
    <w:rsid w:val="006934AD"/>
    <w:rsid w:val="006938BA"/>
    <w:rsid w:val="00695A3D"/>
    <w:rsid w:val="006A072B"/>
    <w:rsid w:val="006A0F83"/>
    <w:rsid w:val="006A11DE"/>
    <w:rsid w:val="006A1E42"/>
    <w:rsid w:val="006A30F2"/>
    <w:rsid w:val="006A333A"/>
    <w:rsid w:val="006A37B3"/>
    <w:rsid w:val="006A40F9"/>
    <w:rsid w:val="006A4743"/>
    <w:rsid w:val="006A4D97"/>
    <w:rsid w:val="006A510B"/>
    <w:rsid w:val="006A772B"/>
    <w:rsid w:val="006B0EFC"/>
    <w:rsid w:val="006B26BF"/>
    <w:rsid w:val="006B3F43"/>
    <w:rsid w:val="006B3FAE"/>
    <w:rsid w:val="006B418A"/>
    <w:rsid w:val="006B52C3"/>
    <w:rsid w:val="006B68B8"/>
    <w:rsid w:val="006B7A92"/>
    <w:rsid w:val="006B7ABE"/>
    <w:rsid w:val="006C03CD"/>
    <w:rsid w:val="006C0D76"/>
    <w:rsid w:val="006C11A3"/>
    <w:rsid w:val="006C1284"/>
    <w:rsid w:val="006C142B"/>
    <w:rsid w:val="006C1535"/>
    <w:rsid w:val="006C2236"/>
    <w:rsid w:val="006C3434"/>
    <w:rsid w:val="006C3C15"/>
    <w:rsid w:val="006C409C"/>
    <w:rsid w:val="006C4500"/>
    <w:rsid w:val="006C4B50"/>
    <w:rsid w:val="006C4B68"/>
    <w:rsid w:val="006C7056"/>
    <w:rsid w:val="006C72BC"/>
    <w:rsid w:val="006C7EE1"/>
    <w:rsid w:val="006D266E"/>
    <w:rsid w:val="006D2673"/>
    <w:rsid w:val="006D2BFB"/>
    <w:rsid w:val="006D2DA0"/>
    <w:rsid w:val="006D3665"/>
    <w:rsid w:val="006D450F"/>
    <w:rsid w:val="006D502A"/>
    <w:rsid w:val="006D5F44"/>
    <w:rsid w:val="006D5F94"/>
    <w:rsid w:val="006D6E43"/>
    <w:rsid w:val="006E1989"/>
    <w:rsid w:val="006E1BD4"/>
    <w:rsid w:val="006E2312"/>
    <w:rsid w:val="006E3861"/>
    <w:rsid w:val="006E461D"/>
    <w:rsid w:val="006E5159"/>
    <w:rsid w:val="006E5215"/>
    <w:rsid w:val="006E64DE"/>
    <w:rsid w:val="006E707C"/>
    <w:rsid w:val="006E7464"/>
    <w:rsid w:val="006F0A69"/>
    <w:rsid w:val="006F1C84"/>
    <w:rsid w:val="006F246D"/>
    <w:rsid w:val="006F4097"/>
    <w:rsid w:val="006F4E6D"/>
    <w:rsid w:val="006F5B41"/>
    <w:rsid w:val="006F740A"/>
    <w:rsid w:val="007029B8"/>
    <w:rsid w:val="00702DBF"/>
    <w:rsid w:val="007033E0"/>
    <w:rsid w:val="00703BF9"/>
    <w:rsid w:val="0070400F"/>
    <w:rsid w:val="00704AC4"/>
    <w:rsid w:val="00710D8B"/>
    <w:rsid w:val="00710FD9"/>
    <w:rsid w:val="007112DE"/>
    <w:rsid w:val="007138F2"/>
    <w:rsid w:val="00714AE3"/>
    <w:rsid w:val="007177B0"/>
    <w:rsid w:val="00720BD7"/>
    <w:rsid w:val="00722F0B"/>
    <w:rsid w:val="00723E47"/>
    <w:rsid w:val="00724582"/>
    <w:rsid w:val="007260AE"/>
    <w:rsid w:val="00730477"/>
    <w:rsid w:val="00730580"/>
    <w:rsid w:val="007306E5"/>
    <w:rsid w:val="00731506"/>
    <w:rsid w:val="007315C8"/>
    <w:rsid w:val="007319FF"/>
    <w:rsid w:val="00731EB2"/>
    <w:rsid w:val="00732367"/>
    <w:rsid w:val="00732AA8"/>
    <w:rsid w:val="00733E1B"/>
    <w:rsid w:val="00734339"/>
    <w:rsid w:val="007344F4"/>
    <w:rsid w:val="00734979"/>
    <w:rsid w:val="00734FF1"/>
    <w:rsid w:val="007353C6"/>
    <w:rsid w:val="00735563"/>
    <w:rsid w:val="00735C6A"/>
    <w:rsid w:val="007360F4"/>
    <w:rsid w:val="00736514"/>
    <w:rsid w:val="00736E72"/>
    <w:rsid w:val="007376CD"/>
    <w:rsid w:val="00737E98"/>
    <w:rsid w:val="0074051A"/>
    <w:rsid w:val="007406DB"/>
    <w:rsid w:val="00744698"/>
    <w:rsid w:val="00744BB3"/>
    <w:rsid w:val="007450BB"/>
    <w:rsid w:val="00745DF8"/>
    <w:rsid w:val="007503DD"/>
    <w:rsid w:val="00750A12"/>
    <w:rsid w:val="00751E5F"/>
    <w:rsid w:val="0075218D"/>
    <w:rsid w:val="0075317D"/>
    <w:rsid w:val="00754032"/>
    <w:rsid w:val="007547BF"/>
    <w:rsid w:val="007548BA"/>
    <w:rsid w:val="00754F64"/>
    <w:rsid w:val="00755202"/>
    <w:rsid w:val="007554AC"/>
    <w:rsid w:val="00756862"/>
    <w:rsid w:val="007576EA"/>
    <w:rsid w:val="007578B9"/>
    <w:rsid w:val="00760EF7"/>
    <w:rsid w:val="00761976"/>
    <w:rsid w:val="00761E7B"/>
    <w:rsid w:val="007626DE"/>
    <w:rsid w:val="00764F70"/>
    <w:rsid w:val="00765B6C"/>
    <w:rsid w:val="00765F4F"/>
    <w:rsid w:val="007673F2"/>
    <w:rsid w:val="00770C51"/>
    <w:rsid w:val="00771334"/>
    <w:rsid w:val="007718DF"/>
    <w:rsid w:val="00773253"/>
    <w:rsid w:val="0077346A"/>
    <w:rsid w:val="0077524D"/>
    <w:rsid w:val="007755A2"/>
    <w:rsid w:val="0077632C"/>
    <w:rsid w:val="00776445"/>
    <w:rsid w:val="007776B4"/>
    <w:rsid w:val="0078059F"/>
    <w:rsid w:val="0078197E"/>
    <w:rsid w:val="00781A20"/>
    <w:rsid w:val="007826E5"/>
    <w:rsid w:val="00782760"/>
    <w:rsid w:val="00782975"/>
    <w:rsid w:val="0078491C"/>
    <w:rsid w:val="007852A6"/>
    <w:rsid w:val="007862AC"/>
    <w:rsid w:val="00786960"/>
    <w:rsid w:val="00787321"/>
    <w:rsid w:val="0078781B"/>
    <w:rsid w:val="00787BF4"/>
    <w:rsid w:val="00787C57"/>
    <w:rsid w:val="00790066"/>
    <w:rsid w:val="0079027A"/>
    <w:rsid w:val="0079159C"/>
    <w:rsid w:val="00791F04"/>
    <w:rsid w:val="00792495"/>
    <w:rsid w:val="0079459B"/>
    <w:rsid w:val="007969F4"/>
    <w:rsid w:val="007977EF"/>
    <w:rsid w:val="007A041D"/>
    <w:rsid w:val="007A0F5B"/>
    <w:rsid w:val="007A2D0E"/>
    <w:rsid w:val="007A3405"/>
    <w:rsid w:val="007A3A75"/>
    <w:rsid w:val="007A4CB7"/>
    <w:rsid w:val="007A514B"/>
    <w:rsid w:val="007A5FC6"/>
    <w:rsid w:val="007A7146"/>
    <w:rsid w:val="007B1119"/>
    <w:rsid w:val="007B1F4E"/>
    <w:rsid w:val="007B2454"/>
    <w:rsid w:val="007B2651"/>
    <w:rsid w:val="007B2F99"/>
    <w:rsid w:val="007B3BB9"/>
    <w:rsid w:val="007B58B8"/>
    <w:rsid w:val="007B59D3"/>
    <w:rsid w:val="007B6342"/>
    <w:rsid w:val="007B6827"/>
    <w:rsid w:val="007B69CC"/>
    <w:rsid w:val="007C03F6"/>
    <w:rsid w:val="007C0AAA"/>
    <w:rsid w:val="007C0B48"/>
    <w:rsid w:val="007C20A1"/>
    <w:rsid w:val="007C353C"/>
    <w:rsid w:val="007C3ED2"/>
    <w:rsid w:val="007C5EA6"/>
    <w:rsid w:val="007C7FC3"/>
    <w:rsid w:val="007D00F9"/>
    <w:rsid w:val="007D02A3"/>
    <w:rsid w:val="007D0E3C"/>
    <w:rsid w:val="007D30CE"/>
    <w:rsid w:val="007D4161"/>
    <w:rsid w:val="007D5124"/>
    <w:rsid w:val="007D5895"/>
    <w:rsid w:val="007D62C2"/>
    <w:rsid w:val="007D701C"/>
    <w:rsid w:val="007D7035"/>
    <w:rsid w:val="007D762E"/>
    <w:rsid w:val="007E0984"/>
    <w:rsid w:val="007E1048"/>
    <w:rsid w:val="007E1CF7"/>
    <w:rsid w:val="007E2004"/>
    <w:rsid w:val="007E29E9"/>
    <w:rsid w:val="007E2A48"/>
    <w:rsid w:val="007E3668"/>
    <w:rsid w:val="007E49F7"/>
    <w:rsid w:val="007E5647"/>
    <w:rsid w:val="007E7D7A"/>
    <w:rsid w:val="007E7F7F"/>
    <w:rsid w:val="007F0380"/>
    <w:rsid w:val="007F0795"/>
    <w:rsid w:val="007F13CF"/>
    <w:rsid w:val="007F1D7E"/>
    <w:rsid w:val="007F23FC"/>
    <w:rsid w:val="007F243A"/>
    <w:rsid w:val="007F3A90"/>
    <w:rsid w:val="007F4F24"/>
    <w:rsid w:val="007F4F7C"/>
    <w:rsid w:val="007F5BE9"/>
    <w:rsid w:val="007F6B21"/>
    <w:rsid w:val="007F7C45"/>
    <w:rsid w:val="007F7D3A"/>
    <w:rsid w:val="008000ED"/>
    <w:rsid w:val="00800495"/>
    <w:rsid w:val="0080180B"/>
    <w:rsid w:val="00801DD0"/>
    <w:rsid w:val="00802334"/>
    <w:rsid w:val="00802B5C"/>
    <w:rsid w:val="00803195"/>
    <w:rsid w:val="008035D2"/>
    <w:rsid w:val="00803BAF"/>
    <w:rsid w:val="00803EC7"/>
    <w:rsid w:val="0080400A"/>
    <w:rsid w:val="008045B0"/>
    <w:rsid w:val="008066D5"/>
    <w:rsid w:val="00806D26"/>
    <w:rsid w:val="008075EB"/>
    <w:rsid w:val="00810688"/>
    <w:rsid w:val="00810C33"/>
    <w:rsid w:val="00811851"/>
    <w:rsid w:val="0081186A"/>
    <w:rsid w:val="00812EBC"/>
    <w:rsid w:val="00814108"/>
    <w:rsid w:val="008144C9"/>
    <w:rsid w:val="00814BEC"/>
    <w:rsid w:val="00814ED3"/>
    <w:rsid w:val="00816344"/>
    <w:rsid w:val="0081685F"/>
    <w:rsid w:val="00817ED4"/>
    <w:rsid w:val="008210DB"/>
    <w:rsid w:val="0082117D"/>
    <w:rsid w:val="00821BE6"/>
    <w:rsid w:val="00821E8C"/>
    <w:rsid w:val="00823A7A"/>
    <w:rsid w:val="0082538D"/>
    <w:rsid w:val="0082549E"/>
    <w:rsid w:val="00825665"/>
    <w:rsid w:val="0082601A"/>
    <w:rsid w:val="00826C43"/>
    <w:rsid w:val="00827A7E"/>
    <w:rsid w:val="00831006"/>
    <w:rsid w:val="0083123F"/>
    <w:rsid w:val="008348ED"/>
    <w:rsid w:val="008354BB"/>
    <w:rsid w:val="00835E90"/>
    <w:rsid w:val="00836B96"/>
    <w:rsid w:val="0084071D"/>
    <w:rsid w:val="00840D92"/>
    <w:rsid w:val="008430CF"/>
    <w:rsid w:val="008434FB"/>
    <w:rsid w:val="00846132"/>
    <w:rsid w:val="00847830"/>
    <w:rsid w:val="00847D27"/>
    <w:rsid w:val="008502C6"/>
    <w:rsid w:val="00852058"/>
    <w:rsid w:val="008520BF"/>
    <w:rsid w:val="008524D0"/>
    <w:rsid w:val="00852F00"/>
    <w:rsid w:val="00854577"/>
    <w:rsid w:val="00856388"/>
    <w:rsid w:val="008566AD"/>
    <w:rsid w:val="008574D1"/>
    <w:rsid w:val="00857C4C"/>
    <w:rsid w:val="0086004A"/>
    <w:rsid w:val="008614B6"/>
    <w:rsid w:val="00862D81"/>
    <w:rsid w:val="0086305A"/>
    <w:rsid w:val="008638AC"/>
    <w:rsid w:val="00863F9A"/>
    <w:rsid w:val="00864864"/>
    <w:rsid w:val="008651D9"/>
    <w:rsid w:val="008655FF"/>
    <w:rsid w:val="00865955"/>
    <w:rsid w:val="00865D00"/>
    <w:rsid w:val="00866C9A"/>
    <w:rsid w:val="00867F1E"/>
    <w:rsid w:val="00870BEA"/>
    <w:rsid w:val="0087146E"/>
    <w:rsid w:val="008719DD"/>
    <w:rsid w:val="00872141"/>
    <w:rsid w:val="00872ADF"/>
    <w:rsid w:val="00873CE3"/>
    <w:rsid w:val="00874DE2"/>
    <w:rsid w:val="00875053"/>
    <w:rsid w:val="008773EA"/>
    <w:rsid w:val="00877B6D"/>
    <w:rsid w:val="00880A83"/>
    <w:rsid w:val="00880ADF"/>
    <w:rsid w:val="00881335"/>
    <w:rsid w:val="00881BA0"/>
    <w:rsid w:val="00883718"/>
    <w:rsid w:val="00883FE8"/>
    <w:rsid w:val="00884118"/>
    <w:rsid w:val="00884D9D"/>
    <w:rsid w:val="0088511F"/>
    <w:rsid w:val="008902FB"/>
    <w:rsid w:val="00890301"/>
    <w:rsid w:val="00891C85"/>
    <w:rsid w:val="00891F3D"/>
    <w:rsid w:val="00893199"/>
    <w:rsid w:val="008933D2"/>
    <w:rsid w:val="00893417"/>
    <w:rsid w:val="008935D8"/>
    <w:rsid w:val="008937DC"/>
    <w:rsid w:val="00893E8B"/>
    <w:rsid w:val="008941C3"/>
    <w:rsid w:val="0089528D"/>
    <w:rsid w:val="008957F8"/>
    <w:rsid w:val="008958B0"/>
    <w:rsid w:val="00895986"/>
    <w:rsid w:val="0089700B"/>
    <w:rsid w:val="008970F5"/>
    <w:rsid w:val="008A0324"/>
    <w:rsid w:val="008A0A23"/>
    <w:rsid w:val="008A10D7"/>
    <w:rsid w:val="008A122A"/>
    <w:rsid w:val="008A1889"/>
    <w:rsid w:val="008A18A0"/>
    <w:rsid w:val="008A347B"/>
    <w:rsid w:val="008A3677"/>
    <w:rsid w:val="008A39A3"/>
    <w:rsid w:val="008A5F7D"/>
    <w:rsid w:val="008A61C9"/>
    <w:rsid w:val="008A648D"/>
    <w:rsid w:val="008A6D14"/>
    <w:rsid w:val="008A7BF0"/>
    <w:rsid w:val="008B065E"/>
    <w:rsid w:val="008B0CA7"/>
    <w:rsid w:val="008B122A"/>
    <w:rsid w:val="008B314F"/>
    <w:rsid w:val="008B5889"/>
    <w:rsid w:val="008B7F50"/>
    <w:rsid w:val="008C09A7"/>
    <w:rsid w:val="008C0A3D"/>
    <w:rsid w:val="008C28EE"/>
    <w:rsid w:val="008C2C81"/>
    <w:rsid w:val="008C44C7"/>
    <w:rsid w:val="008C4BAC"/>
    <w:rsid w:val="008C5BFA"/>
    <w:rsid w:val="008C5DB9"/>
    <w:rsid w:val="008C682E"/>
    <w:rsid w:val="008C7B49"/>
    <w:rsid w:val="008D1B96"/>
    <w:rsid w:val="008D1C1D"/>
    <w:rsid w:val="008D2127"/>
    <w:rsid w:val="008D26DC"/>
    <w:rsid w:val="008D27C8"/>
    <w:rsid w:val="008D37A2"/>
    <w:rsid w:val="008D4428"/>
    <w:rsid w:val="008D53D6"/>
    <w:rsid w:val="008D6795"/>
    <w:rsid w:val="008D7404"/>
    <w:rsid w:val="008D7DB0"/>
    <w:rsid w:val="008D7F44"/>
    <w:rsid w:val="008E0253"/>
    <w:rsid w:val="008E147C"/>
    <w:rsid w:val="008E17DB"/>
    <w:rsid w:val="008E1B87"/>
    <w:rsid w:val="008E1BDD"/>
    <w:rsid w:val="008E1D36"/>
    <w:rsid w:val="008E1D3F"/>
    <w:rsid w:val="008E39B2"/>
    <w:rsid w:val="008E3A90"/>
    <w:rsid w:val="008E548D"/>
    <w:rsid w:val="008E5A68"/>
    <w:rsid w:val="008E6A31"/>
    <w:rsid w:val="008F05EB"/>
    <w:rsid w:val="008F0601"/>
    <w:rsid w:val="008F2468"/>
    <w:rsid w:val="008F3044"/>
    <w:rsid w:val="008F3914"/>
    <w:rsid w:val="008F3D91"/>
    <w:rsid w:val="008F40EF"/>
    <w:rsid w:val="008F44FB"/>
    <w:rsid w:val="008F4649"/>
    <w:rsid w:val="008F6A62"/>
    <w:rsid w:val="008F776B"/>
    <w:rsid w:val="00900172"/>
    <w:rsid w:val="0090046C"/>
    <w:rsid w:val="00900E35"/>
    <w:rsid w:val="0090155A"/>
    <w:rsid w:val="00901C43"/>
    <w:rsid w:val="009030D8"/>
    <w:rsid w:val="00903EE7"/>
    <w:rsid w:val="0090591C"/>
    <w:rsid w:val="00905B80"/>
    <w:rsid w:val="00907505"/>
    <w:rsid w:val="009105A0"/>
    <w:rsid w:val="00911CD7"/>
    <w:rsid w:val="00912B24"/>
    <w:rsid w:val="00912F6F"/>
    <w:rsid w:val="00913313"/>
    <w:rsid w:val="0091433A"/>
    <w:rsid w:val="0091457C"/>
    <w:rsid w:val="00916C9D"/>
    <w:rsid w:val="00917609"/>
    <w:rsid w:val="009179E7"/>
    <w:rsid w:val="00920128"/>
    <w:rsid w:val="00920F5C"/>
    <w:rsid w:val="009215DC"/>
    <w:rsid w:val="00921C3C"/>
    <w:rsid w:val="0092282C"/>
    <w:rsid w:val="00922CAB"/>
    <w:rsid w:val="009237BA"/>
    <w:rsid w:val="00923C95"/>
    <w:rsid w:val="00926193"/>
    <w:rsid w:val="00926873"/>
    <w:rsid w:val="009268C3"/>
    <w:rsid w:val="00926F03"/>
    <w:rsid w:val="009274C6"/>
    <w:rsid w:val="009276D1"/>
    <w:rsid w:val="00930068"/>
    <w:rsid w:val="00930682"/>
    <w:rsid w:val="00931EC1"/>
    <w:rsid w:val="00932137"/>
    <w:rsid w:val="0093296C"/>
    <w:rsid w:val="009333B6"/>
    <w:rsid w:val="009359BF"/>
    <w:rsid w:val="00935F73"/>
    <w:rsid w:val="00936A74"/>
    <w:rsid w:val="00936EB1"/>
    <w:rsid w:val="00937173"/>
    <w:rsid w:val="00940736"/>
    <w:rsid w:val="00941C57"/>
    <w:rsid w:val="009420D0"/>
    <w:rsid w:val="0094237F"/>
    <w:rsid w:val="00942868"/>
    <w:rsid w:val="00943762"/>
    <w:rsid w:val="009441FC"/>
    <w:rsid w:val="009451E4"/>
    <w:rsid w:val="00945BA5"/>
    <w:rsid w:val="0094656A"/>
    <w:rsid w:val="00947400"/>
    <w:rsid w:val="009478F6"/>
    <w:rsid w:val="00950492"/>
    <w:rsid w:val="00950D31"/>
    <w:rsid w:val="00951712"/>
    <w:rsid w:val="00951E11"/>
    <w:rsid w:val="00953347"/>
    <w:rsid w:val="00954AE8"/>
    <w:rsid w:val="00956EE6"/>
    <w:rsid w:val="00957823"/>
    <w:rsid w:val="00957D15"/>
    <w:rsid w:val="009605B3"/>
    <w:rsid w:val="0096068B"/>
    <w:rsid w:val="00961339"/>
    <w:rsid w:val="00961960"/>
    <w:rsid w:val="00962258"/>
    <w:rsid w:val="00962299"/>
    <w:rsid w:val="00962ACB"/>
    <w:rsid w:val="00963322"/>
    <w:rsid w:val="009633BE"/>
    <w:rsid w:val="00963FCA"/>
    <w:rsid w:val="009646FA"/>
    <w:rsid w:val="00964782"/>
    <w:rsid w:val="009651E2"/>
    <w:rsid w:val="00965AED"/>
    <w:rsid w:val="00965C53"/>
    <w:rsid w:val="00965F4A"/>
    <w:rsid w:val="00966AAF"/>
    <w:rsid w:val="0097064B"/>
    <w:rsid w:val="009708BF"/>
    <w:rsid w:val="00971931"/>
    <w:rsid w:val="009725FB"/>
    <w:rsid w:val="00972D14"/>
    <w:rsid w:val="009738B3"/>
    <w:rsid w:val="00973A65"/>
    <w:rsid w:val="009741D4"/>
    <w:rsid w:val="00974EE5"/>
    <w:rsid w:val="00975320"/>
    <w:rsid w:val="009762B2"/>
    <w:rsid w:val="00976681"/>
    <w:rsid w:val="0097749F"/>
    <w:rsid w:val="00977BBD"/>
    <w:rsid w:val="0098012A"/>
    <w:rsid w:val="00981B87"/>
    <w:rsid w:val="009851CC"/>
    <w:rsid w:val="009859E3"/>
    <w:rsid w:val="0098662A"/>
    <w:rsid w:val="009866DA"/>
    <w:rsid w:val="00986880"/>
    <w:rsid w:val="0098703B"/>
    <w:rsid w:val="00987DDE"/>
    <w:rsid w:val="00990530"/>
    <w:rsid w:val="0099104A"/>
    <w:rsid w:val="009914E2"/>
    <w:rsid w:val="0099299E"/>
    <w:rsid w:val="00992FDF"/>
    <w:rsid w:val="0099363E"/>
    <w:rsid w:val="0099422D"/>
    <w:rsid w:val="00995B7B"/>
    <w:rsid w:val="0099787D"/>
    <w:rsid w:val="009A0C59"/>
    <w:rsid w:val="009A1778"/>
    <w:rsid w:val="009A1907"/>
    <w:rsid w:val="009A1E24"/>
    <w:rsid w:val="009A39D8"/>
    <w:rsid w:val="009A4885"/>
    <w:rsid w:val="009A4BF1"/>
    <w:rsid w:val="009A6442"/>
    <w:rsid w:val="009A7346"/>
    <w:rsid w:val="009A796B"/>
    <w:rsid w:val="009B1127"/>
    <w:rsid w:val="009B24A7"/>
    <w:rsid w:val="009B428B"/>
    <w:rsid w:val="009B43BB"/>
    <w:rsid w:val="009B4796"/>
    <w:rsid w:val="009B48F9"/>
    <w:rsid w:val="009B49CB"/>
    <w:rsid w:val="009B4D8A"/>
    <w:rsid w:val="009B56A7"/>
    <w:rsid w:val="009B57A4"/>
    <w:rsid w:val="009B5EF2"/>
    <w:rsid w:val="009B6596"/>
    <w:rsid w:val="009B65E5"/>
    <w:rsid w:val="009B69F1"/>
    <w:rsid w:val="009B6B8D"/>
    <w:rsid w:val="009B7EF9"/>
    <w:rsid w:val="009C04A0"/>
    <w:rsid w:val="009C061E"/>
    <w:rsid w:val="009C122E"/>
    <w:rsid w:val="009C16E5"/>
    <w:rsid w:val="009C1B85"/>
    <w:rsid w:val="009C2657"/>
    <w:rsid w:val="009C2B0A"/>
    <w:rsid w:val="009C406B"/>
    <w:rsid w:val="009C5E54"/>
    <w:rsid w:val="009C69D4"/>
    <w:rsid w:val="009C70D0"/>
    <w:rsid w:val="009D35D3"/>
    <w:rsid w:val="009D4EE2"/>
    <w:rsid w:val="009D6692"/>
    <w:rsid w:val="009E007C"/>
    <w:rsid w:val="009E04CE"/>
    <w:rsid w:val="009E0541"/>
    <w:rsid w:val="009E106C"/>
    <w:rsid w:val="009E2F93"/>
    <w:rsid w:val="009E31D1"/>
    <w:rsid w:val="009E5024"/>
    <w:rsid w:val="009E6482"/>
    <w:rsid w:val="009E6D9F"/>
    <w:rsid w:val="009E6E6B"/>
    <w:rsid w:val="009E7ACC"/>
    <w:rsid w:val="009F0F78"/>
    <w:rsid w:val="009F1214"/>
    <w:rsid w:val="009F156C"/>
    <w:rsid w:val="009F19BF"/>
    <w:rsid w:val="009F22C2"/>
    <w:rsid w:val="009F3403"/>
    <w:rsid w:val="009F3408"/>
    <w:rsid w:val="009F34D0"/>
    <w:rsid w:val="009F3B99"/>
    <w:rsid w:val="009F4AE7"/>
    <w:rsid w:val="009F661B"/>
    <w:rsid w:val="009F6A84"/>
    <w:rsid w:val="009F74F0"/>
    <w:rsid w:val="00A0329F"/>
    <w:rsid w:val="00A03624"/>
    <w:rsid w:val="00A04A87"/>
    <w:rsid w:val="00A04C4F"/>
    <w:rsid w:val="00A04E55"/>
    <w:rsid w:val="00A05646"/>
    <w:rsid w:val="00A058B4"/>
    <w:rsid w:val="00A05E47"/>
    <w:rsid w:val="00A06ACF"/>
    <w:rsid w:val="00A10462"/>
    <w:rsid w:val="00A10CD9"/>
    <w:rsid w:val="00A112B4"/>
    <w:rsid w:val="00A131F7"/>
    <w:rsid w:val="00A135BD"/>
    <w:rsid w:val="00A13CBC"/>
    <w:rsid w:val="00A14E17"/>
    <w:rsid w:val="00A150EA"/>
    <w:rsid w:val="00A15AE2"/>
    <w:rsid w:val="00A1686A"/>
    <w:rsid w:val="00A175C0"/>
    <w:rsid w:val="00A17823"/>
    <w:rsid w:val="00A17C81"/>
    <w:rsid w:val="00A208FB"/>
    <w:rsid w:val="00A20C22"/>
    <w:rsid w:val="00A21E0F"/>
    <w:rsid w:val="00A227DD"/>
    <w:rsid w:val="00A22CAB"/>
    <w:rsid w:val="00A23A5C"/>
    <w:rsid w:val="00A243BE"/>
    <w:rsid w:val="00A2490A"/>
    <w:rsid w:val="00A26788"/>
    <w:rsid w:val="00A2678E"/>
    <w:rsid w:val="00A27752"/>
    <w:rsid w:val="00A27762"/>
    <w:rsid w:val="00A300C0"/>
    <w:rsid w:val="00A30A67"/>
    <w:rsid w:val="00A3115B"/>
    <w:rsid w:val="00A3169F"/>
    <w:rsid w:val="00A31C7E"/>
    <w:rsid w:val="00A31DFA"/>
    <w:rsid w:val="00A32AE3"/>
    <w:rsid w:val="00A32B37"/>
    <w:rsid w:val="00A343B5"/>
    <w:rsid w:val="00A355CE"/>
    <w:rsid w:val="00A4041A"/>
    <w:rsid w:val="00A419EB"/>
    <w:rsid w:val="00A42C66"/>
    <w:rsid w:val="00A4310D"/>
    <w:rsid w:val="00A454A7"/>
    <w:rsid w:val="00A456CB"/>
    <w:rsid w:val="00A47241"/>
    <w:rsid w:val="00A47976"/>
    <w:rsid w:val="00A47BE8"/>
    <w:rsid w:val="00A500DD"/>
    <w:rsid w:val="00A51D8E"/>
    <w:rsid w:val="00A52219"/>
    <w:rsid w:val="00A525A3"/>
    <w:rsid w:val="00A52614"/>
    <w:rsid w:val="00A528DC"/>
    <w:rsid w:val="00A52B88"/>
    <w:rsid w:val="00A52EE4"/>
    <w:rsid w:val="00A5392C"/>
    <w:rsid w:val="00A541A8"/>
    <w:rsid w:val="00A547E0"/>
    <w:rsid w:val="00A55E0F"/>
    <w:rsid w:val="00A56320"/>
    <w:rsid w:val="00A566AD"/>
    <w:rsid w:val="00A607D0"/>
    <w:rsid w:val="00A608FB"/>
    <w:rsid w:val="00A60F3A"/>
    <w:rsid w:val="00A61D53"/>
    <w:rsid w:val="00A65434"/>
    <w:rsid w:val="00A65A2C"/>
    <w:rsid w:val="00A66218"/>
    <w:rsid w:val="00A662A3"/>
    <w:rsid w:val="00A675A8"/>
    <w:rsid w:val="00A7028D"/>
    <w:rsid w:val="00A71657"/>
    <w:rsid w:val="00A71F3F"/>
    <w:rsid w:val="00A73725"/>
    <w:rsid w:val="00A737B3"/>
    <w:rsid w:val="00A7519A"/>
    <w:rsid w:val="00A75552"/>
    <w:rsid w:val="00A755B0"/>
    <w:rsid w:val="00A75828"/>
    <w:rsid w:val="00A75CAB"/>
    <w:rsid w:val="00A760E2"/>
    <w:rsid w:val="00A7702E"/>
    <w:rsid w:val="00A77780"/>
    <w:rsid w:val="00A77820"/>
    <w:rsid w:val="00A80E82"/>
    <w:rsid w:val="00A815D8"/>
    <w:rsid w:val="00A826AD"/>
    <w:rsid w:val="00A82854"/>
    <w:rsid w:val="00A82E02"/>
    <w:rsid w:val="00A84E98"/>
    <w:rsid w:val="00A85064"/>
    <w:rsid w:val="00A85569"/>
    <w:rsid w:val="00A8747F"/>
    <w:rsid w:val="00A87758"/>
    <w:rsid w:val="00A90022"/>
    <w:rsid w:val="00A91954"/>
    <w:rsid w:val="00A92927"/>
    <w:rsid w:val="00A92B35"/>
    <w:rsid w:val="00A93447"/>
    <w:rsid w:val="00A94455"/>
    <w:rsid w:val="00A94572"/>
    <w:rsid w:val="00A95F28"/>
    <w:rsid w:val="00A96316"/>
    <w:rsid w:val="00A9675A"/>
    <w:rsid w:val="00A97663"/>
    <w:rsid w:val="00AA0200"/>
    <w:rsid w:val="00AA0A8E"/>
    <w:rsid w:val="00AA0FFA"/>
    <w:rsid w:val="00AA16AF"/>
    <w:rsid w:val="00AA2161"/>
    <w:rsid w:val="00AA2513"/>
    <w:rsid w:val="00AA2835"/>
    <w:rsid w:val="00AA2BCA"/>
    <w:rsid w:val="00AA2FA4"/>
    <w:rsid w:val="00AA3298"/>
    <w:rsid w:val="00AA3FB0"/>
    <w:rsid w:val="00AA4E66"/>
    <w:rsid w:val="00AA7C65"/>
    <w:rsid w:val="00AB227C"/>
    <w:rsid w:val="00AB2453"/>
    <w:rsid w:val="00AB2D7B"/>
    <w:rsid w:val="00AB388B"/>
    <w:rsid w:val="00AB4DD0"/>
    <w:rsid w:val="00AB5453"/>
    <w:rsid w:val="00AB5EBE"/>
    <w:rsid w:val="00AB5FD4"/>
    <w:rsid w:val="00AB645E"/>
    <w:rsid w:val="00AB70B8"/>
    <w:rsid w:val="00AC159D"/>
    <w:rsid w:val="00AC1A5F"/>
    <w:rsid w:val="00AC4E89"/>
    <w:rsid w:val="00AC7839"/>
    <w:rsid w:val="00AC7E78"/>
    <w:rsid w:val="00AD08D0"/>
    <w:rsid w:val="00AD0B16"/>
    <w:rsid w:val="00AD0B9E"/>
    <w:rsid w:val="00AD1108"/>
    <w:rsid w:val="00AD4A4F"/>
    <w:rsid w:val="00AD4B3D"/>
    <w:rsid w:val="00AD671C"/>
    <w:rsid w:val="00AD7207"/>
    <w:rsid w:val="00AD7D53"/>
    <w:rsid w:val="00AE0007"/>
    <w:rsid w:val="00AE0290"/>
    <w:rsid w:val="00AE09BB"/>
    <w:rsid w:val="00AE1105"/>
    <w:rsid w:val="00AE19DF"/>
    <w:rsid w:val="00AE1DEF"/>
    <w:rsid w:val="00AE1DF7"/>
    <w:rsid w:val="00AE3917"/>
    <w:rsid w:val="00AE4368"/>
    <w:rsid w:val="00AE440A"/>
    <w:rsid w:val="00AE4E6A"/>
    <w:rsid w:val="00AE59E2"/>
    <w:rsid w:val="00AE5BF3"/>
    <w:rsid w:val="00AE5CAC"/>
    <w:rsid w:val="00AE615A"/>
    <w:rsid w:val="00AE64B5"/>
    <w:rsid w:val="00AF0E23"/>
    <w:rsid w:val="00AF11D3"/>
    <w:rsid w:val="00AF2128"/>
    <w:rsid w:val="00AF3BC6"/>
    <w:rsid w:val="00AF42FE"/>
    <w:rsid w:val="00AF4AC7"/>
    <w:rsid w:val="00AF4B0C"/>
    <w:rsid w:val="00AF6337"/>
    <w:rsid w:val="00AF66B7"/>
    <w:rsid w:val="00B00707"/>
    <w:rsid w:val="00B02547"/>
    <w:rsid w:val="00B02C48"/>
    <w:rsid w:val="00B048AD"/>
    <w:rsid w:val="00B04F1E"/>
    <w:rsid w:val="00B06A73"/>
    <w:rsid w:val="00B06CC6"/>
    <w:rsid w:val="00B06E92"/>
    <w:rsid w:val="00B07936"/>
    <w:rsid w:val="00B07C3E"/>
    <w:rsid w:val="00B07CFC"/>
    <w:rsid w:val="00B07D45"/>
    <w:rsid w:val="00B10556"/>
    <w:rsid w:val="00B11813"/>
    <w:rsid w:val="00B11BD4"/>
    <w:rsid w:val="00B11D94"/>
    <w:rsid w:val="00B120AA"/>
    <w:rsid w:val="00B12195"/>
    <w:rsid w:val="00B12DFD"/>
    <w:rsid w:val="00B136D2"/>
    <w:rsid w:val="00B138B2"/>
    <w:rsid w:val="00B13B1F"/>
    <w:rsid w:val="00B13BA6"/>
    <w:rsid w:val="00B14125"/>
    <w:rsid w:val="00B142A2"/>
    <w:rsid w:val="00B14679"/>
    <w:rsid w:val="00B14D46"/>
    <w:rsid w:val="00B14FEB"/>
    <w:rsid w:val="00B15747"/>
    <w:rsid w:val="00B15B8D"/>
    <w:rsid w:val="00B16801"/>
    <w:rsid w:val="00B17D7E"/>
    <w:rsid w:val="00B203A1"/>
    <w:rsid w:val="00B206CF"/>
    <w:rsid w:val="00B2080C"/>
    <w:rsid w:val="00B20A1F"/>
    <w:rsid w:val="00B21877"/>
    <w:rsid w:val="00B22753"/>
    <w:rsid w:val="00B22EBC"/>
    <w:rsid w:val="00B234C3"/>
    <w:rsid w:val="00B23B92"/>
    <w:rsid w:val="00B25713"/>
    <w:rsid w:val="00B26824"/>
    <w:rsid w:val="00B273CA"/>
    <w:rsid w:val="00B328D1"/>
    <w:rsid w:val="00B344C2"/>
    <w:rsid w:val="00B34B55"/>
    <w:rsid w:val="00B376E9"/>
    <w:rsid w:val="00B37AC5"/>
    <w:rsid w:val="00B4089C"/>
    <w:rsid w:val="00B41DFF"/>
    <w:rsid w:val="00B42A95"/>
    <w:rsid w:val="00B42FF5"/>
    <w:rsid w:val="00B438D0"/>
    <w:rsid w:val="00B45066"/>
    <w:rsid w:val="00B466A1"/>
    <w:rsid w:val="00B46E6B"/>
    <w:rsid w:val="00B50F7B"/>
    <w:rsid w:val="00B52296"/>
    <w:rsid w:val="00B5289E"/>
    <w:rsid w:val="00B54462"/>
    <w:rsid w:val="00B555BA"/>
    <w:rsid w:val="00B55F00"/>
    <w:rsid w:val="00B56960"/>
    <w:rsid w:val="00B574C7"/>
    <w:rsid w:val="00B60546"/>
    <w:rsid w:val="00B61470"/>
    <w:rsid w:val="00B6264D"/>
    <w:rsid w:val="00B63A02"/>
    <w:rsid w:val="00B63EB7"/>
    <w:rsid w:val="00B64387"/>
    <w:rsid w:val="00B64FEF"/>
    <w:rsid w:val="00B65041"/>
    <w:rsid w:val="00B65B6D"/>
    <w:rsid w:val="00B65D74"/>
    <w:rsid w:val="00B676E2"/>
    <w:rsid w:val="00B67FA0"/>
    <w:rsid w:val="00B71A2F"/>
    <w:rsid w:val="00B7299D"/>
    <w:rsid w:val="00B7337D"/>
    <w:rsid w:val="00B739CF"/>
    <w:rsid w:val="00B73A79"/>
    <w:rsid w:val="00B73EFF"/>
    <w:rsid w:val="00B7483D"/>
    <w:rsid w:val="00B754FF"/>
    <w:rsid w:val="00B756E1"/>
    <w:rsid w:val="00B75A51"/>
    <w:rsid w:val="00B75D01"/>
    <w:rsid w:val="00B76C17"/>
    <w:rsid w:val="00B77C22"/>
    <w:rsid w:val="00B8065F"/>
    <w:rsid w:val="00B810F9"/>
    <w:rsid w:val="00B83C2D"/>
    <w:rsid w:val="00B843FF"/>
    <w:rsid w:val="00B847DB"/>
    <w:rsid w:val="00B863A7"/>
    <w:rsid w:val="00B90AFE"/>
    <w:rsid w:val="00B91257"/>
    <w:rsid w:val="00B91395"/>
    <w:rsid w:val="00B91496"/>
    <w:rsid w:val="00B917EA"/>
    <w:rsid w:val="00B92179"/>
    <w:rsid w:val="00B92761"/>
    <w:rsid w:val="00B94B13"/>
    <w:rsid w:val="00B95C88"/>
    <w:rsid w:val="00B96951"/>
    <w:rsid w:val="00B96C0B"/>
    <w:rsid w:val="00B974A9"/>
    <w:rsid w:val="00B97FA3"/>
    <w:rsid w:val="00BA11C6"/>
    <w:rsid w:val="00BA17BD"/>
    <w:rsid w:val="00BA2119"/>
    <w:rsid w:val="00BA26E5"/>
    <w:rsid w:val="00BA28E4"/>
    <w:rsid w:val="00BA2C4E"/>
    <w:rsid w:val="00BA3479"/>
    <w:rsid w:val="00BA46E6"/>
    <w:rsid w:val="00BA4BAC"/>
    <w:rsid w:val="00BA4BEF"/>
    <w:rsid w:val="00BA59F0"/>
    <w:rsid w:val="00BA5FA8"/>
    <w:rsid w:val="00BA63C2"/>
    <w:rsid w:val="00BA679E"/>
    <w:rsid w:val="00BA6C39"/>
    <w:rsid w:val="00BA711E"/>
    <w:rsid w:val="00BA76E1"/>
    <w:rsid w:val="00BB0120"/>
    <w:rsid w:val="00BB2658"/>
    <w:rsid w:val="00BB4D76"/>
    <w:rsid w:val="00BB5312"/>
    <w:rsid w:val="00BB556E"/>
    <w:rsid w:val="00BB57E9"/>
    <w:rsid w:val="00BB649E"/>
    <w:rsid w:val="00BB6DAA"/>
    <w:rsid w:val="00BB6F99"/>
    <w:rsid w:val="00BB746E"/>
    <w:rsid w:val="00BC068F"/>
    <w:rsid w:val="00BC0C6D"/>
    <w:rsid w:val="00BC16DC"/>
    <w:rsid w:val="00BC1F35"/>
    <w:rsid w:val="00BC20E0"/>
    <w:rsid w:val="00BC24BE"/>
    <w:rsid w:val="00BC294B"/>
    <w:rsid w:val="00BC2BC2"/>
    <w:rsid w:val="00BC3505"/>
    <w:rsid w:val="00BC46CD"/>
    <w:rsid w:val="00BC6B0E"/>
    <w:rsid w:val="00BC73D7"/>
    <w:rsid w:val="00BC7841"/>
    <w:rsid w:val="00BD2275"/>
    <w:rsid w:val="00BD3148"/>
    <w:rsid w:val="00BD3DAF"/>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0CCC"/>
    <w:rsid w:val="00BF1189"/>
    <w:rsid w:val="00BF1B24"/>
    <w:rsid w:val="00BF2115"/>
    <w:rsid w:val="00BF236F"/>
    <w:rsid w:val="00BF45B6"/>
    <w:rsid w:val="00BF4808"/>
    <w:rsid w:val="00BF4A39"/>
    <w:rsid w:val="00BF4CC9"/>
    <w:rsid w:val="00BF67A0"/>
    <w:rsid w:val="00BF7AA1"/>
    <w:rsid w:val="00BF7C3A"/>
    <w:rsid w:val="00C01235"/>
    <w:rsid w:val="00C0268A"/>
    <w:rsid w:val="00C030B1"/>
    <w:rsid w:val="00C04AE7"/>
    <w:rsid w:val="00C05919"/>
    <w:rsid w:val="00C05D87"/>
    <w:rsid w:val="00C05F82"/>
    <w:rsid w:val="00C104D1"/>
    <w:rsid w:val="00C11031"/>
    <w:rsid w:val="00C11BF2"/>
    <w:rsid w:val="00C11C48"/>
    <w:rsid w:val="00C1266E"/>
    <w:rsid w:val="00C13A50"/>
    <w:rsid w:val="00C13AA6"/>
    <w:rsid w:val="00C14B08"/>
    <w:rsid w:val="00C14C76"/>
    <w:rsid w:val="00C171F7"/>
    <w:rsid w:val="00C178C0"/>
    <w:rsid w:val="00C226ED"/>
    <w:rsid w:val="00C234B4"/>
    <w:rsid w:val="00C24A59"/>
    <w:rsid w:val="00C24B44"/>
    <w:rsid w:val="00C257A6"/>
    <w:rsid w:val="00C25804"/>
    <w:rsid w:val="00C27616"/>
    <w:rsid w:val="00C27B00"/>
    <w:rsid w:val="00C302CE"/>
    <w:rsid w:val="00C30BCE"/>
    <w:rsid w:val="00C31702"/>
    <w:rsid w:val="00C31AAD"/>
    <w:rsid w:val="00C323DA"/>
    <w:rsid w:val="00C34BEC"/>
    <w:rsid w:val="00C352F4"/>
    <w:rsid w:val="00C355DB"/>
    <w:rsid w:val="00C3603A"/>
    <w:rsid w:val="00C3757E"/>
    <w:rsid w:val="00C4412C"/>
    <w:rsid w:val="00C44330"/>
    <w:rsid w:val="00C44DF8"/>
    <w:rsid w:val="00C45D92"/>
    <w:rsid w:val="00C45F55"/>
    <w:rsid w:val="00C46627"/>
    <w:rsid w:val="00C4694C"/>
    <w:rsid w:val="00C47977"/>
    <w:rsid w:val="00C51052"/>
    <w:rsid w:val="00C51B54"/>
    <w:rsid w:val="00C51E16"/>
    <w:rsid w:val="00C5227C"/>
    <w:rsid w:val="00C530BD"/>
    <w:rsid w:val="00C533CB"/>
    <w:rsid w:val="00C533D9"/>
    <w:rsid w:val="00C540B8"/>
    <w:rsid w:val="00C550DB"/>
    <w:rsid w:val="00C566CC"/>
    <w:rsid w:val="00C568C0"/>
    <w:rsid w:val="00C56C8F"/>
    <w:rsid w:val="00C56FF8"/>
    <w:rsid w:val="00C60123"/>
    <w:rsid w:val="00C61175"/>
    <w:rsid w:val="00C61807"/>
    <w:rsid w:val="00C618E2"/>
    <w:rsid w:val="00C6351B"/>
    <w:rsid w:val="00C638E4"/>
    <w:rsid w:val="00C63EAF"/>
    <w:rsid w:val="00C63FF3"/>
    <w:rsid w:val="00C6552F"/>
    <w:rsid w:val="00C65E9E"/>
    <w:rsid w:val="00C67633"/>
    <w:rsid w:val="00C702DA"/>
    <w:rsid w:val="00C7196A"/>
    <w:rsid w:val="00C72C6A"/>
    <w:rsid w:val="00C73E46"/>
    <w:rsid w:val="00C74132"/>
    <w:rsid w:val="00C74537"/>
    <w:rsid w:val="00C7465A"/>
    <w:rsid w:val="00C766B7"/>
    <w:rsid w:val="00C76D6C"/>
    <w:rsid w:val="00C77F7E"/>
    <w:rsid w:val="00C809FC"/>
    <w:rsid w:val="00C81FEB"/>
    <w:rsid w:val="00C82DC0"/>
    <w:rsid w:val="00C843AD"/>
    <w:rsid w:val="00C84EEC"/>
    <w:rsid w:val="00C87239"/>
    <w:rsid w:val="00C87291"/>
    <w:rsid w:val="00C87331"/>
    <w:rsid w:val="00C87572"/>
    <w:rsid w:val="00C87B92"/>
    <w:rsid w:val="00C87D04"/>
    <w:rsid w:val="00C90E48"/>
    <w:rsid w:val="00C91F26"/>
    <w:rsid w:val="00C92F82"/>
    <w:rsid w:val="00C942CE"/>
    <w:rsid w:val="00C942FC"/>
    <w:rsid w:val="00C94608"/>
    <w:rsid w:val="00C947AA"/>
    <w:rsid w:val="00C94FF6"/>
    <w:rsid w:val="00C95FE6"/>
    <w:rsid w:val="00C96974"/>
    <w:rsid w:val="00C96B81"/>
    <w:rsid w:val="00CA0935"/>
    <w:rsid w:val="00CA0E6F"/>
    <w:rsid w:val="00CA143F"/>
    <w:rsid w:val="00CA1A11"/>
    <w:rsid w:val="00CA2644"/>
    <w:rsid w:val="00CA2B3E"/>
    <w:rsid w:val="00CA2BAA"/>
    <w:rsid w:val="00CA3A79"/>
    <w:rsid w:val="00CA3F13"/>
    <w:rsid w:val="00CA4A5F"/>
    <w:rsid w:val="00CA76C9"/>
    <w:rsid w:val="00CA7879"/>
    <w:rsid w:val="00CB0462"/>
    <w:rsid w:val="00CB0B6A"/>
    <w:rsid w:val="00CB140B"/>
    <w:rsid w:val="00CB1C4B"/>
    <w:rsid w:val="00CB21AB"/>
    <w:rsid w:val="00CB302D"/>
    <w:rsid w:val="00CB30B5"/>
    <w:rsid w:val="00CB3DE7"/>
    <w:rsid w:val="00CB3EE3"/>
    <w:rsid w:val="00CB4CC6"/>
    <w:rsid w:val="00CB6878"/>
    <w:rsid w:val="00CB718E"/>
    <w:rsid w:val="00CB720E"/>
    <w:rsid w:val="00CB7D07"/>
    <w:rsid w:val="00CC0017"/>
    <w:rsid w:val="00CC2F6D"/>
    <w:rsid w:val="00CC35F8"/>
    <w:rsid w:val="00CC461B"/>
    <w:rsid w:val="00CC470B"/>
    <w:rsid w:val="00CC75BF"/>
    <w:rsid w:val="00CD056E"/>
    <w:rsid w:val="00CD19A6"/>
    <w:rsid w:val="00CD3194"/>
    <w:rsid w:val="00CD502B"/>
    <w:rsid w:val="00CD5E73"/>
    <w:rsid w:val="00CD6133"/>
    <w:rsid w:val="00CD68CD"/>
    <w:rsid w:val="00CD78E0"/>
    <w:rsid w:val="00CE033B"/>
    <w:rsid w:val="00CE0509"/>
    <w:rsid w:val="00CE0FF8"/>
    <w:rsid w:val="00CE1C95"/>
    <w:rsid w:val="00CE44C1"/>
    <w:rsid w:val="00CE53B0"/>
    <w:rsid w:val="00CE5586"/>
    <w:rsid w:val="00CE5E4B"/>
    <w:rsid w:val="00CF01A7"/>
    <w:rsid w:val="00CF04D9"/>
    <w:rsid w:val="00CF2FDB"/>
    <w:rsid w:val="00CF3825"/>
    <w:rsid w:val="00CF43B1"/>
    <w:rsid w:val="00CF581A"/>
    <w:rsid w:val="00CF603E"/>
    <w:rsid w:val="00CF629E"/>
    <w:rsid w:val="00CF7B6A"/>
    <w:rsid w:val="00D01C09"/>
    <w:rsid w:val="00D035C3"/>
    <w:rsid w:val="00D03D8A"/>
    <w:rsid w:val="00D04214"/>
    <w:rsid w:val="00D04AD8"/>
    <w:rsid w:val="00D05224"/>
    <w:rsid w:val="00D07FA3"/>
    <w:rsid w:val="00D13057"/>
    <w:rsid w:val="00D13DB2"/>
    <w:rsid w:val="00D14861"/>
    <w:rsid w:val="00D16EED"/>
    <w:rsid w:val="00D1708D"/>
    <w:rsid w:val="00D20A38"/>
    <w:rsid w:val="00D20DF6"/>
    <w:rsid w:val="00D21739"/>
    <w:rsid w:val="00D22DFF"/>
    <w:rsid w:val="00D23AD5"/>
    <w:rsid w:val="00D2419A"/>
    <w:rsid w:val="00D24A65"/>
    <w:rsid w:val="00D24D88"/>
    <w:rsid w:val="00D261D4"/>
    <w:rsid w:val="00D26AE3"/>
    <w:rsid w:val="00D270DB"/>
    <w:rsid w:val="00D303AF"/>
    <w:rsid w:val="00D305AB"/>
    <w:rsid w:val="00D316FB"/>
    <w:rsid w:val="00D32998"/>
    <w:rsid w:val="00D33BAC"/>
    <w:rsid w:val="00D343A8"/>
    <w:rsid w:val="00D34490"/>
    <w:rsid w:val="00D35C7C"/>
    <w:rsid w:val="00D36788"/>
    <w:rsid w:val="00D37302"/>
    <w:rsid w:val="00D37651"/>
    <w:rsid w:val="00D37C89"/>
    <w:rsid w:val="00D417C3"/>
    <w:rsid w:val="00D41B19"/>
    <w:rsid w:val="00D4302C"/>
    <w:rsid w:val="00D4362B"/>
    <w:rsid w:val="00D43A3A"/>
    <w:rsid w:val="00D45C97"/>
    <w:rsid w:val="00D463F0"/>
    <w:rsid w:val="00D46C57"/>
    <w:rsid w:val="00D47285"/>
    <w:rsid w:val="00D47467"/>
    <w:rsid w:val="00D528A2"/>
    <w:rsid w:val="00D536DF"/>
    <w:rsid w:val="00D54A79"/>
    <w:rsid w:val="00D54D0B"/>
    <w:rsid w:val="00D56B05"/>
    <w:rsid w:val="00D57081"/>
    <w:rsid w:val="00D57C82"/>
    <w:rsid w:val="00D57FCA"/>
    <w:rsid w:val="00D60607"/>
    <w:rsid w:val="00D61609"/>
    <w:rsid w:val="00D63AD9"/>
    <w:rsid w:val="00D64D24"/>
    <w:rsid w:val="00D64FF6"/>
    <w:rsid w:val="00D65039"/>
    <w:rsid w:val="00D6671D"/>
    <w:rsid w:val="00D709C9"/>
    <w:rsid w:val="00D7103E"/>
    <w:rsid w:val="00D7124E"/>
    <w:rsid w:val="00D71641"/>
    <w:rsid w:val="00D71D36"/>
    <w:rsid w:val="00D71EE2"/>
    <w:rsid w:val="00D720DE"/>
    <w:rsid w:val="00D728BC"/>
    <w:rsid w:val="00D732E0"/>
    <w:rsid w:val="00D73763"/>
    <w:rsid w:val="00D7433B"/>
    <w:rsid w:val="00D74CBA"/>
    <w:rsid w:val="00D76869"/>
    <w:rsid w:val="00D81DEC"/>
    <w:rsid w:val="00D8238E"/>
    <w:rsid w:val="00D82E5A"/>
    <w:rsid w:val="00D83799"/>
    <w:rsid w:val="00D839B0"/>
    <w:rsid w:val="00D84864"/>
    <w:rsid w:val="00D84877"/>
    <w:rsid w:val="00D85658"/>
    <w:rsid w:val="00D85ECA"/>
    <w:rsid w:val="00D8678C"/>
    <w:rsid w:val="00D86B0D"/>
    <w:rsid w:val="00D86C82"/>
    <w:rsid w:val="00D871B0"/>
    <w:rsid w:val="00D87867"/>
    <w:rsid w:val="00D91322"/>
    <w:rsid w:val="00D913D9"/>
    <w:rsid w:val="00D918D7"/>
    <w:rsid w:val="00D92332"/>
    <w:rsid w:val="00D9334A"/>
    <w:rsid w:val="00D93A11"/>
    <w:rsid w:val="00D93E4F"/>
    <w:rsid w:val="00D9404A"/>
    <w:rsid w:val="00D9539B"/>
    <w:rsid w:val="00D96EAD"/>
    <w:rsid w:val="00D97361"/>
    <w:rsid w:val="00D973EC"/>
    <w:rsid w:val="00D974DF"/>
    <w:rsid w:val="00D9773D"/>
    <w:rsid w:val="00D97BAE"/>
    <w:rsid w:val="00D97CB5"/>
    <w:rsid w:val="00DA0E2D"/>
    <w:rsid w:val="00DA2103"/>
    <w:rsid w:val="00DA2148"/>
    <w:rsid w:val="00DA3894"/>
    <w:rsid w:val="00DA3E37"/>
    <w:rsid w:val="00DA4342"/>
    <w:rsid w:val="00DA4B79"/>
    <w:rsid w:val="00DA52A6"/>
    <w:rsid w:val="00DA5B0D"/>
    <w:rsid w:val="00DA6198"/>
    <w:rsid w:val="00DA6628"/>
    <w:rsid w:val="00DB06CD"/>
    <w:rsid w:val="00DB0FCD"/>
    <w:rsid w:val="00DB197F"/>
    <w:rsid w:val="00DB2E42"/>
    <w:rsid w:val="00DB3ED6"/>
    <w:rsid w:val="00DB3EFD"/>
    <w:rsid w:val="00DB4106"/>
    <w:rsid w:val="00DB4E1D"/>
    <w:rsid w:val="00DB67A2"/>
    <w:rsid w:val="00DB67FA"/>
    <w:rsid w:val="00DB6931"/>
    <w:rsid w:val="00DB7139"/>
    <w:rsid w:val="00DB7AF0"/>
    <w:rsid w:val="00DB7FC7"/>
    <w:rsid w:val="00DC1058"/>
    <w:rsid w:val="00DC2180"/>
    <w:rsid w:val="00DC41EB"/>
    <w:rsid w:val="00DC52CF"/>
    <w:rsid w:val="00DC752F"/>
    <w:rsid w:val="00DD1F22"/>
    <w:rsid w:val="00DD3211"/>
    <w:rsid w:val="00DD3854"/>
    <w:rsid w:val="00DD45D5"/>
    <w:rsid w:val="00DD47BB"/>
    <w:rsid w:val="00DD51AE"/>
    <w:rsid w:val="00DD6BB0"/>
    <w:rsid w:val="00DD6FC2"/>
    <w:rsid w:val="00DD7197"/>
    <w:rsid w:val="00DD78C9"/>
    <w:rsid w:val="00DE0499"/>
    <w:rsid w:val="00DE1648"/>
    <w:rsid w:val="00DE2047"/>
    <w:rsid w:val="00DE2157"/>
    <w:rsid w:val="00DE2FD3"/>
    <w:rsid w:val="00DE349E"/>
    <w:rsid w:val="00DE38EB"/>
    <w:rsid w:val="00DE4E88"/>
    <w:rsid w:val="00DE4F81"/>
    <w:rsid w:val="00DE6A23"/>
    <w:rsid w:val="00DF0170"/>
    <w:rsid w:val="00DF57C4"/>
    <w:rsid w:val="00DF7B61"/>
    <w:rsid w:val="00DF7E8D"/>
    <w:rsid w:val="00E00A78"/>
    <w:rsid w:val="00E00F20"/>
    <w:rsid w:val="00E01CAB"/>
    <w:rsid w:val="00E020F7"/>
    <w:rsid w:val="00E0288E"/>
    <w:rsid w:val="00E02E3C"/>
    <w:rsid w:val="00E02FC8"/>
    <w:rsid w:val="00E03542"/>
    <w:rsid w:val="00E03BC8"/>
    <w:rsid w:val="00E051C6"/>
    <w:rsid w:val="00E063A8"/>
    <w:rsid w:val="00E07EC3"/>
    <w:rsid w:val="00E12551"/>
    <w:rsid w:val="00E127E3"/>
    <w:rsid w:val="00E12F17"/>
    <w:rsid w:val="00E1308A"/>
    <w:rsid w:val="00E1356E"/>
    <w:rsid w:val="00E145C1"/>
    <w:rsid w:val="00E14A82"/>
    <w:rsid w:val="00E16568"/>
    <w:rsid w:val="00E16CDA"/>
    <w:rsid w:val="00E17938"/>
    <w:rsid w:val="00E17BA9"/>
    <w:rsid w:val="00E23080"/>
    <w:rsid w:val="00E243C8"/>
    <w:rsid w:val="00E25656"/>
    <w:rsid w:val="00E25A14"/>
    <w:rsid w:val="00E2680C"/>
    <w:rsid w:val="00E277FC"/>
    <w:rsid w:val="00E30F3E"/>
    <w:rsid w:val="00E33A62"/>
    <w:rsid w:val="00E34E4B"/>
    <w:rsid w:val="00E35436"/>
    <w:rsid w:val="00E35920"/>
    <w:rsid w:val="00E35CC3"/>
    <w:rsid w:val="00E37748"/>
    <w:rsid w:val="00E404DC"/>
    <w:rsid w:val="00E4125F"/>
    <w:rsid w:val="00E415B8"/>
    <w:rsid w:val="00E424F5"/>
    <w:rsid w:val="00E42926"/>
    <w:rsid w:val="00E42C70"/>
    <w:rsid w:val="00E43F13"/>
    <w:rsid w:val="00E44833"/>
    <w:rsid w:val="00E44C97"/>
    <w:rsid w:val="00E44D4D"/>
    <w:rsid w:val="00E45A7B"/>
    <w:rsid w:val="00E47D39"/>
    <w:rsid w:val="00E5047A"/>
    <w:rsid w:val="00E506A8"/>
    <w:rsid w:val="00E5196D"/>
    <w:rsid w:val="00E51DA4"/>
    <w:rsid w:val="00E51E43"/>
    <w:rsid w:val="00E52633"/>
    <w:rsid w:val="00E5272F"/>
    <w:rsid w:val="00E52DB8"/>
    <w:rsid w:val="00E53DB8"/>
    <w:rsid w:val="00E54680"/>
    <w:rsid w:val="00E57271"/>
    <w:rsid w:val="00E574F2"/>
    <w:rsid w:val="00E579E2"/>
    <w:rsid w:val="00E61B88"/>
    <w:rsid w:val="00E627B8"/>
    <w:rsid w:val="00E64042"/>
    <w:rsid w:val="00E64306"/>
    <w:rsid w:val="00E6431B"/>
    <w:rsid w:val="00E64F74"/>
    <w:rsid w:val="00E651E9"/>
    <w:rsid w:val="00E6551F"/>
    <w:rsid w:val="00E67205"/>
    <w:rsid w:val="00E72591"/>
    <w:rsid w:val="00E7409D"/>
    <w:rsid w:val="00E742C5"/>
    <w:rsid w:val="00E74F9F"/>
    <w:rsid w:val="00E7670C"/>
    <w:rsid w:val="00E779FD"/>
    <w:rsid w:val="00E80ACF"/>
    <w:rsid w:val="00E81C2C"/>
    <w:rsid w:val="00E81C63"/>
    <w:rsid w:val="00E8212E"/>
    <w:rsid w:val="00E84066"/>
    <w:rsid w:val="00E849F2"/>
    <w:rsid w:val="00E84A91"/>
    <w:rsid w:val="00E85408"/>
    <w:rsid w:val="00E870AB"/>
    <w:rsid w:val="00E872AD"/>
    <w:rsid w:val="00E8791E"/>
    <w:rsid w:val="00E9041C"/>
    <w:rsid w:val="00E90713"/>
    <w:rsid w:val="00E90818"/>
    <w:rsid w:val="00E90BAB"/>
    <w:rsid w:val="00E9474C"/>
    <w:rsid w:val="00E95937"/>
    <w:rsid w:val="00E95A13"/>
    <w:rsid w:val="00EA0265"/>
    <w:rsid w:val="00EA0BF9"/>
    <w:rsid w:val="00EA1F89"/>
    <w:rsid w:val="00EA2082"/>
    <w:rsid w:val="00EA21A4"/>
    <w:rsid w:val="00EA2BFE"/>
    <w:rsid w:val="00EA4A99"/>
    <w:rsid w:val="00EA5568"/>
    <w:rsid w:val="00EA72BB"/>
    <w:rsid w:val="00EA7B7C"/>
    <w:rsid w:val="00EB013F"/>
    <w:rsid w:val="00EB083F"/>
    <w:rsid w:val="00EB090C"/>
    <w:rsid w:val="00EB09EA"/>
    <w:rsid w:val="00EB0EA4"/>
    <w:rsid w:val="00EB1D32"/>
    <w:rsid w:val="00EB205B"/>
    <w:rsid w:val="00EB22B9"/>
    <w:rsid w:val="00EB275A"/>
    <w:rsid w:val="00EB31AF"/>
    <w:rsid w:val="00EB36D4"/>
    <w:rsid w:val="00EB386B"/>
    <w:rsid w:val="00EB41BB"/>
    <w:rsid w:val="00EB58B8"/>
    <w:rsid w:val="00EB6310"/>
    <w:rsid w:val="00EB655B"/>
    <w:rsid w:val="00EB79E8"/>
    <w:rsid w:val="00EC012F"/>
    <w:rsid w:val="00EC094D"/>
    <w:rsid w:val="00EC0A39"/>
    <w:rsid w:val="00EC0A48"/>
    <w:rsid w:val="00EC2355"/>
    <w:rsid w:val="00EC2925"/>
    <w:rsid w:val="00EC2A2F"/>
    <w:rsid w:val="00EC372B"/>
    <w:rsid w:val="00EC39A4"/>
    <w:rsid w:val="00EC420E"/>
    <w:rsid w:val="00EC5766"/>
    <w:rsid w:val="00EC5A85"/>
    <w:rsid w:val="00ED0A2A"/>
    <w:rsid w:val="00ED0E92"/>
    <w:rsid w:val="00ED1392"/>
    <w:rsid w:val="00ED25D9"/>
    <w:rsid w:val="00ED38A0"/>
    <w:rsid w:val="00ED4944"/>
    <w:rsid w:val="00ED5C7E"/>
    <w:rsid w:val="00ED62CC"/>
    <w:rsid w:val="00ED7742"/>
    <w:rsid w:val="00ED7ED0"/>
    <w:rsid w:val="00EE075B"/>
    <w:rsid w:val="00EE0CF7"/>
    <w:rsid w:val="00EE0D7D"/>
    <w:rsid w:val="00EE0E68"/>
    <w:rsid w:val="00EE24FB"/>
    <w:rsid w:val="00EE3989"/>
    <w:rsid w:val="00EE3ADA"/>
    <w:rsid w:val="00EE4987"/>
    <w:rsid w:val="00EE4FF2"/>
    <w:rsid w:val="00EE59E8"/>
    <w:rsid w:val="00EE5FFB"/>
    <w:rsid w:val="00EE6678"/>
    <w:rsid w:val="00EF0F5E"/>
    <w:rsid w:val="00EF33FC"/>
    <w:rsid w:val="00EF356F"/>
    <w:rsid w:val="00EF3F26"/>
    <w:rsid w:val="00EF4C73"/>
    <w:rsid w:val="00EF5407"/>
    <w:rsid w:val="00EF5717"/>
    <w:rsid w:val="00EF5DD6"/>
    <w:rsid w:val="00EF636E"/>
    <w:rsid w:val="00EF6662"/>
    <w:rsid w:val="00EF6C41"/>
    <w:rsid w:val="00EF74B5"/>
    <w:rsid w:val="00F00362"/>
    <w:rsid w:val="00F00903"/>
    <w:rsid w:val="00F01171"/>
    <w:rsid w:val="00F011E3"/>
    <w:rsid w:val="00F01FC5"/>
    <w:rsid w:val="00F01FDD"/>
    <w:rsid w:val="00F04125"/>
    <w:rsid w:val="00F0502E"/>
    <w:rsid w:val="00F0595D"/>
    <w:rsid w:val="00F104D9"/>
    <w:rsid w:val="00F11278"/>
    <w:rsid w:val="00F11664"/>
    <w:rsid w:val="00F11787"/>
    <w:rsid w:val="00F11FD0"/>
    <w:rsid w:val="00F128E7"/>
    <w:rsid w:val="00F1291C"/>
    <w:rsid w:val="00F1335D"/>
    <w:rsid w:val="00F13FFA"/>
    <w:rsid w:val="00F15B74"/>
    <w:rsid w:val="00F15D79"/>
    <w:rsid w:val="00F172AB"/>
    <w:rsid w:val="00F2138E"/>
    <w:rsid w:val="00F21406"/>
    <w:rsid w:val="00F21586"/>
    <w:rsid w:val="00F2227F"/>
    <w:rsid w:val="00F22F42"/>
    <w:rsid w:val="00F23572"/>
    <w:rsid w:val="00F27A51"/>
    <w:rsid w:val="00F30738"/>
    <w:rsid w:val="00F32726"/>
    <w:rsid w:val="00F32900"/>
    <w:rsid w:val="00F32B4C"/>
    <w:rsid w:val="00F34401"/>
    <w:rsid w:val="00F3457C"/>
    <w:rsid w:val="00F34696"/>
    <w:rsid w:val="00F3535E"/>
    <w:rsid w:val="00F356F1"/>
    <w:rsid w:val="00F35E3C"/>
    <w:rsid w:val="00F36F75"/>
    <w:rsid w:val="00F3701D"/>
    <w:rsid w:val="00F378FF"/>
    <w:rsid w:val="00F40DBB"/>
    <w:rsid w:val="00F412BD"/>
    <w:rsid w:val="00F42AE1"/>
    <w:rsid w:val="00F42CC4"/>
    <w:rsid w:val="00F460FB"/>
    <w:rsid w:val="00F4637C"/>
    <w:rsid w:val="00F469D6"/>
    <w:rsid w:val="00F46C65"/>
    <w:rsid w:val="00F47EFF"/>
    <w:rsid w:val="00F5050E"/>
    <w:rsid w:val="00F51B5B"/>
    <w:rsid w:val="00F52592"/>
    <w:rsid w:val="00F53172"/>
    <w:rsid w:val="00F53B1D"/>
    <w:rsid w:val="00F540CF"/>
    <w:rsid w:val="00F54C9A"/>
    <w:rsid w:val="00F54EEF"/>
    <w:rsid w:val="00F551EB"/>
    <w:rsid w:val="00F56168"/>
    <w:rsid w:val="00F56CFD"/>
    <w:rsid w:val="00F56DFF"/>
    <w:rsid w:val="00F6063C"/>
    <w:rsid w:val="00F621C2"/>
    <w:rsid w:val="00F628CF"/>
    <w:rsid w:val="00F66E38"/>
    <w:rsid w:val="00F66F3D"/>
    <w:rsid w:val="00F674B4"/>
    <w:rsid w:val="00F67A45"/>
    <w:rsid w:val="00F70083"/>
    <w:rsid w:val="00F7037D"/>
    <w:rsid w:val="00F707DF"/>
    <w:rsid w:val="00F707EB"/>
    <w:rsid w:val="00F71BB1"/>
    <w:rsid w:val="00F7249C"/>
    <w:rsid w:val="00F724DD"/>
    <w:rsid w:val="00F72563"/>
    <w:rsid w:val="00F7340A"/>
    <w:rsid w:val="00F73D62"/>
    <w:rsid w:val="00F7503C"/>
    <w:rsid w:val="00F75A24"/>
    <w:rsid w:val="00F768AA"/>
    <w:rsid w:val="00F76EE4"/>
    <w:rsid w:val="00F80DD4"/>
    <w:rsid w:val="00F81149"/>
    <w:rsid w:val="00F81F77"/>
    <w:rsid w:val="00F8234E"/>
    <w:rsid w:val="00F82B75"/>
    <w:rsid w:val="00F82EC5"/>
    <w:rsid w:val="00F8350A"/>
    <w:rsid w:val="00F83C10"/>
    <w:rsid w:val="00F84777"/>
    <w:rsid w:val="00F851A3"/>
    <w:rsid w:val="00F855E1"/>
    <w:rsid w:val="00F8647F"/>
    <w:rsid w:val="00F870C4"/>
    <w:rsid w:val="00F87AFE"/>
    <w:rsid w:val="00F87BE2"/>
    <w:rsid w:val="00F90896"/>
    <w:rsid w:val="00F91411"/>
    <w:rsid w:val="00F9247D"/>
    <w:rsid w:val="00F92570"/>
    <w:rsid w:val="00F93E7B"/>
    <w:rsid w:val="00F9463F"/>
    <w:rsid w:val="00F94996"/>
    <w:rsid w:val="00F94E84"/>
    <w:rsid w:val="00F95243"/>
    <w:rsid w:val="00F95D8A"/>
    <w:rsid w:val="00F9735C"/>
    <w:rsid w:val="00F97772"/>
    <w:rsid w:val="00F97889"/>
    <w:rsid w:val="00FA023D"/>
    <w:rsid w:val="00FA295E"/>
    <w:rsid w:val="00FA3AA9"/>
    <w:rsid w:val="00FA41A3"/>
    <w:rsid w:val="00FA4A9E"/>
    <w:rsid w:val="00FA5426"/>
    <w:rsid w:val="00FA66BC"/>
    <w:rsid w:val="00FA6A2F"/>
    <w:rsid w:val="00FA6B37"/>
    <w:rsid w:val="00FA6D83"/>
    <w:rsid w:val="00FA79B4"/>
    <w:rsid w:val="00FA7CA0"/>
    <w:rsid w:val="00FB0FC1"/>
    <w:rsid w:val="00FB1DCC"/>
    <w:rsid w:val="00FB2472"/>
    <w:rsid w:val="00FB2B18"/>
    <w:rsid w:val="00FB3BC5"/>
    <w:rsid w:val="00FB4AB5"/>
    <w:rsid w:val="00FB59DC"/>
    <w:rsid w:val="00FB5F39"/>
    <w:rsid w:val="00FB614E"/>
    <w:rsid w:val="00FB7DA2"/>
    <w:rsid w:val="00FC04B1"/>
    <w:rsid w:val="00FC1460"/>
    <w:rsid w:val="00FC176B"/>
    <w:rsid w:val="00FC23A7"/>
    <w:rsid w:val="00FC2E0A"/>
    <w:rsid w:val="00FC31BD"/>
    <w:rsid w:val="00FC3220"/>
    <w:rsid w:val="00FC4769"/>
    <w:rsid w:val="00FC4E4F"/>
    <w:rsid w:val="00FC51B2"/>
    <w:rsid w:val="00FC5489"/>
    <w:rsid w:val="00FC6F09"/>
    <w:rsid w:val="00FC7195"/>
    <w:rsid w:val="00FD0A8D"/>
    <w:rsid w:val="00FD0E2D"/>
    <w:rsid w:val="00FD45DF"/>
    <w:rsid w:val="00FD4609"/>
    <w:rsid w:val="00FD4640"/>
    <w:rsid w:val="00FD4FFC"/>
    <w:rsid w:val="00FD56F9"/>
    <w:rsid w:val="00FD5C74"/>
    <w:rsid w:val="00FD6BE7"/>
    <w:rsid w:val="00FD6DD2"/>
    <w:rsid w:val="00FD7634"/>
    <w:rsid w:val="00FD7843"/>
    <w:rsid w:val="00FE0626"/>
    <w:rsid w:val="00FE0A61"/>
    <w:rsid w:val="00FE24CD"/>
    <w:rsid w:val="00FE34DD"/>
    <w:rsid w:val="00FE49D5"/>
    <w:rsid w:val="00FE5015"/>
    <w:rsid w:val="00FE504D"/>
    <w:rsid w:val="00FE5670"/>
    <w:rsid w:val="00FE5888"/>
    <w:rsid w:val="00FE6025"/>
    <w:rsid w:val="00FE605A"/>
    <w:rsid w:val="00FE6B21"/>
    <w:rsid w:val="00FE7892"/>
    <w:rsid w:val="00FF0368"/>
    <w:rsid w:val="00FF0D49"/>
    <w:rsid w:val="00FF0E29"/>
    <w:rsid w:val="00FF1543"/>
    <w:rsid w:val="00FF27C8"/>
    <w:rsid w:val="00FF2B21"/>
    <w:rsid w:val="00FF3949"/>
    <w:rsid w:val="00FF4CB1"/>
    <w:rsid w:val="00FF4EED"/>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7538F992-9F53-40D9-BEF0-DD12692AA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5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817">
      <w:bodyDiv w:val="1"/>
      <w:marLeft w:val="0"/>
      <w:marRight w:val="0"/>
      <w:marTop w:val="0"/>
      <w:marBottom w:val="0"/>
      <w:divBdr>
        <w:top w:val="none" w:sz="0" w:space="0" w:color="auto"/>
        <w:left w:val="none" w:sz="0" w:space="0" w:color="auto"/>
        <w:bottom w:val="none" w:sz="0" w:space="0" w:color="auto"/>
        <w:right w:val="none" w:sz="0" w:space="0" w:color="auto"/>
      </w:divBdr>
    </w:div>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99683646">
      <w:bodyDiv w:val="1"/>
      <w:marLeft w:val="0"/>
      <w:marRight w:val="0"/>
      <w:marTop w:val="0"/>
      <w:marBottom w:val="0"/>
      <w:divBdr>
        <w:top w:val="none" w:sz="0" w:space="0" w:color="auto"/>
        <w:left w:val="none" w:sz="0" w:space="0" w:color="auto"/>
        <w:bottom w:val="none" w:sz="0" w:space="0" w:color="auto"/>
        <w:right w:val="none" w:sz="0" w:space="0" w:color="auto"/>
      </w:divBdr>
    </w:div>
    <w:div w:id="103767145">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0635554">
      <w:bodyDiv w:val="1"/>
      <w:marLeft w:val="0"/>
      <w:marRight w:val="0"/>
      <w:marTop w:val="0"/>
      <w:marBottom w:val="0"/>
      <w:divBdr>
        <w:top w:val="none" w:sz="0" w:space="0" w:color="auto"/>
        <w:left w:val="none" w:sz="0" w:space="0" w:color="auto"/>
        <w:bottom w:val="none" w:sz="0" w:space="0" w:color="auto"/>
        <w:right w:val="none" w:sz="0" w:space="0" w:color="auto"/>
      </w:divBdr>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5532460">
      <w:bodyDiv w:val="1"/>
      <w:marLeft w:val="0"/>
      <w:marRight w:val="0"/>
      <w:marTop w:val="0"/>
      <w:marBottom w:val="0"/>
      <w:divBdr>
        <w:top w:val="none" w:sz="0" w:space="0" w:color="auto"/>
        <w:left w:val="none" w:sz="0" w:space="0" w:color="auto"/>
        <w:bottom w:val="none" w:sz="0" w:space="0" w:color="auto"/>
        <w:right w:val="none" w:sz="0" w:space="0" w:color="auto"/>
      </w:divBdr>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27957559">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39682353">
      <w:bodyDiv w:val="1"/>
      <w:marLeft w:val="0"/>
      <w:marRight w:val="0"/>
      <w:marTop w:val="0"/>
      <w:marBottom w:val="0"/>
      <w:divBdr>
        <w:top w:val="none" w:sz="0" w:space="0" w:color="auto"/>
        <w:left w:val="none" w:sz="0" w:space="0" w:color="auto"/>
        <w:bottom w:val="none" w:sz="0" w:space="0" w:color="auto"/>
        <w:right w:val="none" w:sz="0" w:space="0" w:color="auto"/>
      </w:divBdr>
    </w:div>
    <w:div w:id="241765134">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0821797">
      <w:bodyDiv w:val="1"/>
      <w:marLeft w:val="0"/>
      <w:marRight w:val="0"/>
      <w:marTop w:val="0"/>
      <w:marBottom w:val="0"/>
      <w:divBdr>
        <w:top w:val="none" w:sz="0" w:space="0" w:color="auto"/>
        <w:left w:val="none" w:sz="0" w:space="0" w:color="auto"/>
        <w:bottom w:val="none" w:sz="0" w:space="0" w:color="auto"/>
        <w:right w:val="none" w:sz="0" w:space="0" w:color="auto"/>
      </w:divBdr>
    </w:div>
    <w:div w:id="271666685">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02932366">
      <w:bodyDiv w:val="1"/>
      <w:marLeft w:val="0"/>
      <w:marRight w:val="0"/>
      <w:marTop w:val="0"/>
      <w:marBottom w:val="0"/>
      <w:divBdr>
        <w:top w:val="none" w:sz="0" w:space="0" w:color="auto"/>
        <w:left w:val="none" w:sz="0" w:space="0" w:color="auto"/>
        <w:bottom w:val="none" w:sz="0" w:space="0" w:color="auto"/>
        <w:right w:val="none" w:sz="0" w:space="0" w:color="auto"/>
      </w:divBdr>
    </w:div>
    <w:div w:id="3127550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34655726">
      <w:bodyDiv w:val="1"/>
      <w:marLeft w:val="0"/>
      <w:marRight w:val="0"/>
      <w:marTop w:val="0"/>
      <w:marBottom w:val="0"/>
      <w:divBdr>
        <w:top w:val="none" w:sz="0" w:space="0" w:color="auto"/>
        <w:left w:val="none" w:sz="0" w:space="0" w:color="auto"/>
        <w:bottom w:val="none" w:sz="0" w:space="0" w:color="auto"/>
        <w:right w:val="none" w:sz="0" w:space="0" w:color="auto"/>
      </w:divBdr>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77511963">
      <w:bodyDiv w:val="1"/>
      <w:marLeft w:val="0"/>
      <w:marRight w:val="0"/>
      <w:marTop w:val="0"/>
      <w:marBottom w:val="0"/>
      <w:divBdr>
        <w:top w:val="none" w:sz="0" w:space="0" w:color="auto"/>
        <w:left w:val="none" w:sz="0" w:space="0" w:color="auto"/>
        <w:bottom w:val="none" w:sz="0" w:space="0" w:color="auto"/>
        <w:right w:val="none" w:sz="0" w:space="0" w:color="auto"/>
      </w:divBdr>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12818758">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30706017">
      <w:bodyDiv w:val="1"/>
      <w:marLeft w:val="0"/>
      <w:marRight w:val="0"/>
      <w:marTop w:val="0"/>
      <w:marBottom w:val="0"/>
      <w:divBdr>
        <w:top w:val="none" w:sz="0" w:space="0" w:color="auto"/>
        <w:left w:val="none" w:sz="0" w:space="0" w:color="auto"/>
        <w:bottom w:val="none" w:sz="0" w:space="0" w:color="auto"/>
        <w:right w:val="none" w:sz="0" w:space="0" w:color="auto"/>
      </w:divBdr>
    </w:div>
    <w:div w:id="437339310">
      <w:bodyDiv w:val="1"/>
      <w:marLeft w:val="0"/>
      <w:marRight w:val="0"/>
      <w:marTop w:val="0"/>
      <w:marBottom w:val="0"/>
      <w:divBdr>
        <w:top w:val="none" w:sz="0" w:space="0" w:color="auto"/>
        <w:left w:val="none" w:sz="0" w:space="0" w:color="auto"/>
        <w:bottom w:val="none" w:sz="0" w:space="0" w:color="auto"/>
        <w:right w:val="none" w:sz="0" w:space="0" w:color="auto"/>
      </w:divBdr>
    </w:div>
    <w:div w:id="449521130">
      <w:bodyDiv w:val="1"/>
      <w:marLeft w:val="0"/>
      <w:marRight w:val="0"/>
      <w:marTop w:val="0"/>
      <w:marBottom w:val="0"/>
      <w:divBdr>
        <w:top w:val="none" w:sz="0" w:space="0" w:color="auto"/>
        <w:left w:val="none" w:sz="0" w:space="0" w:color="auto"/>
        <w:bottom w:val="none" w:sz="0" w:space="0" w:color="auto"/>
        <w:right w:val="none" w:sz="0" w:space="0" w:color="auto"/>
      </w:divBdr>
    </w:div>
    <w:div w:id="457140665">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3737466">
      <w:bodyDiv w:val="1"/>
      <w:marLeft w:val="0"/>
      <w:marRight w:val="0"/>
      <w:marTop w:val="0"/>
      <w:marBottom w:val="0"/>
      <w:divBdr>
        <w:top w:val="none" w:sz="0" w:space="0" w:color="auto"/>
        <w:left w:val="none" w:sz="0" w:space="0" w:color="auto"/>
        <w:bottom w:val="none" w:sz="0" w:space="0" w:color="auto"/>
        <w:right w:val="none" w:sz="0" w:space="0" w:color="auto"/>
      </w:divBdr>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19971991">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4395044">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3102425">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22927385">
      <w:bodyDiv w:val="1"/>
      <w:marLeft w:val="0"/>
      <w:marRight w:val="0"/>
      <w:marTop w:val="0"/>
      <w:marBottom w:val="0"/>
      <w:divBdr>
        <w:top w:val="none" w:sz="0" w:space="0" w:color="auto"/>
        <w:left w:val="none" w:sz="0" w:space="0" w:color="auto"/>
        <w:bottom w:val="none" w:sz="0" w:space="0" w:color="auto"/>
        <w:right w:val="none" w:sz="0" w:space="0" w:color="auto"/>
      </w:divBdr>
    </w:div>
    <w:div w:id="62967516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73654930">
      <w:bodyDiv w:val="1"/>
      <w:marLeft w:val="0"/>
      <w:marRight w:val="0"/>
      <w:marTop w:val="0"/>
      <w:marBottom w:val="0"/>
      <w:divBdr>
        <w:top w:val="none" w:sz="0" w:space="0" w:color="auto"/>
        <w:left w:val="none" w:sz="0" w:space="0" w:color="auto"/>
        <w:bottom w:val="none" w:sz="0" w:space="0" w:color="auto"/>
        <w:right w:val="none" w:sz="0" w:space="0" w:color="auto"/>
      </w:divBdr>
    </w:div>
    <w:div w:id="678509754">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05565467">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4314965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1118187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1903778">
      <w:bodyDiv w:val="1"/>
      <w:marLeft w:val="0"/>
      <w:marRight w:val="0"/>
      <w:marTop w:val="0"/>
      <w:marBottom w:val="0"/>
      <w:divBdr>
        <w:top w:val="none" w:sz="0" w:space="0" w:color="auto"/>
        <w:left w:val="none" w:sz="0" w:space="0" w:color="auto"/>
        <w:bottom w:val="none" w:sz="0" w:space="0" w:color="auto"/>
        <w:right w:val="none" w:sz="0" w:space="0" w:color="auto"/>
      </w:divBdr>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223106">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18450293">
      <w:bodyDiv w:val="1"/>
      <w:marLeft w:val="0"/>
      <w:marRight w:val="0"/>
      <w:marTop w:val="0"/>
      <w:marBottom w:val="0"/>
      <w:divBdr>
        <w:top w:val="none" w:sz="0" w:space="0" w:color="auto"/>
        <w:left w:val="none" w:sz="0" w:space="0" w:color="auto"/>
        <w:bottom w:val="none" w:sz="0" w:space="0" w:color="auto"/>
        <w:right w:val="none" w:sz="0" w:space="0" w:color="auto"/>
      </w:divBdr>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41912820">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702838">
      <w:bodyDiv w:val="1"/>
      <w:marLeft w:val="0"/>
      <w:marRight w:val="0"/>
      <w:marTop w:val="0"/>
      <w:marBottom w:val="0"/>
      <w:divBdr>
        <w:top w:val="none" w:sz="0" w:space="0" w:color="auto"/>
        <w:left w:val="none" w:sz="0" w:space="0" w:color="auto"/>
        <w:bottom w:val="none" w:sz="0" w:space="0" w:color="auto"/>
        <w:right w:val="none" w:sz="0" w:space="0" w:color="auto"/>
      </w:divBdr>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7580286">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14880296">
      <w:bodyDiv w:val="1"/>
      <w:marLeft w:val="0"/>
      <w:marRight w:val="0"/>
      <w:marTop w:val="0"/>
      <w:marBottom w:val="0"/>
      <w:divBdr>
        <w:top w:val="none" w:sz="0" w:space="0" w:color="auto"/>
        <w:left w:val="none" w:sz="0" w:space="0" w:color="auto"/>
        <w:bottom w:val="none" w:sz="0" w:space="0" w:color="auto"/>
        <w:right w:val="none" w:sz="0" w:space="0" w:color="auto"/>
      </w:divBdr>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57357063">
      <w:bodyDiv w:val="1"/>
      <w:marLeft w:val="0"/>
      <w:marRight w:val="0"/>
      <w:marTop w:val="0"/>
      <w:marBottom w:val="0"/>
      <w:divBdr>
        <w:top w:val="none" w:sz="0" w:space="0" w:color="auto"/>
        <w:left w:val="none" w:sz="0" w:space="0" w:color="auto"/>
        <w:bottom w:val="none" w:sz="0" w:space="0" w:color="auto"/>
        <w:right w:val="none" w:sz="0" w:space="0" w:color="auto"/>
      </w:divBdr>
    </w:div>
    <w:div w:id="1557815972">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5120507">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417462">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0000993">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797211846">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09012268">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887599540">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65967156">
      <w:bodyDiv w:val="1"/>
      <w:marLeft w:val="0"/>
      <w:marRight w:val="0"/>
      <w:marTop w:val="0"/>
      <w:marBottom w:val="0"/>
      <w:divBdr>
        <w:top w:val="none" w:sz="0" w:space="0" w:color="auto"/>
        <w:left w:val="none" w:sz="0" w:space="0" w:color="auto"/>
        <w:bottom w:val="none" w:sz="0" w:space="0" w:color="auto"/>
        <w:right w:val="none" w:sz="0" w:space="0" w:color="auto"/>
      </w:divBdr>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15723180">
      <w:bodyDiv w:val="1"/>
      <w:marLeft w:val="0"/>
      <w:marRight w:val="0"/>
      <w:marTop w:val="0"/>
      <w:marBottom w:val="0"/>
      <w:divBdr>
        <w:top w:val="none" w:sz="0" w:space="0" w:color="auto"/>
        <w:left w:val="none" w:sz="0" w:space="0" w:color="auto"/>
        <w:bottom w:val="none" w:sz="0" w:space="0" w:color="auto"/>
        <w:right w:val="none" w:sz="0" w:space="0" w:color="auto"/>
      </w:divBdr>
    </w:div>
    <w:div w:id="2017269517">
      <w:bodyDiv w:val="1"/>
      <w:marLeft w:val="0"/>
      <w:marRight w:val="0"/>
      <w:marTop w:val="0"/>
      <w:marBottom w:val="0"/>
      <w:divBdr>
        <w:top w:val="none" w:sz="0" w:space="0" w:color="auto"/>
        <w:left w:val="none" w:sz="0" w:space="0" w:color="auto"/>
        <w:bottom w:val="none" w:sz="0" w:space="0" w:color="auto"/>
        <w:right w:val="none" w:sz="0" w:space="0" w:color="auto"/>
      </w:divBdr>
    </w:div>
    <w:div w:id="2020768710">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34308152">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57773490">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2558003">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6804111">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3.png"/><Relationship Id="rId67" Type="http://schemas.openxmlformats.org/officeDocument/2006/relationships/footer" Target="footer5.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so.csdn.net/so/search?q=%E5%BE%AE%E6%8E%A7%E5%88%B6%E5%99%A8%E5%BC%80%E5%8F%91&amp;spm=1001.2101.3001.7020" TargetMode="External"/><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2</TotalTime>
  <Pages>1</Pages>
  <Words>18318</Words>
  <Characters>104413</Characters>
  <Application>Microsoft Office Word</Application>
  <DocSecurity>0</DocSecurity>
  <Lines>870</Lines>
  <Paragraphs>244</Paragraphs>
  <ScaleCrop>false</ScaleCrop>
  <Company/>
  <LinksUpToDate>false</LinksUpToDate>
  <CharactersWithSpaces>122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5</cp:revision>
  <cp:lastPrinted>2025-05-31T10:05:00Z</cp:lastPrinted>
  <dcterms:created xsi:type="dcterms:W3CDTF">2025-05-31T09:52:00Z</dcterms:created>
  <dcterms:modified xsi:type="dcterms:W3CDTF">2025-06-0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LQGt29b"/&gt;&lt;style id="http://www.zotero.org/styles/china-national-standard-gb-t-7714-2015-numeric-etal-nodoi"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